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7F0510ED">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951B47" w:rsidRDefault="00821D63" w:rsidP="00821D63">
      <w:pPr>
        <w:pStyle w:val="Sinespaciado"/>
        <w:spacing w:line="276" w:lineRule="auto"/>
        <w:jc w:val="center"/>
        <w:rPr>
          <w:rFonts w:asciiTheme="majorHAnsi" w:hAnsiTheme="majorHAnsi" w:cstheme="majorHAnsi"/>
          <w:sz w:val="48"/>
          <w:szCs w:val="28"/>
        </w:rPr>
      </w:pPr>
      <w:r w:rsidRPr="00951B47">
        <w:rPr>
          <w:rFonts w:asciiTheme="majorHAnsi" w:hAnsiTheme="majorHAnsi" w:cstheme="majorHAnsi"/>
          <w:sz w:val="48"/>
          <w:szCs w:val="28"/>
        </w:rPr>
        <w:t>Universidad Internacional de La Rioja</w:t>
      </w:r>
    </w:p>
    <w:p w14:paraId="3AD99163" w14:textId="3C039861" w:rsidR="00821D63" w:rsidRPr="00951B47" w:rsidRDefault="00821D63" w:rsidP="00821D63">
      <w:pPr>
        <w:pStyle w:val="Sinespaciado"/>
        <w:spacing w:line="276" w:lineRule="auto"/>
        <w:jc w:val="center"/>
        <w:rPr>
          <w:rFonts w:asciiTheme="majorHAnsi" w:hAnsiTheme="majorHAnsi" w:cstheme="majorHAnsi"/>
          <w:sz w:val="40"/>
          <w:szCs w:val="28"/>
        </w:rPr>
      </w:pPr>
      <w:r w:rsidRPr="00951B47">
        <w:rPr>
          <w:rFonts w:asciiTheme="majorHAnsi" w:hAnsiTheme="majorHAnsi" w:cstheme="majorHAnsi"/>
          <w:sz w:val="40"/>
          <w:szCs w:val="28"/>
        </w:rPr>
        <w:t xml:space="preserve">Facultad de </w:t>
      </w:r>
      <w:r w:rsidR="00D85F2E" w:rsidRPr="00951B47">
        <w:rPr>
          <w:rFonts w:asciiTheme="majorHAnsi" w:hAnsiTheme="majorHAnsi" w:cstheme="majorHAnsi"/>
          <w:sz w:val="40"/>
          <w:szCs w:val="28"/>
        </w:rPr>
        <w:t>Ciencias de la Salud</w:t>
      </w:r>
    </w:p>
    <w:p w14:paraId="62ED148A" w14:textId="32640DEB" w:rsidR="00821D63" w:rsidRPr="00951B47" w:rsidRDefault="00821D63" w:rsidP="00821D63">
      <w:pPr>
        <w:pStyle w:val="Sinespaciado"/>
        <w:spacing w:line="276" w:lineRule="auto"/>
        <w:jc w:val="center"/>
        <w:rPr>
          <w:rFonts w:asciiTheme="majorHAnsi" w:hAnsiTheme="majorHAnsi" w:cstheme="majorHAnsi"/>
          <w:sz w:val="40"/>
          <w:szCs w:val="28"/>
        </w:rPr>
      </w:pPr>
    </w:p>
    <w:p w14:paraId="6067B72C" w14:textId="77777777" w:rsidR="00FC4A7B" w:rsidRPr="00951B47" w:rsidRDefault="00FC4A7B" w:rsidP="00821D63">
      <w:pPr>
        <w:pStyle w:val="Sinespaciado"/>
        <w:spacing w:line="276" w:lineRule="auto"/>
        <w:jc w:val="center"/>
        <w:rPr>
          <w:rFonts w:asciiTheme="majorHAnsi" w:hAnsiTheme="majorHAnsi" w:cstheme="majorHAnsi"/>
          <w:sz w:val="40"/>
          <w:szCs w:val="28"/>
        </w:rPr>
      </w:pPr>
    </w:p>
    <w:p w14:paraId="7339873A" w14:textId="4BD4BAAB" w:rsidR="00821D63" w:rsidRPr="00951B47" w:rsidRDefault="00821D63" w:rsidP="00821D63">
      <w:pPr>
        <w:pStyle w:val="Sinespaciado"/>
        <w:spacing w:line="276" w:lineRule="auto"/>
        <w:jc w:val="center"/>
        <w:rPr>
          <w:rFonts w:asciiTheme="majorHAnsi" w:hAnsiTheme="majorHAnsi" w:cstheme="majorHAnsi"/>
          <w:sz w:val="48"/>
          <w:szCs w:val="28"/>
        </w:rPr>
      </w:pPr>
      <w:r w:rsidRPr="00951B47">
        <w:rPr>
          <w:rFonts w:asciiTheme="majorHAnsi" w:hAnsiTheme="majorHAnsi" w:cstheme="majorHAnsi"/>
          <w:sz w:val="36"/>
          <w:szCs w:val="28"/>
        </w:rPr>
        <w:t xml:space="preserve">Máster </w:t>
      </w:r>
      <w:r w:rsidR="00F843DD" w:rsidRPr="00951B47">
        <w:rPr>
          <w:rFonts w:asciiTheme="majorHAnsi" w:hAnsiTheme="majorHAnsi" w:cstheme="majorHAnsi"/>
          <w:sz w:val="36"/>
          <w:szCs w:val="28"/>
        </w:rPr>
        <w:t xml:space="preserve">Universitario </w:t>
      </w:r>
      <w:r w:rsidR="00FC4A7B" w:rsidRPr="00951B47">
        <w:rPr>
          <w:rFonts w:asciiTheme="majorHAnsi" w:hAnsiTheme="majorHAnsi" w:cstheme="majorHAnsi"/>
          <w:sz w:val="36"/>
          <w:szCs w:val="28"/>
        </w:rPr>
        <w:t xml:space="preserve">en </w:t>
      </w:r>
      <w:r w:rsidR="00D85F2E" w:rsidRPr="00951B47">
        <w:rPr>
          <w:rFonts w:asciiTheme="majorHAnsi" w:hAnsiTheme="majorHAnsi" w:cstheme="majorHAnsi"/>
          <w:sz w:val="36"/>
          <w:szCs w:val="28"/>
        </w:rPr>
        <w:t>B</w:t>
      </w:r>
      <w:r w:rsidR="004B4D36" w:rsidRPr="00951B47">
        <w:rPr>
          <w:rFonts w:asciiTheme="majorHAnsi" w:hAnsiTheme="majorHAnsi" w:cstheme="majorHAnsi"/>
          <w:sz w:val="36"/>
          <w:szCs w:val="28"/>
        </w:rPr>
        <w:t>ioinformática</w:t>
      </w:r>
    </w:p>
    <w:p w14:paraId="03CDC315" w14:textId="77777777" w:rsidR="001633CF" w:rsidRPr="00951B47" w:rsidRDefault="001633CF" w:rsidP="001633CF">
      <w:pPr>
        <w:spacing w:line="276" w:lineRule="auto"/>
        <w:jc w:val="center"/>
        <w:rPr>
          <w:rFonts w:asciiTheme="majorHAnsi" w:hAnsiTheme="majorHAnsi" w:cstheme="majorHAnsi"/>
          <w:lang w:eastAsia="en-US"/>
        </w:rPr>
      </w:pPr>
      <w:r w:rsidRPr="00951B47">
        <w:rPr>
          <w:rFonts w:asciiTheme="majorHAnsi" w:hAnsiTheme="majorHAnsi" w:cstheme="majorHAnsi"/>
          <w:color w:val="0098CD"/>
          <w:sz w:val="52"/>
          <w:szCs w:val="28"/>
          <w:lang w:eastAsia="en-US"/>
        </w:rPr>
        <w:t>Desarrollo de un algoritmo predictivo para la personalización de estilos de vida basado en genómica y biométrica</w:t>
      </w:r>
    </w:p>
    <w:p w14:paraId="6D71EAEA" w14:textId="464E026D" w:rsidR="0016080C" w:rsidRPr="00951B47" w:rsidRDefault="0016080C" w:rsidP="006403BD">
      <w:pPr>
        <w:rPr>
          <w:rFonts w:asciiTheme="majorHAnsi" w:hAnsiTheme="majorHAnsi" w:cstheme="majorHAnsi"/>
          <w:lang w:eastAsia="en-US"/>
        </w:rPr>
      </w:pPr>
    </w:p>
    <w:p w14:paraId="39BFED55" w14:textId="1300B8A3" w:rsidR="0016080C" w:rsidRPr="00951B47" w:rsidRDefault="0016080C" w:rsidP="006403BD">
      <w:pPr>
        <w:rPr>
          <w:rFonts w:asciiTheme="majorHAnsi" w:hAnsiTheme="majorHAnsi" w:cstheme="majorHAnsi"/>
          <w:lang w:eastAsia="en-US"/>
        </w:rPr>
      </w:pPr>
    </w:p>
    <w:p w14:paraId="1DB80821" w14:textId="08F166BC" w:rsidR="0016080C" w:rsidRPr="00951B47" w:rsidRDefault="0016080C" w:rsidP="006403BD">
      <w:pPr>
        <w:rPr>
          <w:rFonts w:asciiTheme="majorHAnsi" w:hAnsiTheme="majorHAnsi" w:cstheme="majorHAnsi"/>
          <w:lang w:eastAsia="en-US"/>
        </w:rPr>
      </w:pPr>
    </w:p>
    <w:p w14:paraId="14D3861C" w14:textId="74AC7333" w:rsidR="00CA0785" w:rsidRPr="00951B47" w:rsidRDefault="00CA0785" w:rsidP="006403BD">
      <w:pPr>
        <w:rPr>
          <w:rFonts w:asciiTheme="majorHAnsi" w:hAnsiTheme="majorHAnsi" w:cstheme="majorHAnsi"/>
          <w:lang w:eastAsia="en-US"/>
        </w:rPr>
      </w:pPr>
      <w:r w:rsidRPr="00951B47">
        <w:rPr>
          <w:rFonts w:asciiTheme="majorHAnsi" w:hAnsiTheme="majorHAnsi" w:cstheme="majorHAnsi"/>
          <w:lang w:eastAsia="en-US"/>
        </w:rPr>
        <w:tab/>
      </w:r>
    </w:p>
    <w:p w14:paraId="4F7BA5B3" w14:textId="77777777" w:rsidR="00CA0785" w:rsidRPr="00951B47" w:rsidRDefault="00CA0785" w:rsidP="006403BD">
      <w:pPr>
        <w:rPr>
          <w:rFonts w:asciiTheme="majorHAnsi" w:hAnsiTheme="majorHAnsi" w:cstheme="majorHAnsi"/>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951B47" w14:paraId="4878D15C" w14:textId="77777777" w:rsidTr="000757FF">
        <w:tc>
          <w:tcPr>
            <w:tcW w:w="4683" w:type="dxa"/>
            <w:vAlign w:val="center"/>
          </w:tcPr>
          <w:p w14:paraId="03508D4B" w14:textId="053D6134" w:rsidR="001C4EA4" w:rsidRPr="00951B47" w:rsidRDefault="001C4EA4"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 xml:space="preserve">Trabajo fin de </w:t>
            </w:r>
            <w:r w:rsidR="00F843DD" w:rsidRPr="00951B47">
              <w:rPr>
                <w:rFonts w:asciiTheme="majorHAnsi" w:hAnsiTheme="majorHAnsi" w:cstheme="majorHAnsi"/>
                <w:sz w:val="24"/>
                <w:szCs w:val="28"/>
              </w:rPr>
              <w:t>Estudio</w:t>
            </w:r>
            <w:r w:rsidRPr="00951B47">
              <w:rPr>
                <w:rFonts w:asciiTheme="majorHAnsi" w:hAnsiTheme="majorHAnsi" w:cstheme="majorHAnsi"/>
                <w:sz w:val="24"/>
                <w:szCs w:val="28"/>
              </w:rPr>
              <w:t xml:space="preserve"> presentado por:</w:t>
            </w:r>
            <w:r w:rsidR="003B05DF" w:rsidRPr="00951B47">
              <w:rPr>
                <w:rFonts w:asciiTheme="majorHAnsi" w:hAnsiTheme="majorHAnsi" w:cstheme="majorHAnsi"/>
                <w:sz w:val="24"/>
                <w:szCs w:val="28"/>
              </w:rPr>
              <w:t xml:space="preserve"> </w:t>
            </w:r>
          </w:p>
        </w:tc>
        <w:tc>
          <w:tcPr>
            <w:tcW w:w="3830" w:type="dxa"/>
            <w:vAlign w:val="center"/>
          </w:tcPr>
          <w:p w14:paraId="44493B68" w14:textId="1EC6B78C" w:rsidR="001C4EA4" w:rsidRPr="00951B47" w:rsidRDefault="00171343"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Maximiliano Hernández Sahuquillo y David Fernández Martín</w:t>
            </w:r>
          </w:p>
        </w:tc>
      </w:tr>
      <w:tr w:rsidR="001C4EA4" w:rsidRPr="00951B47" w14:paraId="16305541" w14:textId="77777777" w:rsidTr="000757FF">
        <w:tc>
          <w:tcPr>
            <w:tcW w:w="4683" w:type="dxa"/>
            <w:vAlign w:val="center"/>
          </w:tcPr>
          <w:p w14:paraId="5E049953" w14:textId="77777777" w:rsidR="001C4EA4" w:rsidRPr="00951B47" w:rsidRDefault="001C4EA4"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Tipo de trabajo:</w:t>
            </w:r>
          </w:p>
        </w:tc>
        <w:tc>
          <w:tcPr>
            <w:tcW w:w="3830" w:type="dxa"/>
            <w:vAlign w:val="center"/>
          </w:tcPr>
          <w:p w14:paraId="717AFC5C" w14:textId="5F82A1C6" w:rsidR="001C4EA4" w:rsidRPr="00951B47" w:rsidRDefault="002414FF"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2</w:t>
            </w:r>
          </w:p>
        </w:tc>
      </w:tr>
      <w:tr w:rsidR="001C4EA4" w:rsidRPr="00951B47" w14:paraId="41A229E9" w14:textId="77777777" w:rsidTr="000757FF">
        <w:tc>
          <w:tcPr>
            <w:tcW w:w="4683" w:type="dxa"/>
            <w:vAlign w:val="center"/>
          </w:tcPr>
          <w:p w14:paraId="19B201E3" w14:textId="60B65A18" w:rsidR="001C4EA4" w:rsidRPr="00951B47" w:rsidRDefault="001C4EA4"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Director/a:</w:t>
            </w:r>
            <w:r w:rsidR="003B05DF" w:rsidRPr="00951B47">
              <w:rPr>
                <w:rFonts w:asciiTheme="majorHAnsi" w:hAnsiTheme="majorHAnsi" w:cstheme="majorHAnsi"/>
                <w:sz w:val="24"/>
                <w:szCs w:val="28"/>
              </w:rPr>
              <w:t xml:space="preserve"> </w:t>
            </w:r>
          </w:p>
        </w:tc>
        <w:tc>
          <w:tcPr>
            <w:tcW w:w="3830" w:type="dxa"/>
            <w:vAlign w:val="center"/>
          </w:tcPr>
          <w:p w14:paraId="5CFF1A55" w14:textId="4EAB309F" w:rsidR="001C4EA4" w:rsidRPr="00951B47" w:rsidRDefault="00171343"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Dr. José Arturo Mora Soto</w:t>
            </w:r>
          </w:p>
        </w:tc>
      </w:tr>
      <w:tr w:rsidR="001C4EA4" w:rsidRPr="00951B47" w14:paraId="4E825087" w14:textId="77777777" w:rsidTr="000757FF">
        <w:tc>
          <w:tcPr>
            <w:tcW w:w="4683" w:type="dxa"/>
            <w:vAlign w:val="center"/>
          </w:tcPr>
          <w:p w14:paraId="12742576" w14:textId="7CF01B09" w:rsidR="001C4EA4" w:rsidRPr="00951B47" w:rsidRDefault="001C4EA4"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Fecha:</w:t>
            </w:r>
            <w:r w:rsidR="003B05DF" w:rsidRPr="00951B47">
              <w:rPr>
                <w:rFonts w:asciiTheme="majorHAnsi" w:hAnsiTheme="majorHAnsi" w:cstheme="majorHAnsi"/>
                <w:sz w:val="24"/>
                <w:szCs w:val="28"/>
              </w:rPr>
              <w:t xml:space="preserve"> </w:t>
            </w:r>
          </w:p>
        </w:tc>
        <w:tc>
          <w:tcPr>
            <w:tcW w:w="3830" w:type="dxa"/>
            <w:vAlign w:val="center"/>
          </w:tcPr>
          <w:p w14:paraId="0CCDCEC7" w14:textId="224A22DB" w:rsidR="001C4EA4" w:rsidRPr="00951B47" w:rsidRDefault="00171343" w:rsidP="000757FF">
            <w:pPr>
              <w:pStyle w:val="Sinespaciado"/>
              <w:spacing w:line="276" w:lineRule="auto"/>
              <w:rPr>
                <w:rFonts w:asciiTheme="majorHAnsi" w:hAnsiTheme="majorHAnsi" w:cstheme="majorHAnsi"/>
                <w:sz w:val="24"/>
                <w:szCs w:val="28"/>
              </w:rPr>
            </w:pPr>
            <w:r w:rsidRPr="00951B47">
              <w:rPr>
                <w:rFonts w:asciiTheme="majorHAnsi" w:hAnsiTheme="majorHAnsi" w:cstheme="majorHAnsi"/>
                <w:sz w:val="24"/>
                <w:szCs w:val="28"/>
              </w:rPr>
              <w:t>14 de marzo de 2024</w:t>
            </w:r>
          </w:p>
        </w:tc>
      </w:tr>
    </w:tbl>
    <w:p w14:paraId="5E9AA6C9" w14:textId="2F54412F" w:rsidR="005161DD" w:rsidRDefault="008544B8" w:rsidP="006403BD">
      <w:pPr>
        <w:pStyle w:val="Ttulondices"/>
        <w:rPr>
          <w:rFonts w:cstheme="majorHAnsi"/>
          <w:szCs w:val="22"/>
        </w:rPr>
      </w:pPr>
      <w:r w:rsidRPr="00951B47">
        <w:rPr>
          <w:rFonts w:cstheme="majorHAnsi"/>
          <w:szCs w:val="22"/>
        </w:rPr>
        <w:br w:type="page"/>
      </w:r>
    </w:p>
    <w:p w14:paraId="5A1FFC3E" w14:textId="6DFD4D60" w:rsidR="008544B8" w:rsidRPr="00951B47" w:rsidRDefault="00D92F3B" w:rsidP="00951B47">
      <w:pPr>
        <w:pStyle w:val="Ttulondices"/>
        <w:jc w:val="both"/>
        <w:rPr>
          <w:rFonts w:cstheme="majorHAnsi"/>
        </w:rPr>
      </w:pPr>
      <w:r w:rsidRPr="00951B47">
        <w:rPr>
          <w:rFonts w:cstheme="majorHAnsi"/>
        </w:rPr>
        <w:lastRenderedPageBreak/>
        <w:t xml:space="preserve">Resumen </w:t>
      </w:r>
    </w:p>
    <w:p w14:paraId="0D7D8B19" w14:textId="48F67E71" w:rsidR="00ED1546" w:rsidRPr="00951B47" w:rsidRDefault="00083684" w:rsidP="00951B47">
      <w:pPr>
        <w:jc w:val="both"/>
        <w:rPr>
          <w:rFonts w:asciiTheme="majorHAnsi" w:hAnsiTheme="majorHAnsi" w:cstheme="majorHAnsi"/>
          <w:lang w:eastAsia="en-US"/>
        </w:rPr>
      </w:pPr>
      <w:r w:rsidRPr="00951B47">
        <w:rPr>
          <w:rFonts w:asciiTheme="majorHAnsi" w:hAnsiTheme="majorHAnsi" w:cstheme="majorHAnsi"/>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951B47" w:rsidRDefault="00083684" w:rsidP="00951B47">
      <w:pPr>
        <w:jc w:val="both"/>
        <w:rPr>
          <w:rFonts w:asciiTheme="majorHAnsi" w:hAnsiTheme="majorHAnsi" w:cstheme="majorHAnsi"/>
          <w:lang w:eastAsia="en-US"/>
        </w:rPr>
      </w:pPr>
    </w:p>
    <w:p w14:paraId="3AF5F4A7" w14:textId="4798BB29" w:rsidR="008544B8" w:rsidRPr="00951B47" w:rsidRDefault="008544B8" w:rsidP="00951B47">
      <w:pPr>
        <w:jc w:val="both"/>
        <w:rPr>
          <w:rFonts w:asciiTheme="majorHAnsi" w:hAnsiTheme="majorHAnsi" w:cstheme="majorHAnsi"/>
          <w:lang w:eastAsia="en-US"/>
        </w:rPr>
      </w:pPr>
      <w:r w:rsidRPr="00951B47">
        <w:rPr>
          <w:rFonts w:asciiTheme="majorHAnsi" w:hAnsiTheme="majorHAnsi" w:cstheme="majorHAnsi"/>
          <w:b/>
          <w:lang w:eastAsia="en-US"/>
        </w:rPr>
        <w:t>Palabras clave:</w:t>
      </w:r>
      <w:r w:rsidRPr="00951B47">
        <w:rPr>
          <w:rFonts w:asciiTheme="majorHAnsi" w:hAnsiTheme="majorHAnsi" w:cstheme="majorHAnsi"/>
          <w:lang w:eastAsia="en-US"/>
        </w:rPr>
        <w:t xml:space="preserve"> </w:t>
      </w:r>
      <w:r w:rsidR="00083684" w:rsidRPr="00951B47">
        <w:rPr>
          <w:rFonts w:asciiTheme="majorHAnsi" w:hAnsiTheme="majorHAnsi" w:cstheme="majorHAnsi"/>
          <w:lang w:eastAsia="en-US"/>
        </w:rPr>
        <w:t>estilo de vida, genómica, biométrica</w:t>
      </w:r>
    </w:p>
    <w:p w14:paraId="08B78616" w14:textId="451F0E3A" w:rsidR="008544B8" w:rsidRPr="00951B47" w:rsidRDefault="008544B8" w:rsidP="00951B47">
      <w:pPr>
        <w:jc w:val="both"/>
        <w:rPr>
          <w:rFonts w:asciiTheme="majorHAnsi" w:hAnsiTheme="majorHAnsi" w:cstheme="majorHAnsi"/>
          <w:lang w:eastAsia="en-US"/>
        </w:rPr>
      </w:pPr>
    </w:p>
    <w:p w14:paraId="5371A435" w14:textId="77777777" w:rsidR="002B3E99" w:rsidRPr="00951B47" w:rsidRDefault="002B3E99" w:rsidP="00951B47">
      <w:pPr>
        <w:jc w:val="both"/>
        <w:rPr>
          <w:rFonts w:asciiTheme="majorHAnsi" w:hAnsiTheme="majorHAnsi" w:cstheme="majorHAnsi"/>
          <w:lang w:eastAsia="en-US"/>
        </w:rPr>
      </w:pPr>
    </w:p>
    <w:p w14:paraId="2829BB68" w14:textId="77777777" w:rsidR="00D92F3B" w:rsidRPr="00951B47" w:rsidRDefault="00D92F3B" w:rsidP="00951B47">
      <w:pPr>
        <w:spacing w:before="0" w:after="0"/>
        <w:jc w:val="both"/>
        <w:rPr>
          <w:rFonts w:asciiTheme="majorHAnsi" w:hAnsiTheme="majorHAnsi" w:cstheme="majorHAnsi"/>
          <w:lang w:eastAsia="en-US"/>
        </w:rPr>
      </w:pPr>
      <w:bookmarkStart w:id="0" w:name="_Toc437509152"/>
      <w:r w:rsidRPr="00951B47">
        <w:rPr>
          <w:rFonts w:asciiTheme="majorHAnsi" w:hAnsiTheme="majorHAnsi" w:cstheme="majorHAnsi"/>
          <w:lang w:eastAsia="en-US"/>
        </w:rPr>
        <w:br w:type="page"/>
      </w:r>
    </w:p>
    <w:p w14:paraId="669DBB93" w14:textId="77777777" w:rsidR="00D92F3B" w:rsidRPr="00951B47" w:rsidRDefault="00D92F3B" w:rsidP="00951B47">
      <w:pPr>
        <w:pStyle w:val="Ttulondices"/>
        <w:jc w:val="both"/>
        <w:rPr>
          <w:rFonts w:cstheme="majorHAnsi"/>
        </w:rPr>
      </w:pPr>
      <w:r w:rsidRPr="00951B47">
        <w:rPr>
          <w:rFonts w:cstheme="majorHAnsi"/>
        </w:rPr>
        <w:lastRenderedPageBreak/>
        <w:t>Abstract</w:t>
      </w:r>
    </w:p>
    <w:p w14:paraId="4E5D0A04" w14:textId="77777777" w:rsidR="00D33196" w:rsidRPr="00951B47" w:rsidRDefault="00D33196" w:rsidP="00951B47">
      <w:pPr>
        <w:pStyle w:val="Ttulondices"/>
        <w:jc w:val="both"/>
        <w:rPr>
          <w:rFonts w:cstheme="majorHAnsi"/>
        </w:rPr>
      </w:pPr>
    </w:p>
    <w:p w14:paraId="2EC983CA" w14:textId="0285CD97" w:rsidR="00D92F3B" w:rsidRPr="00951B47" w:rsidRDefault="00D33196" w:rsidP="00951B47">
      <w:pPr>
        <w:jc w:val="both"/>
        <w:rPr>
          <w:rFonts w:asciiTheme="majorHAnsi" w:hAnsiTheme="majorHAnsi" w:cstheme="majorHAnsi"/>
        </w:rPr>
      </w:pPr>
      <w:r w:rsidRPr="00951B47">
        <w:rPr>
          <w:rFonts w:asciiTheme="majorHAnsi" w:hAnsiTheme="majorHAnsi" w:cstheme="majorHAnsi"/>
        </w:rPr>
        <w:t>This TFM aims to develop a predictive algorithm for lifestyle personalisation based on genomic and biometric data. The algorithm will be designed to generate personalised lifestyle recommendations for each individual, taking into account their genetic predisposition to certain diseases, their response to exercise and their response to different types of diet.</w:t>
      </w:r>
    </w:p>
    <w:p w14:paraId="1F5119FE" w14:textId="77777777" w:rsidR="00D92F3B" w:rsidRPr="00951B47" w:rsidRDefault="00D92F3B" w:rsidP="00951B47">
      <w:pPr>
        <w:jc w:val="both"/>
        <w:rPr>
          <w:rFonts w:asciiTheme="majorHAnsi" w:hAnsiTheme="majorHAnsi" w:cstheme="majorHAnsi"/>
        </w:rPr>
      </w:pPr>
    </w:p>
    <w:p w14:paraId="5043D940" w14:textId="58AEC3C0" w:rsidR="001C2FB3" w:rsidRPr="00951B47" w:rsidRDefault="00D92F3B" w:rsidP="00951B47">
      <w:pPr>
        <w:jc w:val="both"/>
        <w:rPr>
          <w:rFonts w:asciiTheme="majorHAnsi" w:hAnsiTheme="majorHAnsi" w:cstheme="majorHAnsi"/>
        </w:rPr>
      </w:pPr>
      <w:r w:rsidRPr="00951B47">
        <w:rPr>
          <w:rFonts w:asciiTheme="majorHAnsi" w:hAnsiTheme="majorHAnsi" w:cstheme="majorHAnsi"/>
          <w:b/>
          <w:bCs/>
        </w:rPr>
        <w:t>Keywords</w:t>
      </w:r>
      <w:r w:rsidRPr="00951B47">
        <w:rPr>
          <w:rFonts w:asciiTheme="majorHAnsi" w:hAnsiTheme="majorHAnsi" w:cstheme="majorHAnsi"/>
        </w:rPr>
        <w:t xml:space="preserve">: </w:t>
      </w:r>
      <w:r w:rsidR="003540DB" w:rsidRPr="00951B47">
        <w:rPr>
          <w:rFonts w:asciiTheme="majorHAnsi" w:hAnsiTheme="majorHAnsi" w:cstheme="majorHAnsi"/>
        </w:rPr>
        <w:t>lifestyle, genomics, biometrics</w:t>
      </w:r>
      <w:r w:rsidR="001C2FB3" w:rsidRPr="00951B47">
        <w:rPr>
          <w:rFonts w:asciiTheme="majorHAnsi" w:hAnsiTheme="majorHAnsi" w:cstheme="majorHAnsi"/>
        </w:rPr>
        <w:br w:type="page"/>
      </w:r>
    </w:p>
    <w:bookmarkEnd w:id="0"/>
    <w:p w14:paraId="37509664" w14:textId="52E8292E" w:rsidR="008544B8" w:rsidRPr="00951B47" w:rsidRDefault="007B76BF" w:rsidP="00951B47">
      <w:pPr>
        <w:pStyle w:val="Ttulondices"/>
        <w:jc w:val="both"/>
        <w:rPr>
          <w:rFonts w:cstheme="majorHAnsi"/>
        </w:rPr>
      </w:pPr>
      <w:r w:rsidRPr="00951B47">
        <w:rPr>
          <w:rFonts w:cstheme="majorHAnsi"/>
        </w:rPr>
        <w:lastRenderedPageBreak/>
        <w:t xml:space="preserve">Índice </w:t>
      </w:r>
      <w:r w:rsidR="00FA21E3" w:rsidRPr="00951B47">
        <w:rPr>
          <w:rFonts w:cstheme="majorHAnsi"/>
        </w:rPr>
        <w:t>de contenidos</w:t>
      </w:r>
    </w:p>
    <w:p w14:paraId="2A10BC76" w14:textId="77777777" w:rsidR="00C43111" w:rsidRPr="00951B47" w:rsidRDefault="00C43111" w:rsidP="00951B47">
      <w:pPr>
        <w:pStyle w:val="Ttulondices"/>
        <w:jc w:val="both"/>
        <w:rPr>
          <w:rFonts w:cstheme="majorHAnsi"/>
        </w:rPr>
      </w:pPr>
    </w:p>
    <w:p w14:paraId="3657A8C3" w14:textId="61CAD0AC" w:rsidR="008021BF" w:rsidRPr="008021BF" w:rsidRDefault="00423E85" w:rsidP="008021BF">
      <w:pPr>
        <w:pStyle w:val="TDC1"/>
        <w:tabs>
          <w:tab w:val="left" w:pos="440"/>
          <w:tab w:val="right" w:leader="dot" w:pos="9061"/>
        </w:tabs>
        <w:spacing w:line="360" w:lineRule="auto"/>
        <w:jc w:val="both"/>
        <w:rPr>
          <w:rFonts w:asciiTheme="majorHAnsi" w:eastAsiaTheme="minorEastAsia" w:hAnsiTheme="majorHAnsi" w:cstheme="majorHAnsi"/>
          <w:noProof/>
          <w:kern w:val="2"/>
          <w14:ligatures w14:val="standardContextual"/>
        </w:rPr>
      </w:pPr>
      <w:r w:rsidRPr="008021BF">
        <w:rPr>
          <w:rFonts w:asciiTheme="majorHAnsi" w:hAnsiTheme="majorHAnsi" w:cstheme="majorHAnsi"/>
        </w:rPr>
        <w:fldChar w:fldCharType="begin"/>
      </w:r>
      <w:r w:rsidRPr="008021BF">
        <w:rPr>
          <w:rFonts w:asciiTheme="majorHAnsi" w:hAnsiTheme="majorHAnsi" w:cstheme="majorHAnsi"/>
        </w:rPr>
        <w:instrText xml:space="preserve"> TOC \o "1-3" \h \z \u </w:instrText>
      </w:r>
      <w:r w:rsidRPr="008021BF">
        <w:rPr>
          <w:rFonts w:asciiTheme="majorHAnsi" w:hAnsiTheme="majorHAnsi" w:cstheme="majorHAnsi"/>
        </w:rPr>
        <w:fldChar w:fldCharType="separate"/>
      </w:r>
      <w:hyperlink w:anchor="_Toc168500302" w:history="1">
        <w:r w:rsidR="008021BF" w:rsidRPr="008021BF">
          <w:rPr>
            <w:rStyle w:val="Hipervnculo"/>
            <w:rFonts w:asciiTheme="majorHAnsi" w:hAnsiTheme="majorHAnsi" w:cstheme="majorHAnsi"/>
            <w:noProof/>
          </w:rPr>
          <w:t>1.</w:t>
        </w:r>
        <w:r w:rsidR="008021BF" w:rsidRPr="008021BF">
          <w:rPr>
            <w:rFonts w:asciiTheme="majorHAnsi" w:eastAsiaTheme="minorEastAsia" w:hAnsiTheme="majorHAnsi" w:cstheme="majorHAnsi"/>
            <w:noProof/>
            <w:kern w:val="2"/>
            <w14:ligatures w14:val="standardContextual"/>
          </w:rPr>
          <w:tab/>
        </w:r>
        <w:r w:rsidR="008021BF" w:rsidRPr="008021BF">
          <w:rPr>
            <w:rStyle w:val="Hipervnculo"/>
            <w:rFonts w:asciiTheme="majorHAnsi" w:hAnsiTheme="majorHAnsi" w:cstheme="majorHAnsi"/>
            <w:noProof/>
          </w:rPr>
          <w:t>Introducción</w:t>
        </w:r>
        <w:r w:rsidR="008021BF" w:rsidRPr="008021BF">
          <w:rPr>
            <w:rFonts w:asciiTheme="majorHAnsi" w:hAnsiTheme="majorHAnsi" w:cstheme="majorHAnsi"/>
            <w:noProof/>
            <w:webHidden/>
          </w:rPr>
          <w:tab/>
        </w:r>
        <w:r w:rsidR="008021BF" w:rsidRPr="008021BF">
          <w:rPr>
            <w:rFonts w:asciiTheme="majorHAnsi" w:hAnsiTheme="majorHAnsi" w:cstheme="majorHAnsi"/>
            <w:noProof/>
            <w:webHidden/>
          </w:rPr>
          <w:fldChar w:fldCharType="begin"/>
        </w:r>
        <w:r w:rsidR="008021BF" w:rsidRPr="008021BF">
          <w:rPr>
            <w:rFonts w:asciiTheme="majorHAnsi" w:hAnsiTheme="majorHAnsi" w:cstheme="majorHAnsi"/>
            <w:noProof/>
            <w:webHidden/>
          </w:rPr>
          <w:instrText xml:space="preserve"> PAGEREF _Toc168500302 \h </w:instrText>
        </w:r>
        <w:r w:rsidR="008021BF" w:rsidRPr="008021BF">
          <w:rPr>
            <w:rFonts w:asciiTheme="majorHAnsi" w:hAnsiTheme="majorHAnsi" w:cstheme="majorHAnsi"/>
            <w:noProof/>
            <w:webHidden/>
          </w:rPr>
        </w:r>
        <w:r w:rsidR="008021BF" w:rsidRPr="008021BF">
          <w:rPr>
            <w:rFonts w:asciiTheme="majorHAnsi" w:hAnsiTheme="majorHAnsi" w:cstheme="majorHAnsi"/>
            <w:noProof/>
            <w:webHidden/>
          </w:rPr>
          <w:fldChar w:fldCharType="separate"/>
        </w:r>
        <w:r w:rsidR="008021BF" w:rsidRPr="008021BF">
          <w:rPr>
            <w:rFonts w:asciiTheme="majorHAnsi" w:hAnsiTheme="majorHAnsi" w:cstheme="majorHAnsi"/>
            <w:noProof/>
            <w:webHidden/>
          </w:rPr>
          <w:t>9</w:t>
        </w:r>
        <w:r w:rsidR="008021BF" w:rsidRPr="008021BF">
          <w:rPr>
            <w:rFonts w:asciiTheme="majorHAnsi" w:hAnsiTheme="majorHAnsi" w:cstheme="majorHAnsi"/>
            <w:noProof/>
            <w:webHidden/>
          </w:rPr>
          <w:fldChar w:fldCharType="end"/>
        </w:r>
      </w:hyperlink>
    </w:p>
    <w:p w14:paraId="5BF21B0D" w14:textId="043274B2"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03" w:history="1">
        <w:r w:rsidRPr="008021BF">
          <w:rPr>
            <w:rStyle w:val="Hipervnculo"/>
            <w:rFonts w:asciiTheme="majorHAnsi" w:hAnsiTheme="majorHAnsi" w:cstheme="majorHAnsi"/>
            <w:noProof/>
          </w:rPr>
          <w:t>1.1.</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Justificación</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03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9</w:t>
        </w:r>
        <w:r w:rsidRPr="008021BF">
          <w:rPr>
            <w:rFonts w:asciiTheme="majorHAnsi" w:hAnsiTheme="majorHAnsi" w:cstheme="majorHAnsi"/>
            <w:noProof/>
            <w:webHidden/>
          </w:rPr>
          <w:fldChar w:fldCharType="end"/>
        </w:r>
      </w:hyperlink>
    </w:p>
    <w:p w14:paraId="7204B63C" w14:textId="7758A24B"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04" w:history="1">
        <w:r w:rsidRPr="008021BF">
          <w:rPr>
            <w:rStyle w:val="Hipervnculo"/>
            <w:rFonts w:asciiTheme="majorHAnsi" w:hAnsiTheme="majorHAnsi" w:cstheme="majorHAnsi"/>
            <w:noProof/>
          </w:rPr>
          <w:t>1.2.</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Planteamiento del problema</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04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12</w:t>
        </w:r>
        <w:r w:rsidRPr="008021BF">
          <w:rPr>
            <w:rFonts w:asciiTheme="majorHAnsi" w:hAnsiTheme="majorHAnsi" w:cstheme="majorHAnsi"/>
            <w:noProof/>
            <w:webHidden/>
          </w:rPr>
          <w:fldChar w:fldCharType="end"/>
        </w:r>
      </w:hyperlink>
    </w:p>
    <w:p w14:paraId="39D006F2" w14:textId="6D7845A4"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05" w:history="1">
        <w:r w:rsidRPr="008021BF">
          <w:rPr>
            <w:rStyle w:val="Hipervnculo"/>
            <w:rFonts w:asciiTheme="majorHAnsi" w:hAnsiTheme="majorHAnsi" w:cstheme="majorHAnsi"/>
            <w:noProof/>
          </w:rPr>
          <w:t>1.3.</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Objetivo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05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12</w:t>
        </w:r>
        <w:r w:rsidRPr="008021BF">
          <w:rPr>
            <w:rFonts w:asciiTheme="majorHAnsi" w:hAnsiTheme="majorHAnsi" w:cstheme="majorHAnsi"/>
            <w:noProof/>
            <w:webHidden/>
          </w:rPr>
          <w:fldChar w:fldCharType="end"/>
        </w:r>
      </w:hyperlink>
    </w:p>
    <w:p w14:paraId="7CA74229" w14:textId="07A7246C" w:rsidR="008021BF" w:rsidRPr="008021BF" w:rsidRDefault="008021BF" w:rsidP="008021BF">
      <w:pPr>
        <w:pStyle w:val="TDC1"/>
        <w:tabs>
          <w:tab w:val="left" w:pos="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06" w:history="1">
        <w:r w:rsidRPr="008021BF">
          <w:rPr>
            <w:rStyle w:val="Hipervnculo"/>
            <w:rFonts w:asciiTheme="majorHAnsi" w:hAnsiTheme="majorHAnsi" w:cstheme="majorHAnsi"/>
            <w:noProof/>
          </w:rPr>
          <w:t>2.</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Marco teórico</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06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13</w:t>
        </w:r>
        <w:r w:rsidRPr="008021BF">
          <w:rPr>
            <w:rFonts w:asciiTheme="majorHAnsi" w:hAnsiTheme="majorHAnsi" w:cstheme="majorHAnsi"/>
            <w:noProof/>
            <w:webHidden/>
          </w:rPr>
          <w:fldChar w:fldCharType="end"/>
        </w:r>
      </w:hyperlink>
    </w:p>
    <w:p w14:paraId="37A20D57" w14:textId="4E424C04" w:rsidR="008021BF" w:rsidRPr="008021BF" w:rsidRDefault="008021BF" w:rsidP="008021BF">
      <w:pPr>
        <w:pStyle w:val="TDC1"/>
        <w:tabs>
          <w:tab w:val="left" w:pos="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07" w:history="1">
        <w:r w:rsidRPr="008021BF">
          <w:rPr>
            <w:rStyle w:val="Hipervnculo"/>
            <w:rFonts w:asciiTheme="majorHAnsi" w:hAnsiTheme="majorHAnsi" w:cstheme="majorHAnsi"/>
            <w:noProof/>
          </w:rPr>
          <w:t>3.</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Metodología</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07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15</w:t>
        </w:r>
        <w:r w:rsidRPr="008021BF">
          <w:rPr>
            <w:rFonts w:asciiTheme="majorHAnsi" w:hAnsiTheme="majorHAnsi" w:cstheme="majorHAnsi"/>
            <w:noProof/>
            <w:webHidden/>
          </w:rPr>
          <w:fldChar w:fldCharType="end"/>
        </w:r>
      </w:hyperlink>
    </w:p>
    <w:p w14:paraId="5EE6928D" w14:textId="10D88A31"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08" w:history="1">
        <w:r w:rsidRPr="008021BF">
          <w:rPr>
            <w:rStyle w:val="Hipervnculo"/>
            <w:rFonts w:asciiTheme="majorHAnsi" w:hAnsiTheme="majorHAnsi" w:cstheme="majorHAnsi"/>
            <w:noProof/>
          </w:rPr>
          <w:t>3.1.</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Selección y procesamiento de documento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08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16</w:t>
        </w:r>
        <w:r w:rsidRPr="008021BF">
          <w:rPr>
            <w:rFonts w:asciiTheme="majorHAnsi" w:hAnsiTheme="majorHAnsi" w:cstheme="majorHAnsi"/>
            <w:noProof/>
            <w:webHidden/>
          </w:rPr>
          <w:fldChar w:fldCharType="end"/>
        </w:r>
      </w:hyperlink>
    </w:p>
    <w:p w14:paraId="4E912428" w14:textId="093DAAFD"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09" w:history="1">
        <w:r w:rsidRPr="008021BF">
          <w:rPr>
            <w:rStyle w:val="Hipervnculo"/>
            <w:rFonts w:asciiTheme="majorHAnsi" w:hAnsiTheme="majorHAnsi" w:cstheme="majorHAnsi"/>
            <w:noProof/>
          </w:rPr>
          <w:t>3.2.</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Integración en la base de conocimiento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09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16</w:t>
        </w:r>
        <w:r w:rsidRPr="008021BF">
          <w:rPr>
            <w:rFonts w:asciiTheme="majorHAnsi" w:hAnsiTheme="majorHAnsi" w:cstheme="majorHAnsi"/>
            <w:noProof/>
            <w:webHidden/>
          </w:rPr>
          <w:fldChar w:fldCharType="end"/>
        </w:r>
      </w:hyperlink>
    </w:p>
    <w:p w14:paraId="3124F2D1" w14:textId="10D9635C"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0" w:history="1">
        <w:r w:rsidRPr="008021BF">
          <w:rPr>
            <w:rStyle w:val="Hipervnculo"/>
            <w:rFonts w:asciiTheme="majorHAnsi" w:hAnsiTheme="majorHAnsi" w:cstheme="majorHAnsi"/>
            <w:noProof/>
          </w:rPr>
          <w:t>3.3.</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Desarrollo del Chatbot basado en RAG</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0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18</w:t>
        </w:r>
        <w:r w:rsidRPr="008021BF">
          <w:rPr>
            <w:rFonts w:asciiTheme="majorHAnsi" w:hAnsiTheme="majorHAnsi" w:cstheme="majorHAnsi"/>
            <w:noProof/>
            <w:webHidden/>
          </w:rPr>
          <w:fldChar w:fldCharType="end"/>
        </w:r>
      </w:hyperlink>
    </w:p>
    <w:p w14:paraId="7183FF0F" w14:textId="3968833E"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1" w:history="1">
        <w:r w:rsidRPr="008021BF">
          <w:rPr>
            <w:rStyle w:val="Hipervnculo"/>
            <w:rFonts w:asciiTheme="majorHAnsi" w:hAnsiTheme="majorHAnsi" w:cstheme="majorHAnsi"/>
            <w:noProof/>
          </w:rPr>
          <w:t>3.4.</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Arquitectura y funcionamiento de la API</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1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19</w:t>
        </w:r>
        <w:r w:rsidRPr="008021BF">
          <w:rPr>
            <w:rFonts w:asciiTheme="majorHAnsi" w:hAnsiTheme="majorHAnsi" w:cstheme="majorHAnsi"/>
            <w:noProof/>
            <w:webHidden/>
          </w:rPr>
          <w:fldChar w:fldCharType="end"/>
        </w:r>
      </w:hyperlink>
    </w:p>
    <w:p w14:paraId="6FDCD90F" w14:textId="63201A39"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2" w:history="1">
        <w:r w:rsidRPr="008021BF">
          <w:rPr>
            <w:rStyle w:val="Hipervnculo"/>
            <w:rFonts w:asciiTheme="majorHAnsi" w:hAnsiTheme="majorHAnsi" w:cstheme="majorHAnsi"/>
            <w:noProof/>
          </w:rPr>
          <w:t>3.5.</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Evaluación y refinamiento del modelo</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2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23</w:t>
        </w:r>
        <w:r w:rsidRPr="008021BF">
          <w:rPr>
            <w:rFonts w:asciiTheme="majorHAnsi" w:hAnsiTheme="majorHAnsi" w:cstheme="majorHAnsi"/>
            <w:noProof/>
            <w:webHidden/>
          </w:rPr>
          <w:fldChar w:fldCharType="end"/>
        </w:r>
      </w:hyperlink>
    </w:p>
    <w:p w14:paraId="068002F9" w14:textId="47E4A85B"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3" w:history="1">
        <w:r w:rsidRPr="008021BF">
          <w:rPr>
            <w:rStyle w:val="Hipervnculo"/>
            <w:rFonts w:asciiTheme="majorHAnsi" w:hAnsiTheme="majorHAnsi" w:cstheme="majorHAnsi"/>
            <w:noProof/>
          </w:rPr>
          <w:t>3.6.</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Desarrollo del prototipo de la web</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3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24</w:t>
        </w:r>
        <w:r w:rsidRPr="008021BF">
          <w:rPr>
            <w:rFonts w:asciiTheme="majorHAnsi" w:hAnsiTheme="majorHAnsi" w:cstheme="majorHAnsi"/>
            <w:noProof/>
            <w:webHidden/>
          </w:rPr>
          <w:fldChar w:fldCharType="end"/>
        </w:r>
      </w:hyperlink>
    </w:p>
    <w:p w14:paraId="77FEBAEF" w14:textId="643FB824"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4" w:history="1">
        <w:r w:rsidRPr="008021BF">
          <w:rPr>
            <w:rStyle w:val="Hipervnculo"/>
            <w:rFonts w:asciiTheme="majorHAnsi" w:hAnsiTheme="majorHAnsi" w:cstheme="majorHAnsi"/>
            <w:noProof/>
          </w:rPr>
          <w:t>3.6.1.</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Consideraciones para el desarrollo de la web</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4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24</w:t>
        </w:r>
        <w:r w:rsidRPr="008021BF">
          <w:rPr>
            <w:rFonts w:asciiTheme="majorHAnsi" w:hAnsiTheme="majorHAnsi" w:cstheme="majorHAnsi"/>
            <w:noProof/>
            <w:webHidden/>
          </w:rPr>
          <w:fldChar w:fldCharType="end"/>
        </w:r>
      </w:hyperlink>
    </w:p>
    <w:p w14:paraId="025650AC" w14:textId="68B2FEAD"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5" w:history="1">
        <w:r w:rsidRPr="008021BF">
          <w:rPr>
            <w:rStyle w:val="Hipervnculo"/>
            <w:rFonts w:asciiTheme="majorHAnsi" w:hAnsiTheme="majorHAnsi" w:cstheme="majorHAnsi"/>
            <w:noProof/>
          </w:rPr>
          <w:t>3.6.2.</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Pasos para el desarrollo la API</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5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24</w:t>
        </w:r>
        <w:r w:rsidRPr="008021BF">
          <w:rPr>
            <w:rFonts w:asciiTheme="majorHAnsi" w:hAnsiTheme="majorHAnsi" w:cstheme="majorHAnsi"/>
            <w:noProof/>
            <w:webHidden/>
          </w:rPr>
          <w:fldChar w:fldCharType="end"/>
        </w:r>
      </w:hyperlink>
    </w:p>
    <w:p w14:paraId="4461950D" w14:textId="6DBF8B6E"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6" w:history="1">
        <w:r w:rsidRPr="008021BF">
          <w:rPr>
            <w:rStyle w:val="Hipervnculo"/>
            <w:rFonts w:asciiTheme="majorHAnsi" w:hAnsiTheme="majorHAnsi" w:cstheme="majorHAnsi"/>
            <w:noProof/>
          </w:rPr>
          <w:t>3.6.3.</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Pruebas de validación</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6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30</w:t>
        </w:r>
        <w:r w:rsidRPr="008021BF">
          <w:rPr>
            <w:rFonts w:asciiTheme="majorHAnsi" w:hAnsiTheme="majorHAnsi" w:cstheme="majorHAnsi"/>
            <w:noProof/>
            <w:webHidden/>
          </w:rPr>
          <w:fldChar w:fldCharType="end"/>
        </w:r>
      </w:hyperlink>
    </w:p>
    <w:p w14:paraId="6E9FE0E6" w14:textId="77E9A775"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7" w:history="1">
        <w:r w:rsidRPr="008021BF">
          <w:rPr>
            <w:rStyle w:val="Hipervnculo"/>
            <w:rFonts w:asciiTheme="majorHAnsi" w:hAnsiTheme="majorHAnsi" w:cstheme="majorHAnsi"/>
            <w:noProof/>
          </w:rPr>
          <w:t>3.7.</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Esquema y funcionamiento formal del RAG</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7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32</w:t>
        </w:r>
        <w:r w:rsidRPr="008021BF">
          <w:rPr>
            <w:rFonts w:asciiTheme="majorHAnsi" w:hAnsiTheme="majorHAnsi" w:cstheme="majorHAnsi"/>
            <w:noProof/>
            <w:webHidden/>
          </w:rPr>
          <w:fldChar w:fldCharType="end"/>
        </w:r>
      </w:hyperlink>
    </w:p>
    <w:p w14:paraId="0683CBD9" w14:textId="3D733990"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8" w:history="1">
        <w:r w:rsidRPr="008021BF">
          <w:rPr>
            <w:rStyle w:val="Hipervnculo"/>
            <w:rFonts w:asciiTheme="majorHAnsi" w:hAnsiTheme="majorHAnsi" w:cstheme="majorHAnsi"/>
            <w:noProof/>
          </w:rPr>
          <w:t>3.7.1.</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Funcionamiento de main.py</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8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32</w:t>
        </w:r>
        <w:r w:rsidRPr="008021BF">
          <w:rPr>
            <w:rFonts w:asciiTheme="majorHAnsi" w:hAnsiTheme="majorHAnsi" w:cstheme="majorHAnsi"/>
            <w:noProof/>
            <w:webHidden/>
          </w:rPr>
          <w:fldChar w:fldCharType="end"/>
        </w:r>
      </w:hyperlink>
    </w:p>
    <w:p w14:paraId="092FF3B7" w14:textId="7EC5120E"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19" w:history="1">
        <w:r w:rsidRPr="008021BF">
          <w:rPr>
            <w:rStyle w:val="Hipervnculo"/>
            <w:rFonts w:asciiTheme="majorHAnsi" w:hAnsiTheme="majorHAnsi" w:cstheme="majorHAnsi"/>
            <w:noProof/>
          </w:rPr>
          <w:t>3.7.2.</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Funcionamiento del custom_agent.py</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19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35</w:t>
        </w:r>
        <w:r w:rsidRPr="008021BF">
          <w:rPr>
            <w:rFonts w:asciiTheme="majorHAnsi" w:hAnsiTheme="majorHAnsi" w:cstheme="majorHAnsi"/>
            <w:noProof/>
            <w:webHidden/>
          </w:rPr>
          <w:fldChar w:fldCharType="end"/>
        </w:r>
      </w:hyperlink>
    </w:p>
    <w:p w14:paraId="0FA56995" w14:textId="6FA63382"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0" w:history="1">
        <w:r w:rsidRPr="008021BF">
          <w:rPr>
            <w:rStyle w:val="Hipervnculo"/>
            <w:rFonts w:asciiTheme="majorHAnsi" w:hAnsiTheme="majorHAnsi" w:cstheme="majorHAnsi"/>
            <w:noProof/>
          </w:rPr>
          <w:t>3.7.3.</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Funcionamiento del streamlit_app.py</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0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37</w:t>
        </w:r>
        <w:r w:rsidRPr="008021BF">
          <w:rPr>
            <w:rFonts w:asciiTheme="majorHAnsi" w:hAnsiTheme="majorHAnsi" w:cstheme="majorHAnsi"/>
            <w:noProof/>
            <w:webHidden/>
          </w:rPr>
          <w:fldChar w:fldCharType="end"/>
        </w:r>
      </w:hyperlink>
    </w:p>
    <w:p w14:paraId="57D03226" w14:textId="7603CC59"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1" w:history="1">
        <w:r w:rsidRPr="008021BF">
          <w:rPr>
            <w:rStyle w:val="Hipervnculo"/>
            <w:rFonts w:asciiTheme="majorHAnsi" w:hAnsiTheme="majorHAnsi" w:cstheme="majorHAnsi"/>
            <w:noProof/>
          </w:rPr>
          <w:t>3.7.4.</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Flujo de la aplicación</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1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38</w:t>
        </w:r>
        <w:r w:rsidRPr="008021BF">
          <w:rPr>
            <w:rFonts w:asciiTheme="majorHAnsi" w:hAnsiTheme="majorHAnsi" w:cstheme="majorHAnsi"/>
            <w:noProof/>
            <w:webHidden/>
          </w:rPr>
          <w:fldChar w:fldCharType="end"/>
        </w:r>
      </w:hyperlink>
    </w:p>
    <w:p w14:paraId="6920BE68" w14:textId="24B64086" w:rsidR="008021BF" w:rsidRPr="008021BF" w:rsidRDefault="008021BF" w:rsidP="008021BF">
      <w:pPr>
        <w:pStyle w:val="TDC1"/>
        <w:tabs>
          <w:tab w:val="left" w:pos="6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2" w:history="1">
        <w:r w:rsidRPr="008021BF">
          <w:rPr>
            <w:rStyle w:val="Hipervnculo"/>
            <w:rFonts w:asciiTheme="majorHAnsi" w:hAnsiTheme="majorHAnsi" w:cstheme="majorHAnsi"/>
            <w:noProof/>
          </w:rPr>
          <w:t>4.</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Resultados y discusión</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2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43</w:t>
        </w:r>
        <w:r w:rsidRPr="008021BF">
          <w:rPr>
            <w:rFonts w:asciiTheme="majorHAnsi" w:hAnsiTheme="majorHAnsi" w:cstheme="majorHAnsi"/>
            <w:noProof/>
            <w:webHidden/>
          </w:rPr>
          <w:fldChar w:fldCharType="end"/>
        </w:r>
      </w:hyperlink>
    </w:p>
    <w:p w14:paraId="28359D7C" w14:textId="27A9BD82"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3" w:history="1">
        <w:r w:rsidRPr="008021BF">
          <w:rPr>
            <w:rStyle w:val="Hipervnculo"/>
            <w:rFonts w:asciiTheme="majorHAnsi" w:hAnsiTheme="majorHAnsi" w:cstheme="majorHAnsi"/>
            <w:noProof/>
          </w:rPr>
          <w:t>4.1.</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Pruebas previas mediante Jupyter notebook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3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44</w:t>
        </w:r>
        <w:r w:rsidRPr="008021BF">
          <w:rPr>
            <w:rFonts w:asciiTheme="majorHAnsi" w:hAnsiTheme="majorHAnsi" w:cstheme="majorHAnsi"/>
            <w:noProof/>
            <w:webHidden/>
          </w:rPr>
          <w:fldChar w:fldCharType="end"/>
        </w:r>
      </w:hyperlink>
    </w:p>
    <w:p w14:paraId="2BE761A2" w14:textId="4DC2F706"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4" w:history="1">
        <w:r w:rsidRPr="008021BF">
          <w:rPr>
            <w:rStyle w:val="Hipervnculo"/>
            <w:rFonts w:asciiTheme="majorHAnsi" w:hAnsiTheme="majorHAnsi" w:cstheme="majorHAnsi"/>
            <w:noProof/>
          </w:rPr>
          <w:t>4.1.1.</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Control del número de token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4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45</w:t>
        </w:r>
        <w:r w:rsidRPr="008021BF">
          <w:rPr>
            <w:rFonts w:asciiTheme="majorHAnsi" w:hAnsiTheme="majorHAnsi" w:cstheme="majorHAnsi"/>
            <w:noProof/>
            <w:webHidden/>
          </w:rPr>
          <w:fldChar w:fldCharType="end"/>
        </w:r>
      </w:hyperlink>
    </w:p>
    <w:p w14:paraId="6699578B" w14:textId="172EF8D3"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5" w:history="1">
        <w:r w:rsidRPr="008021BF">
          <w:rPr>
            <w:rStyle w:val="Hipervnculo"/>
            <w:rFonts w:asciiTheme="majorHAnsi" w:hAnsiTheme="majorHAnsi" w:cstheme="majorHAnsi"/>
            <w:noProof/>
          </w:rPr>
          <w:t>4.2.</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Paso de DisGeNET a UML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5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45</w:t>
        </w:r>
        <w:r w:rsidRPr="008021BF">
          <w:rPr>
            <w:rFonts w:asciiTheme="majorHAnsi" w:hAnsiTheme="majorHAnsi" w:cstheme="majorHAnsi"/>
            <w:noProof/>
            <w:webHidden/>
          </w:rPr>
          <w:fldChar w:fldCharType="end"/>
        </w:r>
      </w:hyperlink>
    </w:p>
    <w:p w14:paraId="23C06B94" w14:textId="76850CD4"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6" w:history="1">
        <w:r w:rsidRPr="008021BF">
          <w:rPr>
            <w:rStyle w:val="Hipervnculo"/>
            <w:rFonts w:asciiTheme="majorHAnsi" w:hAnsiTheme="majorHAnsi" w:cstheme="majorHAnsi"/>
            <w:noProof/>
          </w:rPr>
          <w:t>4.3.</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Proceso de webscrapping mediante Beautifulsoup</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6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46</w:t>
        </w:r>
        <w:r w:rsidRPr="008021BF">
          <w:rPr>
            <w:rFonts w:asciiTheme="majorHAnsi" w:hAnsiTheme="majorHAnsi" w:cstheme="majorHAnsi"/>
            <w:noProof/>
            <w:webHidden/>
          </w:rPr>
          <w:fldChar w:fldCharType="end"/>
        </w:r>
      </w:hyperlink>
    </w:p>
    <w:p w14:paraId="27EBDED0" w14:textId="759559CB"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7" w:history="1">
        <w:r w:rsidRPr="008021BF">
          <w:rPr>
            <w:rStyle w:val="Hipervnculo"/>
            <w:rFonts w:asciiTheme="majorHAnsi" w:hAnsiTheme="majorHAnsi" w:cstheme="majorHAnsi"/>
            <w:noProof/>
          </w:rPr>
          <w:t>4.4.</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Implementación de un sistema de búsqueda genética basado en Langchain y Elasticsearch</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7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48</w:t>
        </w:r>
        <w:r w:rsidRPr="008021BF">
          <w:rPr>
            <w:rFonts w:asciiTheme="majorHAnsi" w:hAnsiTheme="majorHAnsi" w:cstheme="majorHAnsi"/>
            <w:noProof/>
            <w:webHidden/>
          </w:rPr>
          <w:fldChar w:fldCharType="end"/>
        </w:r>
      </w:hyperlink>
    </w:p>
    <w:p w14:paraId="1ECFA76F" w14:textId="46434E0A" w:rsidR="008021BF" w:rsidRPr="008021BF" w:rsidRDefault="008021BF" w:rsidP="008021BF">
      <w:pPr>
        <w:pStyle w:val="TDC2"/>
        <w:tabs>
          <w:tab w:val="left" w:pos="96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8" w:history="1">
        <w:r w:rsidRPr="008021BF">
          <w:rPr>
            <w:rStyle w:val="Hipervnculo"/>
            <w:rFonts w:asciiTheme="majorHAnsi" w:hAnsiTheme="majorHAnsi" w:cstheme="majorHAnsi"/>
            <w:noProof/>
          </w:rPr>
          <w:t>4.5.</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Discusión</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8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50</w:t>
        </w:r>
        <w:r w:rsidRPr="008021BF">
          <w:rPr>
            <w:rFonts w:asciiTheme="majorHAnsi" w:hAnsiTheme="majorHAnsi" w:cstheme="majorHAnsi"/>
            <w:noProof/>
            <w:webHidden/>
          </w:rPr>
          <w:fldChar w:fldCharType="end"/>
        </w:r>
      </w:hyperlink>
    </w:p>
    <w:p w14:paraId="1F5706F2" w14:textId="736583DA"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29" w:history="1">
        <w:r w:rsidRPr="008021BF">
          <w:rPr>
            <w:rStyle w:val="Hipervnculo"/>
            <w:rFonts w:asciiTheme="majorHAnsi" w:hAnsiTheme="majorHAnsi" w:cstheme="majorHAnsi"/>
            <w:noProof/>
          </w:rPr>
          <w:t>4.5.1.</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Repercusiones prácticas de chatbots especializado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29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51</w:t>
        </w:r>
        <w:r w:rsidRPr="008021BF">
          <w:rPr>
            <w:rFonts w:asciiTheme="majorHAnsi" w:hAnsiTheme="majorHAnsi" w:cstheme="majorHAnsi"/>
            <w:noProof/>
            <w:webHidden/>
          </w:rPr>
          <w:fldChar w:fldCharType="end"/>
        </w:r>
      </w:hyperlink>
    </w:p>
    <w:p w14:paraId="68B23F8A" w14:textId="36429BB3"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30" w:history="1">
        <w:r w:rsidRPr="008021BF">
          <w:rPr>
            <w:rStyle w:val="Hipervnculo"/>
            <w:rFonts w:asciiTheme="majorHAnsi" w:hAnsiTheme="majorHAnsi" w:cstheme="majorHAnsi"/>
            <w:noProof/>
          </w:rPr>
          <w:t>4.5.2.</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Puntos fuertes y ventaja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30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53</w:t>
        </w:r>
        <w:r w:rsidRPr="008021BF">
          <w:rPr>
            <w:rFonts w:asciiTheme="majorHAnsi" w:hAnsiTheme="majorHAnsi" w:cstheme="majorHAnsi"/>
            <w:noProof/>
            <w:webHidden/>
          </w:rPr>
          <w:fldChar w:fldCharType="end"/>
        </w:r>
      </w:hyperlink>
    </w:p>
    <w:p w14:paraId="193C71DE" w14:textId="547DA187" w:rsidR="008021BF" w:rsidRPr="008021BF" w:rsidRDefault="008021BF" w:rsidP="008021BF">
      <w:pPr>
        <w:pStyle w:val="TDC3"/>
        <w:tabs>
          <w:tab w:val="left" w:pos="1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31" w:history="1">
        <w:r w:rsidRPr="008021BF">
          <w:rPr>
            <w:rStyle w:val="Hipervnculo"/>
            <w:rFonts w:asciiTheme="majorHAnsi" w:hAnsiTheme="majorHAnsi" w:cstheme="majorHAnsi"/>
            <w:noProof/>
          </w:rPr>
          <w:t>4.5.3.</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Implicaciones en la seguridad</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31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54</w:t>
        </w:r>
        <w:r w:rsidRPr="008021BF">
          <w:rPr>
            <w:rFonts w:asciiTheme="majorHAnsi" w:hAnsiTheme="majorHAnsi" w:cstheme="majorHAnsi"/>
            <w:noProof/>
            <w:webHidden/>
          </w:rPr>
          <w:fldChar w:fldCharType="end"/>
        </w:r>
      </w:hyperlink>
    </w:p>
    <w:p w14:paraId="3EE9183B" w14:textId="57E62F11" w:rsidR="008021BF" w:rsidRPr="008021BF" w:rsidRDefault="008021BF" w:rsidP="008021BF">
      <w:pPr>
        <w:pStyle w:val="TDC1"/>
        <w:tabs>
          <w:tab w:val="left" w:pos="440"/>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32" w:history="1">
        <w:r w:rsidRPr="008021BF">
          <w:rPr>
            <w:rStyle w:val="Hipervnculo"/>
            <w:rFonts w:asciiTheme="majorHAnsi" w:hAnsiTheme="majorHAnsi" w:cstheme="majorHAnsi"/>
            <w:noProof/>
          </w:rPr>
          <w:t>5.</w:t>
        </w:r>
        <w:r w:rsidRPr="008021BF">
          <w:rPr>
            <w:rFonts w:asciiTheme="majorHAnsi" w:eastAsiaTheme="minorEastAsia" w:hAnsiTheme="majorHAnsi" w:cstheme="majorHAnsi"/>
            <w:noProof/>
            <w:kern w:val="2"/>
            <w14:ligatures w14:val="standardContextual"/>
          </w:rPr>
          <w:tab/>
        </w:r>
        <w:r w:rsidRPr="008021BF">
          <w:rPr>
            <w:rStyle w:val="Hipervnculo"/>
            <w:rFonts w:asciiTheme="majorHAnsi" w:hAnsiTheme="majorHAnsi" w:cstheme="majorHAnsi"/>
            <w:noProof/>
          </w:rPr>
          <w:t>Conclusione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32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56</w:t>
        </w:r>
        <w:r w:rsidRPr="008021BF">
          <w:rPr>
            <w:rFonts w:asciiTheme="majorHAnsi" w:hAnsiTheme="majorHAnsi" w:cstheme="majorHAnsi"/>
            <w:noProof/>
            <w:webHidden/>
          </w:rPr>
          <w:fldChar w:fldCharType="end"/>
        </w:r>
      </w:hyperlink>
    </w:p>
    <w:p w14:paraId="0F536D52" w14:textId="2E821428" w:rsidR="008021BF" w:rsidRPr="008021BF" w:rsidRDefault="008021BF" w:rsidP="008021BF">
      <w:pPr>
        <w:pStyle w:val="TDC1"/>
        <w:tabs>
          <w:tab w:val="right" w:leader="dot" w:pos="9061"/>
        </w:tabs>
        <w:spacing w:line="360" w:lineRule="auto"/>
        <w:jc w:val="both"/>
        <w:rPr>
          <w:rFonts w:asciiTheme="majorHAnsi" w:eastAsiaTheme="minorEastAsia" w:hAnsiTheme="majorHAnsi" w:cstheme="majorHAnsi"/>
          <w:noProof/>
          <w:kern w:val="2"/>
          <w14:ligatures w14:val="standardContextual"/>
        </w:rPr>
      </w:pPr>
      <w:hyperlink w:anchor="_Toc168500333" w:history="1">
        <w:r w:rsidRPr="008021BF">
          <w:rPr>
            <w:rStyle w:val="Hipervnculo"/>
            <w:rFonts w:asciiTheme="majorHAnsi" w:hAnsiTheme="majorHAnsi" w:cstheme="majorHAnsi"/>
            <w:noProof/>
          </w:rPr>
          <w:t>Referencias bibliográficas</w:t>
        </w:r>
        <w:r w:rsidRPr="008021BF">
          <w:rPr>
            <w:rFonts w:asciiTheme="majorHAnsi" w:hAnsiTheme="majorHAnsi" w:cstheme="majorHAnsi"/>
            <w:noProof/>
            <w:webHidden/>
          </w:rPr>
          <w:tab/>
        </w:r>
        <w:r w:rsidRPr="008021BF">
          <w:rPr>
            <w:rFonts w:asciiTheme="majorHAnsi" w:hAnsiTheme="majorHAnsi" w:cstheme="majorHAnsi"/>
            <w:noProof/>
            <w:webHidden/>
          </w:rPr>
          <w:fldChar w:fldCharType="begin"/>
        </w:r>
        <w:r w:rsidRPr="008021BF">
          <w:rPr>
            <w:rFonts w:asciiTheme="majorHAnsi" w:hAnsiTheme="majorHAnsi" w:cstheme="majorHAnsi"/>
            <w:noProof/>
            <w:webHidden/>
          </w:rPr>
          <w:instrText xml:space="preserve"> PAGEREF _Toc168500333 \h </w:instrText>
        </w:r>
        <w:r w:rsidRPr="008021BF">
          <w:rPr>
            <w:rFonts w:asciiTheme="majorHAnsi" w:hAnsiTheme="majorHAnsi" w:cstheme="majorHAnsi"/>
            <w:noProof/>
            <w:webHidden/>
          </w:rPr>
        </w:r>
        <w:r w:rsidRPr="008021BF">
          <w:rPr>
            <w:rFonts w:asciiTheme="majorHAnsi" w:hAnsiTheme="majorHAnsi" w:cstheme="majorHAnsi"/>
            <w:noProof/>
            <w:webHidden/>
          </w:rPr>
          <w:fldChar w:fldCharType="separate"/>
        </w:r>
        <w:r w:rsidRPr="008021BF">
          <w:rPr>
            <w:rFonts w:asciiTheme="majorHAnsi" w:hAnsiTheme="majorHAnsi" w:cstheme="majorHAnsi"/>
            <w:noProof/>
            <w:webHidden/>
          </w:rPr>
          <w:t>58</w:t>
        </w:r>
        <w:r w:rsidRPr="008021BF">
          <w:rPr>
            <w:rFonts w:asciiTheme="majorHAnsi" w:hAnsiTheme="majorHAnsi" w:cstheme="majorHAnsi"/>
            <w:noProof/>
            <w:webHidden/>
          </w:rPr>
          <w:fldChar w:fldCharType="end"/>
        </w:r>
      </w:hyperlink>
    </w:p>
    <w:p w14:paraId="5177810C" w14:textId="0E95AD1F" w:rsidR="005D549B" w:rsidRPr="00951B47" w:rsidRDefault="00423E85" w:rsidP="008021BF">
      <w:pPr>
        <w:pStyle w:val="Ttulondices"/>
        <w:spacing w:line="360" w:lineRule="auto"/>
        <w:jc w:val="both"/>
        <w:rPr>
          <w:rFonts w:cstheme="majorHAnsi"/>
        </w:rPr>
      </w:pPr>
      <w:r w:rsidRPr="008021BF">
        <w:rPr>
          <w:rFonts w:cstheme="majorHAnsi"/>
          <w:sz w:val="24"/>
          <w:szCs w:val="24"/>
          <w:lang w:eastAsia="es-ES"/>
        </w:rPr>
        <w:fldChar w:fldCharType="end"/>
      </w:r>
      <w:r w:rsidR="005D549B" w:rsidRPr="00951B47">
        <w:rPr>
          <w:rFonts w:cstheme="majorHAnsi"/>
        </w:rPr>
        <w:br w:type="page"/>
      </w:r>
      <w:r w:rsidR="003F24BC" w:rsidRPr="00951B47">
        <w:rPr>
          <w:rFonts w:cstheme="majorHAnsi"/>
        </w:rPr>
        <w:lastRenderedPageBreak/>
        <w:t>Í</w:t>
      </w:r>
      <w:r w:rsidR="00194057" w:rsidRPr="00951B47">
        <w:rPr>
          <w:rFonts w:cstheme="majorHAnsi"/>
        </w:rPr>
        <w:t xml:space="preserve">ndice de figuras </w:t>
      </w:r>
    </w:p>
    <w:p w14:paraId="7F66CA4B" w14:textId="21396989" w:rsidR="00D34BAD" w:rsidRPr="00951B47" w:rsidRDefault="00C10A65" w:rsidP="00951B47">
      <w:pPr>
        <w:pStyle w:val="TDC1"/>
        <w:tabs>
          <w:tab w:val="right" w:leader="dot" w:pos="9061"/>
        </w:tabs>
        <w:jc w:val="both"/>
        <w:rPr>
          <w:rFonts w:asciiTheme="majorHAnsi" w:eastAsiaTheme="minorEastAsia" w:hAnsiTheme="majorHAnsi" w:cstheme="majorHAnsi"/>
          <w:noProof/>
          <w:sz w:val="22"/>
          <w:szCs w:val="22"/>
        </w:rPr>
      </w:pPr>
      <w:r w:rsidRPr="00951B47">
        <w:rPr>
          <w:rFonts w:asciiTheme="majorHAnsi" w:hAnsiTheme="majorHAnsi" w:cstheme="majorHAnsi"/>
          <w:highlight w:val="yellow"/>
        </w:rPr>
        <w:fldChar w:fldCharType="begin"/>
      </w:r>
      <w:r w:rsidRPr="00951B47">
        <w:rPr>
          <w:rFonts w:asciiTheme="majorHAnsi" w:hAnsiTheme="majorHAnsi" w:cstheme="majorHAnsi"/>
          <w:highlight w:val="yellow"/>
        </w:rPr>
        <w:instrText xml:space="preserve"> TOC \f \h \z \t "Título 9;1;Figuras;1" </w:instrText>
      </w:r>
      <w:r w:rsidRPr="00951B47">
        <w:rPr>
          <w:rFonts w:asciiTheme="majorHAnsi" w:hAnsiTheme="majorHAnsi" w:cstheme="majorHAnsi"/>
          <w:highlight w:val="yellow"/>
        </w:rPr>
        <w:fldChar w:fldCharType="separate"/>
      </w:r>
      <w:hyperlink w:anchor="_Toc20304756" w:history="1">
        <w:r w:rsidR="00D34BAD" w:rsidRPr="00951B47">
          <w:rPr>
            <w:rStyle w:val="Hipervnculo"/>
            <w:rFonts w:asciiTheme="majorHAnsi" w:hAnsiTheme="majorHAnsi" w:cstheme="majorHAnsi"/>
            <w:noProof/>
          </w:rPr>
          <w:t>Figura 1. “Figuras” del menú de estilos. (Elaboración propia)</w:t>
        </w:r>
        <w:r w:rsidR="00D34BAD" w:rsidRPr="00951B47">
          <w:rPr>
            <w:rFonts w:asciiTheme="majorHAnsi" w:hAnsiTheme="majorHAnsi" w:cstheme="majorHAnsi"/>
            <w:noProof/>
            <w:webHidden/>
          </w:rPr>
          <w:tab/>
        </w:r>
        <w:r w:rsidR="00D34BAD" w:rsidRPr="00951B47">
          <w:rPr>
            <w:rFonts w:asciiTheme="majorHAnsi" w:hAnsiTheme="majorHAnsi" w:cstheme="majorHAnsi"/>
            <w:noProof/>
            <w:webHidden/>
          </w:rPr>
          <w:fldChar w:fldCharType="begin"/>
        </w:r>
        <w:r w:rsidR="00D34BAD" w:rsidRPr="00951B47">
          <w:rPr>
            <w:rFonts w:asciiTheme="majorHAnsi" w:hAnsiTheme="majorHAnsi" w:cstheme="majorHAnsi"/>
            <w:noProof/>
            <w:webHidden/>
          </w:rPr>
          <w:instrText xml:space="preserve"> PAGEREF _Toc20304756 \h </w:instrText>
        </w:r>
        <w:r w:rsidR="00D34BAD" w:rsidRPr="00951B47">
          <w:rPr>
            <w:rFonts w:asciiTheme="majorHAnsi" w:hAnsiTheme="majorHAnsi" w:cstheme="majorHAnsi"/>
            <w:noProof/>
            <w:webHidden/>
          </w:rPr>
        </w:r>
        <w:r w:rsidR="00D34BAD" w:rsidRPr="00951B47">
          <w:rPr>
            <w:rFonts w:asciiTheme="majorHAnsi" w:hAnsiTheme="majorHAnsi" w:cstheme="majorHAnsi"/>
            <w:noProof/>
            <w:webHidden/>
          </w:rPr>
          <w:fldChar w:fldCharType="separate"/>
        </w:r>
        <w:r w:rsidR="00D34BAD" w:rsidRPr="00951B47">
          <w:rPr>
            <w:rFonts w:asciiTheme="majorHAnsi" w:hAnsiTheme="majorHAnsi" w:cstheme="majorHAnsi"/>
            <w:noProof/>
            <w:webHidden/>
          </w:rPr>
          <w:t>9</w:t>
        </w:r>
        <w:r w:rsidR="00D34BAD" w:rsidRPr="00951B47">
          <w:rPr>
            <w:rFonts w:asciiTheme="majorHAnsi" w:hAnsiTheme="majorHAnsi" w:cstheme="majorHAnsi"/>
            <w:noProof/>
            <w:webHidden/>
          </w:rPr>
          <w:fldChar w:fldCharType="end"/>
        </w:r>
      </w:hyperlink>
    </w:p>
    <w:p w14:paraId="0BBA519A" w14:textId="338D05F8" w:rsidR="005D549B" w:rsidRPr="00951B47" w:rsidRDefault="00C10A65" w:rsidP="00951B47">
      <w:pPr>
        <w:jc w:val="both"/>
        <w:rPr>
          <w:rFonts w:asciiTheme="majorHAnsi" w:hAnsiTheme="majorHAnsi" w:cstheme="majorHAnsi"/>
        </w:rPr>
      </w:pPr>
      <w:r w:rsidRPr="00951B47">
        <w:rPr>
          <w:rFonts w:asciiTheme="majorHAnsi" w:hAnsiTheme="majorHAnsi" w:cstheme="majorHAnsi"/>
          <w:highlight w:val="yellow"/>
        </w:rPr>
        <w:fldChar w:fldCharType="end"/>
      </w:r>
    </w:p>
    <w:p w14:paraId="631D232A" w14:textId="77777777" w:rsidR="00001BAB" w:rsidRPr="00951B47" w:rsidRDefault="00001BAB" w:rsidP="00951B47">
      <w:pPr>
        <w:jc w:val="both"/>
        <w:rPr>
          <w:rFonts w:asciiTheme="majorHAnsi" w:hAnsiTheme="majorHAnsi" w:cstheme="majorHAnsi"/>
        </w:rPr>
      </w:pPr>
    </w:p>
    <w:p w14:paraId="05D926A3" w14:textId="77777777" w:rsidR="005D549B" w:rsidRPr="00951B47" w:rsidRDefault="005D549B" w:rsidP="00951B47">
      <w:pPr>
        <w:jc w:val="both"/>
        <w:rPr>
          <w:rFonts w:asciiTheme="majorHAnsi" w:hAnsiTheme="majorHAnsi" w:cstheme="majorHAnsi"/>
        </w:rPr>
      </w:pPr>
    </w:p>
    <w:p w14:paraId="76ABFCB3" w14:textId="77777777" w:rsidR="005D549B" w:rsidRPr="00951B47" w:rsidRDefault="005D549B" w:rsidP="00951B47">
      <w:pPr>
        <w:jc w:val="both"/>
        <w:rPr>
          <w:rFonts w:asciiTheme="majorHAnsi" w:hAnsiTheme="majorHAnsi" w:cstheme="majorHAnsi"/>
        </w:rPr>
      </w:pPr>
    </w:p>
    <w:p w14:paraId="3F0A55CA" w14:textId="77777777" w:rsidR="005D549B" w:rsidRPr="00951B47" w:rsidRDefault="005D549B" w:rsidP="00951B47">
      <w:pPr>
        <w:jc w:val="both"/>
        <w:rPr>
          <w:rFonts w:asciiTheme="majorHAnsi" w:hAnsiTheme="majorHAnsi" w:cstheme="majorHAnsi"/>
        </w:rPr>
      </w:pPr>
    </w:p>
    <w:p w14:paraId="0A89FC7B" w14:textId="77777777" w:rsidR="005D549B" w:rsidRPr="00951B47" w:rsidRDefault="005D549B" w:rsidP="00951B47">
      <w:pPr>
        <w:jc w:val="both"/>
        <w:rPr>
          <w:rFonts w:asciiTheme="majorHAnsi" w:hAnsiTheme="majorHAnsi" w:cstheme="majorHAnsi"/>
        </w:rPr>
      </w:pPr>
    </w:p>
    <w:p w14:paraId="6AA7A2D8" w14:textId="5EB3AF8D" w:rsidR="00A976F0" w:rsidRPr="00951B47" w:rsidRDefault="005D549B" w:rsidP="00951B47">
      <w:pPr>
        <w:pStyle w:val="Ttulondices"/>
        <w:jc w:val="both"/>
        <w:rPr>
          <w:rFonts w:cstheme="majorHAnsi"/>
        </w:rPr>
      </w:pPr>
      <w:r w:rsidRPr="00951B47">
        <w:rPr>
          <w:rFonts w:cstheme="majorHAnsi"/>
        </w:rPr>
        <w:br w:type="page"/>
      </w:r>
      <w:r w:rsidR="003F24BC" w:rsidRPr="00951B47">
        <w:rPr>
          <w:rFonts w:cstheme="majorHAnsi"/>
        </w:rPr>
        <w:lastRenderedPageBreak/>
        <w:t>Í</w:t>
      </w:r>
      <w:r w:rsidR="00194057" w:rsidRPr="00951B47">
        <w:rPr>
          <w:rFonts w:cstheme="majorHAnsi"/>
        </w:rPr>
        <w:t>ndice de tablas</w:t>
      </w:r>
    </w:p>
    <w:p w14:paraId="2ECAF4FA" w14:textId="163CF9FD" w:rsidR="00D34BAD" w:rsidRPr="00951B47" w:rsidRDefault="00C10A65" w:rsidP="00951B47">
      <w:pPr>
        <w:pStyle w:val="Tabladeilustraciones"/>
        <w:tabs>
          <w:tab w:val="right" w:leader="dot" w:pos="9061"/>
        </w:tabs>
        <w:jc w:val="both"/>
        <w:rPr>
          <w:rFonts w:asciiTheme="majorHAnsi" w:eastAsiaTheme="minorEastAsia" w:hAnsiTheme="majorHAnsi" w:cstheme="majorHAnsi"/>
          <w:noProof/>
          <w:sz w:val="22"/>
          <w:szCs w:val="22"/>
        </w:rPr>
      </w:pPr>
      <w:r w:rsidRPr="00951B47">
        <w:rPr>
          <w:rFonts w:asciiTheme="majorHAnsi" w:hAnsiTheme="majorHAnsi" w:cstheme="majorHAnsi"/>
        </w:rPr>
        <w:fldChar w:fldCharType="begin"/>
      </w:r>
      <w:r w:rsidRPr="00951B47">
        <w:rPr>
          <w:rFonts w:asciiTheme="majorHAnsi" w:hAnsiTheme="majorHAnsi" w:cstheme="majorHAnsi"/>
        </w:rPr>
        <w:instrText xml:space="preserve"> TOC \h \z \t "Título de TDC;Tablas" \c </w:instrText>
      </w:r>
      <w:r w:rsidRPr="00951B47">
        <w:rPr>
          <w:rFonts w:asciiTheme="majorHAnsi" w:hAnsiTheme="majorHAnsi" w:cstheme="majorHAnsi"/>
        </w:rPr>
        <w:fldChar w:fldCharType="separate"/>
      </w:r>
      <w:hyperlink w:anchor="_Toc20304757" w:history="1">
        <w:r w:rsidR="00D34BAD" w:rsidRPr="00951B47">
          <w:rPr>
            <w:rStyle w:val="Hipervnculo"/>
            <w:rFonts w:asciiTheme="majorHAnsi" w:hAnsiTheme="majorHAnsi" w:cstheme="majorHAnsi"/>
            <w:noProof/>
          </w:rPr>
          <w:t>Tabla 1. “Tablas” del menú de estilos</w:t>
        </w:r>
        <w:r w:rsidR="00D34BAD" w:rsidRPr="00951B47">
          <w:rPr>
            <w:rFonts w:asciiTheme="majorHAnsi" w:hAnsiTheme="majorHAnsi" w:cstheme="majorHAnsi"/>
            <w:noProof/>
            <w:webHidden/>
          </w:rPr>
          <w:tab/>
        </w:r>
        <w:r w:rsidR="00D34BAD" w:rsidRPr="00951B47">
          <w:rPr>
            <w:rFonts w:asciiTheme="majorHAnsi" w:hAnsiTheme="majorHAnsi" w:cstheme="majorHAnsi"/>
            <w:noProof/>
            <w:webHidden/>
          </w:rPr>
          <w:fldChar w:fldCharType="begin"/>
        </w:r>
        <w:r w:rsidR="00D34BAD" w:rsidRPr="00951B47">
          <w:rPr>
            <w:rFonts w:asciiTheme="majorHAnsi" w:hAnsiTheme="majorHAnsi" w:cstheme="majorHAnsi"/>
            <w:noProof/>
            <w:webHidden/>
          </w:rPr>
          <w:instrText xml:space="preserve"> PAGEREF _Toc20304757 \h </w:instrText>
        </w:r>
        <w:r w:rsidR="00D34BAD" w:rsidRPr="00951B47">
          <w:rPr>
            <w:rFonts w:asciiTheme="majorHAnsi" w:hAnsiTheme="majorHAnsi" w:cstheme="majorHAnsi"/>
            <w:noProof/>
            <w:webHidden/>
          </w:rPr>
        </w:r>
        <w:r w:rsidR="00D34BAD" w:rsidRPr="00951B47">
          <w:rPr>
            <w:rFonts w:asciiTheme="majorHAnsi" w:hAnsiTheme="majorHAnsi" w:cstheme="majorHAnsi"/>
            <w:noProof/>
            <w:webHidden/>
          </w:rPr>
          <w:fldChar w:fldCharType="separate"/>
        </w:r>
        <w:r w:rsidR="00D34BAD" w:rsidRPr="00951B47">
          <w:rPr>
            <w:rFonts w:asciiTheme="majorHAnsi" w:hAnsiTheme="majorHAnsi" w:cstheme="majorHAnsi"/>
            <w:noProof/>
            <w:webHidden/>
          </w:rPr>
          <w:t>8</w:t>
        </w:r>
        <w:r w:rsidR="00D34BAD" w:rsidRPr="00951B47">
          <w:rPr>
            <w:rFonts w:asciiTheme="majorHAnsi" w:hAnsiTheme="majorHAnsi" w:cstheme="majorHAnsi"/>
            <w:noProof/>
            <w:webHidden/>
          </w:rPr>
          <w:fldChar w:fldCharType="end"/>
        </w:r>
      </w:hyperlink>
    </w:p>
    <w:p w14:paraId="111F1A94" w14:textId="3157E4B7" w:rsidR="005D549B" w:rsidRPr="00951B47" w:rsidRDefault="00C10A65" w:rsidP="00951B47">
      <w:pPr>
        <w:pStyle w:val="TtuloTDC"/>
        <w:jc w:val="both"/>
        <w:rPr>
          <w:rFonts w:asciiTheme="majorHAnsi" w:hAnsiTheme="majorHAnsi" w:cstheme="majorHAnsi"/>
        </w:rPr>
      </w:pPr>
      <w:r w:rsidRPr="00951B47">
        <w:rPr>
          <w:rFonts w:asciiTheme="majorHAnsi" w:hAnsiTheme="majorHAnsi" w:cstheme="majorHAnsi"/>
        </w:rPr>
        <w:fldChar w:fldCharType="end"/>
      </w:r>
    </w:p>
    <w:p w14:paraId="714B5BC8" w14:textId="77777777" w:rsidR="005D549B" w:rsidRPr="00951B47" w:rsidRDefault="005D549B" w:rsidP="00951B47">
      <w:pPr>
        <w:jc w:val="both"/>
        <w:rPr>
          <w:rFonts w:asciiTheme="majorHAnsi" w:hAnsiTheme="majorHAnsi" w:cstheme="majorHAnsi"/>
        </w:rPr>
      </w:pPr>
    </w:p>
    <w:p w14:paraId="19E1C018" w14:textId="77777777" w:rsidR="0026620F" w:rsidRPr="00951B47" w:rsidRDefault="0026620F" w:rsidP="00951B47">
      <w:pPr>
        <w:jc w:val="both"/>
        <w:rPr>
          <w:rFonts w:asciiTheme="majorHAnsi" w:hAnsiTheme="majorHAnsi" w:cstheme="majorHAnsi"/>
        </w:rPr>
      </w:pPr>
    </w:p>
    <w:p w14:paraId="19E87916" w14:textId="77777777" w:rsidR="0026620F" w:rsidRPr="00951B47" w:rsidRDefault="0026620F" w:rsidP="00951B47">
      <w:pPr>
        <w:jc w:val="both"/>
        <w:rPr>
          <w:rFonts w:asciiTheme="majorHAnsi" w:hAnsiTheme="majorHAnsi" w:cstheme="majorHAnsi"/>
        </w:rPr>
      </w:pPr>
    </w:p>
    <w:p w14:paraId="1202F5FB" w14:textId="77777777" w:rsidR="0026620F" w:rsidRPr="00951B47" w:rsidRDefault="0026620F" w:rsidP="00951B47">
      <w:pPr>
        <w:jc w:val="both"/>
        <w:rPr>
          <w:rFonts w:asciiTheme="majorHAnsi" w:hAnsiTheme="majorHAnsi" w:cstheme="majorHAnsi"/>
        </w:rPr>
      </w:pPr>
    </w:p>
    <w:p w14:paraId="145ADCBB" w14:textId="77777777" w:rsidR="0026620F" w:rsidRPr="00951B47" w:rsidRDefault="0026620F" w:rsidP="00951B47">
      <w:pPr>
        <w:jc w:val="both"/>
        <w:rPr>
          <w:rFonts w:asciiTheme="majorHAnsi" w:hAnsiTheme="majorHAnsi" w:cstheme="majorHAnsi"/>
        </w:rPr>
      </w:pPr>
    </w:p>
    <w:p w14:paraId="39A48D5C" w14:textId="77777777" w:rsidR="0026620F" w:rsidRPr="00951B47" w:rsidRDefault="0026620F" w:rsidP="00951B47">
      <w:pPr>
        <w:jc w:val="both"/>
        <w:rPr>
          <w:rFonts w:asciiTheme="majorHAnsi" w:hAnsiTheme="majorHAnsi" w:cstheme="majorHAnsi"/>
        </w:rPr>
      </w:pPr>
    </w:p>
    <w:p w14:paraId="5650A9E5" w14:textId="77777777" w:rsidR="0026620F" w:rsidRPr="00951B47" w:rsidRDefault="0026620F" w:rsidP="00951B47">
      <w:pPr>
        <w:jc w:val="both"/>
        <w:rPr>
          <w:rFonts w:asciiTheme="majorHAnsi" w:hAnsiTheme="majorHAnsi" w:cstheme="majorHAnsi"/>
        </w:rPr>
      </w:pPr>
    </w:p>
    <w:p w14:paraId="656FCBC8" w14:textId="77777777" w:rsidR="0026620F" w:rsidRPr="00951B47" w:rsidRDefault="0026620F" w:rsidP="00951B47">
      <w:pPr>
        <w:jc w:val="both"/>
        <w:rPr>
          <w:rFonts w:asciiTheme="majorHAnsi" w:hAnsiTheme="majorHAnsi" w:cstheme="majorHAnsi"/>
        </w:rPr>
      </w:pPr>
    </w:p>
    <w:p w14:paraId="7B735948" w14:textId="77777777" w:rsidR="0026620F" w:rsidRPr="00951B47" w:rsidRDefault="0026620F" w:rsidP="00951B47">
      <w:pPr>
        <w:jc w:val="both"/>
        <w:rPr>
          <w:rFonts w:asciiTheme="majorHAnsi" w:hAnsiTheme="majorHAnsi" w:cstheme="majorHAnsi"/>
        </w:rPr>
      </w:pPr>
    </w:p>
    <w:p w14:paraId="79039287" w14:textId="77777777" w:rsidR="0026620F" w:rsidRPr="00951B47" w:rsidRDefault="0026620F" w:rsidP="00951B47">
      <w:pPr>
        <w:jc w:val="both"/>
        <w:rPr>
          <w:rFonts w:asciiTheme="majorHAnsi" w:hAnsiTheme="majorHAnsi" w:cstheme="majorHAnsi"/>
        </w:rPr>
      </w:pPr>
    </w:p>
    <w:p w14:paraId="76A55489" w14:textId="77777777" w:rsidR="0026620F" w:rsidRPr="00951B47" w:rsidRDefault="0026620F" w:rsidP="00951B47">
      <w:pPr>
        <w:jc w:val="both"/>
        <w:rPr>
          <w:rFonts w:asciiTheme="majorHAnsi" w:hAnsiTheme="majorHAnsi" w:cstheme="majorHAnsi"/>
        </w:rPr>
      </w:pPr>
    </w:p>
    <w:p w14:paraId="4FADEA46" w14:textId="77777777" w:rsidR="0026620F" w:rsidRPr="00951B47" w:rsidRDefault="0026620F" w:rsidP="00951B47">
      <w:pPr>
        <w:jc w:val="both"/>
        <w:rPr>
          <w:rFonts w:asciiTheme="majorHAnsi" w:hAnsiTheme="majorHAnsi" w:cstheme="majorHAnsi"/>
        </w:rPr>
      </w:pPr>
    </w:p>
    <w:p w14:paraId="771D82F7" w14:textId="77777777" w:rsidR="0026620F" w:rsidRPr="00951B47" w:rsidRDefault="0026620F" w:rsidP="00951B47">
      <w:pPr>
        <w:jc w:val="both"/>
        <w:rPr>
          <w:rFonts w:asciiTheme="majorHAnsi" w:hAnsiTheme="majorHAnsi" w:cstheme="majorHAnsi"/>
        </w:rPr>
      </w:pPr>
    </w:p>
    <w:p w14:paraId="3485BBEC" w14:textId="77777777" w:rsidR="0026620F" w:rsidRPr="00951B47" w:rsidRDefault="0026620F" w:rsidP="00951B47">
      <w:pPr>
        <w:jc w:val="both"/>
        <w:rPr>
          <w:rFonts w:asciiTheme="majorHAnsi" w:hAnsiTheme="majorHAnsi" w:cstheme="majorHAnsi"/>
        </w:rPr>
      </w:pPr>
    </w:p>
    <w:p w14:paraId="1EC05F85" w14:textId="77777777" w:rsidR="0026620F" w:rsidRPr="00951B47" w:rsidRDefault="0026620F" w:rsidP="00951B47">
      <w:pPr>
        <w:jc w:val="both"/>
        <w:rPr>
          <w:rFonts w:asciiTheme="majorHAnsi" w:hAnsiTheme="majorHAnsi" w:cstheme="majorHAnsi"/>
        </w:rPr>
      </w:pPr>
    </w:p>
    <w:p w14:paraId="5BC59E26" w14:textId="77777777" w:rsidR="0026620F" w:rsidRPr="00951B47" w:rsidRDefault="0026620F" w:rsidP="00951B47">
      <w:pPr>
        <w:jc w:val="both"/>
        <w:rPr>
          <w:rFonts w:asciiTheme="majorHAnsi" w:hAnsiTheme="majorHAnsi" w:cstheme="majorHAnsi"/>
        </w:rPr>
      </w:pPr>
    </w:p>
    <w:p w14:paraId="073939C8" w14:textId="77777777" w:rsidR="0026620F" w:rsidRPr="00951B47" w:rsidRDefault="0026620F" w:rsidP="00951B47">
      <w:pPr>
        <w:jc w:val="both"/>
        <w:rPr>
          <w:rFonts w:asciiTheme="majorHAnsi" w:hAnsiTheme="majorHAnsi" w:cstheme="majorHAnsi"/>
        </w:rPr>
      </w:pPr>
    </w:p>
    <w:p w14:paraId="40DB0A00" w14:textId="77777777" w:rsidR="0026620F" w:rsidRPr="00951B47" w:rsidRDefault="0026620F" w:rsidP="00951B47">
      <w:pPr>
        <w:jc w:val="both"/>
        <w:rPr>
          <w:rFonts w:asciiTheme="majorHAnsi" w:hAnsiTheme="majorHAnsi" w:cstheme="majorHAnsi"/>
        </w:rPr>
      </w:pPr>
    </w:p>
    <w:p w14:paraId="6C4E7C99" w14:textId="77777777" w:rsidR="0026620F" w:rsidRPr="00951B47" w:rsidRDefault="0026620F" w:rsidP="00951B47">
      <w:pPr>
        <w:jc w:val="both"/>
        <w:rPr>
          <w:rFonts w:asciiTheme="majorHAnsi" w:hAnsiTheme="majorHAnsi" w:cstheme="majorHAnsi"/>
        </w:rPr>
      </w:pPr>
    </w:p>
    <w:p w14:paraId="4A18D6A2" w14:textId="77777777" w:rsidR="0026620F" w:rsidRPr="00951B47" w:rsidRDefault="0026620F" w:rsidP="00951B47">
      <w:pPr>
        <w:jc w:val="both"/>
        <w:rPr>
          <w:rFonts w:asciiTheme="majorHAnsi" w:hAnsiTheme="majorHAnsi" w:cstheme="majorHAnsi"/>
        </w:rPr>
      </w:pPr>
    </w:p>
    <w:p w14:paraId="283B19F7" w14:textId="77777777" w:rsidR="0026620F" w:rsidRPr="00951B47" w:rsidRDefault="0026620F" w:rsidP="00951B47">
      <w:pPr>
        <w:jc w:val="both"/>
        <w:rPr>
          <w:rFonts w:asciiTheme="majorHAnsi" w:hAnsiTheme="majorHAnsi" w:cstheme="majorHAnsi"/>
        </w:rPr>
      </w:pPr>
    </w:p>
    <w:p w14:paraId="3FF29358" w14:textId="77777777" w:rsidR="0026620F" w:rsidRPr="00951B47" w:rsidRDefault="0026620F" w:rsidP="00951B47">
      <w:pPr>
        <w:jc w:val="both"/>
        <w:rPr>
          <w:rFonts w:asciiTheme="majorHAnsi" w:hAnsiTheme="majorHAnsi" w:cstheme="majorHAnsi"/>
        </w:rPr>
      </w:pPr>
    </w:p>
    <w:p w14:paraId="4F60784C" w14:textId="77777777" w:rsidR="0026620F" w:rsidRDefault="0026620F" w:rsidP="00951B47">
      <w:pPr>
        <w:pStyle w:val="Ttulondices"/>
        <w:jc w:val="both"/>
        <w:rPr>
          <w:rFonts w:cstheme="majorHAnsi"/>
        </w:rPr>
      </w:pPr>
    </w:p>
    <w:p w14:paraId="752F8970" w14:textId="77777777" w:rsidR="00951B47" w:rsidRDefault="00951B47" w:rsidP="00951B47">
      <w:pPr>
        <w:pStyle w:val="Ttulondices"/>
        <w:jc w:val="both"/>
        <w:rPr>
          <w:rFonts w:cstheme="majorHAnsi"/>
        </w:rPr>
      </w:pPr>
    </w:p>
    <w:p w14:paraId="2E14C472" w14:textId="77777777" w:rsidR="00951B47" w:rsidRDefault="00951B47" w:rsidP="00951B47">
      <w:pPr>
        <w:pStyle w:val="Ttulondices"/>
        <w:jc w:val="both"/>
        <w:rPr>
          <w:rFonts w:cstheme="majorHAnsi"/>
        </w:rPr>
      </w:pPr>
    </w:p>
    <w:p w14:paraId="25586773" w14:textId="77777777" w:rsidR="00951B47" w:rsidRDefault="00951B47" w:rsidP="00951B47">
      <w:pPr>
        <w:pStyle w:val="Ttulondices"/>
        <w:jc w:val="both"/>
        <w:rPr>
          <w:rFonts w:cstheme="majorHAnsi"/>
        </w:rPr>
      </w:pPr>
    </w:p>
    <w:p w14:paraId="5B64C1EA" w14:textId="77777777" w:rsidR="00951B47" w:rsidRDefault="00951B47" w:rsidP="00951B47">
      <w:pPr>
        <w:pStyle w:val="Ttulondices"/>
        <w:jc w:val="both"/>
        <w:rPr>
          <w:rFonts w:cstheme="majorHAnsi"/>
        </w:rPr>
      </w:pPr>
    </w:p>
    <w:p w14:paraId="3DEF4A3A" w14:textId="77777777" w:rsidR="00951B47" w:rsidRDefault="00951B47" w:rsidP="00951B47">
      <w:pPr>
        <w:pStyle w:val="Ttulondices"/>
        <w:jc w:val="both"/>
        <w:rPr>
          <w:rFonts w:cstheme="majorHAnsi"/>
        </w:rPr>
      </w:pPr>
    </w:p>
    <w:p w14:paraId="03B73AA1" w14:textId="4ABB35A8" w:rsidR="005D549B" w:rsidRPr="00D233FB" w:rsidRDefault="00A976F0" w:rsidP="00951B47">
      <w:pPr>
        <w:pStyle w:val="Ttulo1"/>
        <w:jc w:val="both"/>
        <w:rPr>
          <w:rFonts w:cstheme="majorHAnsi"/>
        </w:rPr>
      </w:pPr>
      <w:r w:rsidRPr="00951B47">
        <w:rPr>
          <w:rFonts w:cstheme="majorHAnsi"/>
        </w:rPr>
        <w:br w:type="page"/>
      </w:r>
      <w:bookmarkStart w:id="1" w:name="_Toc162797392"/>
      <w:bookmarkStart w:id="2" w:name="_Toc168500302"/>
      <w:r w:rsidR="004A5A91" w:rsidRPr="00D233FB">
        <w:rPr>
          <w:rFonts w:cstheme="majorHAnsi"/>
          <w:caps w:val="0"/>
        </w:rPr>
        <w:lastRenderedPageBreak/>
        <w:t>Introducción</w:t>
      </w:r>
      <w:bookmarkEnd w:id="1"/>
      <w:bookmarkEnd w:id="2"/>
    </w:p>
    <w:p w14:paraId="7374C256" w14:textId="77777777" w:rsidR="00811C34" w:rsidRPr="00951B47" w:rsidRDefault="00811C34" w:rsidP="00951B47">
      <w:pPr>
        <w:spacing w:line="360" w:lineRule="auto"/>
        <w:jc w:val="both"/>
        <w:rPr>
          <w:rFonts w:cstheme="minorHAnsi"/>
        </w:rPr>
      </w:pPr>
    </w:p>
    <w:p w14:paraId="03385217" w14:textId="4AB593C5" w:rsidR="009636F7" w:rsidRPr="00951B47" w:rsidRDefault="001F10B0" w:rsidP="00951B47">
      <w:pPr>
        <w:spacing w:line="360" w:lineRule="auto"/>
        <w:jc w:val="both"/>
        <w:rPr>
          <w:rFonts w:cstheme="minorHAnsi"/>
        </w:rPr>
      </w:pPr>
      <w:r w:rsidRPr="00951B47">
        <w:rPr>
          <w:rFonts w:cstheme="minorHAnsi"/>
        </w:rPr>
        <w:t>Para</w:t>
      </w:r>
      <w:r w:rsidR="009636F7" w:rsidRPr="00951B47">
        <w:rPr>
          <w:rFonts w:cstheme="minorHAnsi"/>
        </w:rPr>
        <w:t xml:space="preserve"> </w:t>
      </w:r>
      <w:r w:rsidRPr="00951B47">
        <w:rPr>
          <w:rFonts w:cstheme="minorHAnsi"/>
        </w:rPr>
        <w:t>este proyecto</w:t>
      </w:r>
      <w:r w:rsidR="009636F7" w:rsidRPr="00951B47">
        <w:rPr>
          <w:rFonts w:cstheme="minorHAnsi"/>
        </w:rPr>
        <w:t xml:space="preserve"> de TFM, </w:t>
      </w:r>
      <w:r w:rsidRPr="00951B47">
        <w:rPr>
          <w:rFonts w:cstheme="minorHAnsi"/>
        </w:rPr>
        <w:t>se ha</w:t>
      </w:r>
      <w:r w:rsidR="009636F7" w:rsidRPr="00951B47">
        <w:rPr>
          <w:rFonts w:cstheme="minorHAnsi"/>
        </w:rPr>
        <w:t xml:space="preserve"> desarrollado una API </w:t>
      </w:r>
      <w:r w:rsidR="00C67219" w:rsidRPr="00951B47">
        <w:rPr>
          <w:rFonts w:cstheme="minorHAnsi"/>
        </w:rPr>
        <w:t>mediante el uso de</w:t>
      </w:r>
      <w:r w:rsidR="00236269" w:rsidRPr="00951B47">
        <w:rPr>
          <w:rFonts w:cstheme="minorHAnsi"/>
        </w:rPr>
        <w:t xml:space="preserve">l conjunto de herramientas proporcionadas por </w:t>
      </w:r>
      <w:r w:rsidR="009636F7" w:rsidRPr="00951B47">
        <w:rPr>
          <w:rFonts w:cstheme="minorHAnsi"/>
        </w:rPr>
        <w:t>FastAPI</w:t>
      </w:r>
      <w:r w:rsidR="00236269" w:rsidRPr="00951B47">
        <w:rPr>
          <w:rFonts w:cstheme="minorHAnsi"/>
        </w:rPr>
        <w:t>,</w:t>
      </w:r>
      <w:r w:rsidR="009636F7" w:rsidRPr="00951B47">
        <w:rPr>
          <w:rFonts w:cstheme="minorHAnsi"/>
        </w:rPr>
        <w:t xml:space="preserve">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29A9DD69" w14:textId="77777777" w:rsidR="005A1E09" w:rsidRPr="00951B47" w:rsidRDefault="005A1E09" w:rsidP="00951B47">
      <w:pPr>
        <w:spacing w:line="360" w:lineRule="auto"/>
        <w:jc w:val="both"/>
        <w:rPr>
          <w:rFonts w:cstheme="minorHAnsi"/>
        </w:rPr>
      </w:pPr>
    </w:p>
    <w:p w14:paraId="330F48AB" w14:textId="228EE545" w:rsidR="005A1E09" w:rsidRPr="00951B47" w:rsidRDefault="005A1E09" w:rsidP="00951B47">
      <w:pPr>
        <w:spacing w:line="360" w:lineRule="auto"/>
        <w:jc w:val="both"/>
        <w:rPr>
          <w:rFonts w:cstheme="minorHAnsi"/>
        </w:rPr>
      </w:pPr>
      <w:r w:rsidRPr="00951B47">
        <w:rPr>
          <w:rFonts w:cstheme="minorHAnsi"/>
        </w:rPr>
        <w:t xml:space="preserve">En las próximas páginas se </w:t>
      </w:r>
      <w:r w:rsidR="316E8500" w:rsidRPr="00951B47">
        <w:rPr>
          <w:rFonts w:cstheme="minorHAnsi"/>
        </w:rPr>
        <w:t>introducirá</w:t>
      </w:r>
      <w:r w:rsidRPr="00951B47">
        <w:rPr>
          <w:rFonts w:cstheme="minorHAnsi"/>
        </w:rPr>
        <w:t xml:space="preserve"> este trabajo, </w:t>
      </w:r>
      <w:r w:rsidR="316E8500" w:rsidRPr="00951B47">
        <w:rPr>
          <w:rFonts w:cstheme="minorHAnsi"/>
        </w:rPr>
        <w:t>primero</w:t>
      </w:r>
      <w:r w:rsidR="00353D10" w:rsidRPr="00951B47">
        <w:rPr>
          <w:rFonts w:cstheme="minorHAnsi"/>
        </w:rPr>
        <w:t xml:space="preserve"> se abordarán los motivos que </w:t>
      </w:r>
      <w:r w:rsidR="316E8500" w:rsidRPr="00951B47">
        <w:rPr>
          <w:rFonts w:cstheme="minorHAnsi"/>
        </w:rPr>
        <w:t>llevaron</w:t>
      </w:r>
      <w:r w:rsidR="00353D10" w:rsidRPr="00951B47">
        <w:rPr>
          <w:rFonts w:cstheme="minorHAnsi"/>
        </w:rPr>
        <w:t xml:space="preserve"> a escoger esta temática, seguido de </w:t>
      </w:r>
      <w:r w:rsidR="002A7BBA" w:rsidRPr="00951B47">
        <w:rPr>
          <w:rFonts w:cstheme="minorHAnsi"/>
        </w:rPr>
        <w:t>la introducción del problema a resolver y</w:t>
      </w:r>
      <w:r w:rsidR="316E8500" w:rsidRPr="00951B47">
        <w:rPr>
          <w:rFonts w:cstheme="minorHAnsi"/>
        </w:rPr>
        <w:t>,</w:t>
      </w:r>
      <w:r w:rsidR="002A7BBA" w:rsidRPr="00951B47">
        <w:rPr>
          <w:rFonts w:cstheme="minorHAnsi"/>
        </w:rPr>
        <w:t xml:space="preserve"> por último</w:t>
      </w:r>
      <w:r w:rsidR="316E8500" w:rsidRPr="00951B47">
        <w:rPr>
          <w:rFonts w:cstheme="minorHAnsi"/>
        </w:rPr>
        <w:t>,</w:t>
      </w:r>
      <w:r w:rsidR="002A7BBA" w:rsidRPr="00951B47">
        <w:rPr>
          <w:rFonts w:cstheme="minorHAnsi"/>
        </w:rPr>
        <w:t xml:space="preserve"> se </w:t>
      </w:r>
      <w:r w:rsidR="00236269" w:rsidRPr="00951B47">
        <w:rPr>
          <w:rFonts w:cstheme="minorHAnsi"/>
        </w:rPr>
        <w:t>el planteamiento</w:t>
      </w:r>
      <w:r w:rsidR="002A7BBA" w:rsidRPr="00951B47">
        <w:rPr>
          <w:rFonts w:cstheme="minorHAnsi"/>
        </w:rPr>
        <w:t xml:space="preserve"> </w:t>
      </w:r>
      <w:r w:rsidR="00236269" w:rsidRPr="00951B47">
        <w:rPr>
          <w:rFonts w:cstheme="minorHAnsi"/>
        </w:rPr>
        <w:t>d</w:t>
      </w:r>
      <w:r w:rsidR="002A7BBA" w:rsidRPr="00951B47">
        <w:rPr>
          <w:rFonts w:cstheme="minorHAnsi"/>
        </w:rPr>
        <w:t xml:space="preserve">el objetivo principal </w:t>
      </w:r>
      <w:r w:rsidR="316E8500" w:rsidRPr="00951B47">
        <w:rPr>
          <w:rFonts w:cstheme="minorHAnsi"/>
        </w:rPr>
        <w:t>y</w:t>
      </w:r>
      <w:r w:rsidR="002A7BBA" w:rsidRPr="00951B47">
        <w:rPr>
          <w:rFonts w:cstheme="minorHAnsi"/>
        </w:rPr>
        <w:t xml:space="preserve"> objetivos secundarios a alcanzar.</w:t>
      </w:r>
    </w:p>
    <w:p w14:paraId="63151079" w14:textId="77777777" w:rsidR="00811C34" w:rsidRPr="00951B47" w:rsidRDefault="00811C34" w:rsidP="00951B47">
      <w:pPr>
        <w:spacing w:line="360" w:lineRule="auto"/>
        <w:jc w:val="both"/>
        <w:rPr>
          <w:rFonts w:cstheme="minorHAnsi"/>
        </w:rPr>
      </w:pPr>
    </w:p>
    <w:p w14:paraId="2257748E" w14:textId="57351919" w:rsidR="003574AE" w:rsidRPr="00951B47" w:rsidRDefault="006458F4" w:rsidP="00951B47">
      <w:pPr>
        <w:pStyle w:val="Ttulo2"/>
        <w:spacing w:line="360" w:lineRule="auto"/>
        <w:jc w:val="both"/>
        <w:rPr>
          <w:rFonts w:asciiTheme="minorHAnsi" w:hAnsiTheme="minorHAnsi" w:cstheme="minorHAnsi"/>
          <w:caps w:val="0"/>
        </w:rPr>
      </w:pPr>
      <w:bookmarkStart w:id="3" w:name="_Toc168500303"/>
      <w:commentRangeStart w:id="4"/>
      <w:r w:rsidRPr="00951B47">
        <w:rPr>
          <w:rFonts w:asciiTheme="minorHAnsi" w:hAnsiTheme="minorHAnsi" w:cstheme="minorHAnsi"/>
        </w:rPr>
        <w:t>J</w:t>
      </w:r>
      <w:r w:rsidRPr="00951B47">
        <w:rPr>
          <w:rFonts w:asciiTheme="minorHAnsi" w:hAnsiTheme="minorHAnsi" w:cstheme="minorHAnsi"/>
          <w:caps w:val="0"/>
        </w:rPr>
        <w:t>ustificación</w:t>
      </w:r>
      <w:commentRangeEnd w:id="4"/>
      <w:r w:rsidR="00204ED4" w:rsidRPr="00951B47">
        <w:rPr>
          <w:rStyle w:val="Refdecomentario"/>
          <w:rFonts w:asciiTheme="minorHAnsi" w:hAnsiTheme="minorHAnsi" w:cstheme="minorHAnsi"/>
          <w:bCs w:val="0"/>
          <w:iCs w:val="0"/>
          <w:caps w:val="0"/>
          <w:color w:val="auto"/>
        </w:rPr>
        <w:commentReference w:id="4"/>
      </w:r>
      <w:bookmarkEnd w:id="3"/>
    </w:p>
    <w:p w14:paraId="0D5660A9" w14:textId="77777777" w:rsidR="00E632E0" w:rsidRPr="00951B47" w:rsidRDefault="00E632E0" w:rsidP="00951B47">
      <w:pPr>
        <w:spacing w:before="0" w:after="0" w:line="360" w:lineRule="auto"/>
        <w:jc w:val="both"/>
        <w:rPr>
          <w:rFonts w:cstheme="minorHAnsi"/>
        </w:rPr>
      </w:pPr>
    </w:p>
    <w:p w14:paraId="64145D6F" w14:textId="63D4FEE1" w:rsidR="00B44ADE" w:rsidRPr="00951B47" w:rsidRDefault="00623CC8" w:rsidP="00951B47">
      <w:pPr>
        <w:spacing w:before="0" w:after="0" w:line="360" w:lineRule="auto"/>
        <w:jc w:val="both"/>
        <w:rPr>
          <w:rFonts w:cstheme="minorHAnsi"/>
        </w:rPr>
      </w:pPr>
      <w:r w:rsidRPr="00951B47">
        <w:rPr>
          <w:rFonts w:cstheme="minorHAnsi"/>
        </w:rPr>
        <w:t>En los últimos años, el campo de la inteligencia artificial ha experimentado un avance vertiginoso, especialmente en el procesamiento del lenguaje natural (NLP) y el desarrollo de modelos de lenguaje de gran tamaño (LLM</w:t>
      </w:r>
      <w:r w:rsidR="0069347A" w:rsidRPr="00951B47">
        <w:rPr>
          <w:rFonts w:cstheme="minorHAnsi"/>
        </w:rPr>
        <w:t xml:space="preserve">) </w:t>
      </w:r>
      <w:r w:rsidR="00481496" w:rsidRPr="00951B47">
        <w:rPr>
          <w:rFonts w:cstheme="minorHAnsi"/>
        </w:rPr>
        <w:fldChar w:fldCharType="begin"/>
      </w:r>
      <w:r w:rsidR="00481496" w:rsidRPr="00951B47">
        <w:rPr>
          <w:rFonts w:cstheme="minorHAnsi"/>
        </w:rPr>
        <w:instrText xml:space="preserve"> ADDIN ZOTERO_ITEM CSL_CITATION {"citationID":"fGGnEJzO","properties":{"formattedCitation":"(1)","plainCitation":"(1)","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00481496" w:rsidRPr="00951B47">
        <w:rPr>
          <w:rFonts w:cstheme="minorHAnsi"/>
        </w:rPr>
        <w:fldChar w:fldCharType="separate"/>
      </w:r>
      <w:r w:rsidR="00772367" w:rsidRPr="00951B47">
        <w:rPr>
          <w:rFonts w:cstheme="minorHAnsi"/>
        </w:rPr>
        <w:t>(1)</w:t>
      </w:r>
      <w:r w:rsidR="00481496" w:rsidRPr="00951B47">
        <w:rPr>
          <w:rFonts w:cstheme="minorHAnsi"/>
        </w:rPr>
        <w:fldChar w:fldCharType="end"/>
      </w:r>
      <w:r w:rsidRPr="00951B47">
        <w:rPr>
          <w:rFonts w:cstheme="minorHAnsi"/>
        </w:rPr>
        <w:t>. Modelos como GPT-3, GPT-4 y Med-PaLM2</w:t>
      </w:r>
      <w:r w:rsidR="0060789A" w:rsidRPr="00951B47">
        <w:rPr>
          <w:rFonts w:cstheme="minorHAnsi"/>
        </w:rPr>
        <w:t xml:space="preserve"> </w:t>
      </w:r>
      <w:r w:rsidR="0060789A" w:rsidRPr="00951B47">
        <w:rPr>
          <w:rFonts w:cstheme="minorHAnsi"/>
        </w:rPr>
        <w:fldChar w:fldCharType="begin"/>
      </w:r>
      <w:r w:rsidR="00481496" w:rsidRPr="00951B47">
        <w:rPr>
          <w:rFonts w:cstheme="minorHAnsi"/>
        </w:rPr>
        <w:instrText xml:space="preserve"> ADDIN ZOTERO_ITEM CSL_CITATION {"citationID":"3nzSmUn2","properties":{"formattedCitation":"(2)","plainCitation":"(2)","noteIndex":0},"citationItems":[{"id":631,"uris":["http://zotero.org/users/11307349/items/WYPVJ3LR"],"itemData":{"id":631,"type":"article","abstract":"Recent artificial intelligence (AI) systems have reached milestones in \"grand challenges\" ranging from Go to protein-folding. The capability to retrieve medical knowledge, reason over it, and answer medical questions comparably to physicians has long been viewed as one such grand challenge. Large language models (LLMs) have catalyzed significant progress in medical question answering; Med-PaLM was the first model to exceed a \"passing\" score in US Medical Licensing Examination (USMLE) style questions with a score of 67.2% on the MedQA dataset. However, this and other prior work suggested significant room for improvement, especially when models' answers were compared to clinicians' answers. Here we present Med-PaLM 2, which bridges these gaps by leveraging a combination of base LLM improvements (PaLM 2), medical domain finetuning, and prompting strategies including a novel ensemble refinement approach. Med-PaLM 2 scored up to 86.5% on the MedQA dataset, improving upon Med-PaLM by over 19% and setting a new state-of-the-art. We also observed performance approaching or exceeding state-of-the-art across MedMCQA, PubMedQA, and MMLU clinical topics datasets. We performed detailed human evaluations on long-form questions along multiple axes relevant to clinical applications. In pairwise comparative ranking of 1066 consumer medical questions, physicians preferred Med-PaLM 2 answers to those produced by physicians on eight of nine axes pertaining to clinical utility (p &lt; 0.001). We also observed significant improvements compared to Med-PaLM on every evaluation axis (p &lt; 0.001) on newly introduced datasets of 240 long-form \"adversarial\" questions to probe LLM limitations. While further studies are necessary to validate the efficacy of these models in real-world settings, these results highlight rapid progress towards physician-level performance in medical question answering.","language":"en","note":"arXiv:2305.09617 [cs]","number":"arXiv:2305.09617","publisher":"arXiv","source":"arXiv.org","title":"Towards Expert-Level Medical Question Answering with Large Language Models","URL":"http://arxiv.org/abs/2305.09617","author":[{"family":"Singhal","given":"Karan"},{"family":"Tu","given":"Tao"},{"family":"Gottweis","given":"Juraj"},{"family":"Sayres","given":"Rory"},{"family":"Wulczyn","given":"Ellery"},{"family":"Hou","given":"Le"},{"family":"Clark","given":"Kevin"},{"family":"Pfohl","given":"Stephen"},{"family":"Cole-Lewis","given":"Heather"},{"family":"Neal","given":"Darlene"},{"family":"Schaekermann","given":"Mike"},{"family":"Wang","given":"Amy"},{"family":"Amin","given":"Mohamed"},{"family":"Lachgar","given":"Sami"},{"family":"Mansfield","given":"Philip"},{"family":"Prakash","given":"Sushant"},{"family":"Green","given":"Bradley"},{"family":"Dominowska","given":"Ewa"},{"family":"Arcas","given":"Blaise Aguera","dropping-particle":"y"},{"family":"Tomasev","given":"Nenad"},{"family":"Liu","given":"Yun"},{"family":"Wong","given":"Renee"},{"family":"Semturs","given":"Christopher"},{"family":"Mahdavi","given":"S. Sara"},{"family":"Barral","given":"Joelle"},{"family":"Webster","given":"Dale"},{"family":"Corrado","given":"Greg S."},{"family":"Matias","given":"Yossi"},{"family":"Azizi","given":"Shekoofeh"},{"family":"Karthikesalingam","given":"Alan"},{"family":"Natarajan","given":"Vivek"}],"accessed":{"date-parts":[["2024",6,1]]},"issued":{"date-parts":[["2023",5,16]]}}}],"schema":"https://github.com/citation-style-language/schema/raw/master/csl-citation.json"} </w:instrText>
      </w:r>
      <w:r w:rsidR="0060789A" w:rsidRPr="00951B47">
        <w:rPr>
          <w:rFonts w:cstheme="minorHAnsi"/>
        </w:rPr>
        <w:fldChar w:fldCharType="separate"/>
      </w:r>
      <w:r w:rsidR="00772367" w:rsidRPr="00951B47">
        <w:rPr>
          <w:rFonts w:cstheme="minorHAnsi"/>
        </w:rPr>
        <w:t>(2)</w:t>
      </w:r>
      <w:r w:rsidR="0060789A" w:rsidRPr="00951B47">
        <w:rPr>
          <w:rFonts w:cstheme="minorHAnsi"/>
        </w:rPr>
        <w:fldChar w:fldCharType="end"/>
      </w:r>
      <w:r w:rsidR="00772367" w:rsidRPr="00951B47">
        <w:rPr>
          <w:rFonts w:cstheme="minorHAnsi"/>
        </w:rPr>
        <w:t xml:space="preserve">, </w:t>
      </w:r>
      <w:r w:rsidRPr="00951B47">
        <w:rPr>
          <w:rFonts w:cstheme="minorHAnsi"/>
        </w:rPr>
        <w:t>están transformando la atención médica al demostrar habilidades excepcionales para entender y generar texto similar al humano</w:t>
      </w:r>
      <w:r w:rsidR="00295176" w:rsidRPr="00951B47">
        <w:rPr>
          <w:rFonts w:cstheme="minorHAnsi"/>
        </w:rPr>
        <w:t xml:space="preserve">, con creces el último nombrado, superando a todos los modelos </w:t>
      </w:r>
      <w:r w:rsidR="008C1CD8" w:rsidRPr="00951B47">
        <w:rPr>
          <w:rFonts w:cstheme="minorHAnsi"/>
        </w:rPr>
        <w:t>con los que se realizaron las pruebas (Fig. 1)</w:t>
      </w:r>
      <w:r w:rsidRPr="00951B47">
        <w:rPr>
          <w:rFonts w:cstheme="minorHAnsi"/>
        </w:rPr>
        <w:t>. Estas capacidades los convierten en herramientas valiosas para abordar tareas médicas complejas, mejorando así la atención al paciente. Su potencial se ha destacado en aplicaciones como responder preguntas médicas, sistemas de diálogo y generación de texto. Con el aumento de registros médicos electrónicos y datos generados por pacientes, los LLM pueden ayudar a los profesionales de la salud a obtener información crucial y tomar decisiones informadas.</w:t>
      </w:r>
    </w:p>
    <w:p w14:paraId="45742BB8" w14:textId="77777777" w:rsidR="00E27BDE" w:rsidRPr="00951B47" w:rsidRDefault="00E27BDE" w:rsidP="00951B47">
      <w:pPr>
        <w:spacing w:before="0" w:after="0" w:line="360" w:lineRule="auto"/>
        <w:jc w:val="both"/>
        <w:rPr>
          <w:rFonts w:cstheme="minorHAnsi"/>
        </w:rPr>
      </w:pPr>
    </w:p>
    <w:p w14:paraId="24E44F6C" w14:textId="77777777" w:rsidR="00E27BDE" w:rsidRPr="00951B47" w:rsidRDefault="00E27BDE" w:rsidP="00951B47">
      <w:pPr>
        <w:keepNext/>
        <w:spacing w:before="0" w:after="0" w:line="360" w:lineRule="auto"/>
        <w:jc w:val="both"/>
        <w:rPr>
          <w:rFonts w:cstheme="minorHAnsi"/>
        </w:rPr>
      </w:pPr>
      <w:r w:rsidRPr="00951B47">
        <w:rPr>
          <w:rFonts w:cstheme="minorHAnsi"/>
          <w:noProof/>
        </w:rPr>
        <w:lastRenderedPageBreak/>
        <w:drawing>
          <wp:inline distT="0" distB="0" distL="0" distR="0" wp14:anchorId="13CE73F2" wp14:editId="341DC709">
            <wp:extent cx="5760085" cy="2334260"/>
            <wp:effectExtent l="0" t="0" r="0" b="8890"/>
            <wp:docPr id="266634752"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34752" name="Imagen 1" descr="Gráfico&#10;&#10;Descripción generada automáticamente"/>
                    <pic:cNvPicPr/>
                  </pic:nvPicPr>
                  <pic:blipFill>
                    <a:blip r:embed="rId15"/>
                    <a:stretch>
                      <a:fillRect/>
                    </a:stretch>
                  </pic:blipFill>
                  <pic:spPr>
                    <a:xfrm>
                      <a:off x="0" y="0"/>
                      <a:ext cx="5760085" cy="2334260"/>
                    </a:xfrm>
                    <a:prstGeom prst="rect">
                      <a:avLst/>
                    </a:prstGeom>
                  </pic:spPr>
                </pic:pic>
              </a:graphicData>
            </a:graphic>
          </wp:inline>
        </w:drawing>
      </w:r>
    </w:p>
    <w:p w14:paraId="5A48E4F1" w14:textId="60773AEE" w:rsidR="00E27BDE" w:rsidRPr="00951B47" w:rsidRDefault="00E27BDE" w:rsidP="00D233FB">
      <w:pPr>
        <w:pStyle w:val="Descripcin"/>
        <w:spacing w:line="360" w:lineRule="auto"/>
        <w:jc w:val="center"/>
        <w:rPr>
          <w:rFonts w:cstheme="minorHAnsi"/>
        </w:rPr>
      </w:pPr>
      <w:r w:rsidRPr="00951B47">
        <w:rPr>
          <w:rFonts w:cstheme="minorHAnsi"/>
        </w:rPr>
        <w:t xml:space="preserve">Figura </w:t>
      </w:r>
      <w:r w:rsidRPr="00951B47">
        <w:rPr>
          <w:rFonts w:cstheme="minorHAnsi"/>
        </w:rPr>
        <w:fldChar w:fldCharType="begin"/>
      </w:r>
      <w:r w:rsidRPr="00951B47">
        <w:rPr>
          <w:rFonts w:cstheme="minorHAnsi"/>
        </w:rPr>
        <w:instrText xml:space="preserve"> SEQ Figura \* ARABIC </w:instrText>
      </w:r>
      <w:r w:rsidRPr="00951B47">
        <w:rPr>
          <w:rFonts w:cstheme="minorHAnsi"/>
        </w:rPr>
        <w:fldChar w:fldCharType="separate"/>
      </w:r>
      <w:r w:rsidR="009E2CA0">
        <w:rPr>
          <w:rFonts w:cstheme="minorHAnsi"/>
          <w:noProof/>
        </w:rPr>
        <w:t>1</w:t>
      </w:r>
      <w:r w:rsidRPr="00951B47">
        <w:rPr>
          <w:rFonts w:cstheme="minorHAnsi"/>
        </w:rPr>
        <w:fldChar w:fldCharType="end"/>
      </w:r>
      <w:r w:rsidRPr="00951B47">
        <w:rPr>
          <w:rFonts w:cstheme="minorHAnsi"/>
        </w:rPr>
        <w:t xml:space="preserve">. </w:t>
      </w:r>
      <w:r w:rsidR="00F37AA5" w:rsidRPr="00951B47">
        <w:rPr>
          <w:rFonts w:cstheme="minorHAnsi"/>
        </w:rPr>
        <w:t>“</w:t>
      </w:r>
      <w:r w:rsidRPr="00951B47">
        <w:rPr>
          <w:rFonts w:cstheme="minorHAnsi"/>
          <w:b w:val="0"/>
          <w:bCs w:val="0"/>
        </w:rPr>
        <w:t>Med-PaLM 2 performance on MultiMedQA Left: Med-PaLM 2 achieved an accuracy of 86.5% on USMLE-style questions in the MedQA dataset. Right: In a pairwise ranking study on 1066 consumer medical questions, Med-PaLM 2 answers were preferred over physician answers by a panel of physicians across eight of nine axes in our evaluation framework</w:t>
      </w:r>
      <w:r w:rsidR="00F37AA5" w:rsidRPr="00951B47">
        <w:rPr>
          <w:rFonts w:cstheme="minorHAnsi"/>
          <w:b w:val="0"/>
          <w:bCs w:val="0"/>
        </w:rPr>
        <w:t>”</w:t>
      </w:r>
      <w:r w:rsidRPr="00951B47">
        <w:rPr>
          <w:rFonts w:cstheme="minorHAnsi"/>
          <w:b w:val="0"/>
          <w:bCs w:val="0"/>
        </w:rPr>
        <w:t>. De</w:t>
      </w:r>
      <w:r w:rsidR="00F37AA5" w:rsidRPr="00951B47">
        <w:rPr>
          <w:rFonts w:cstheme="minorHAnsi"/>
          <w:b w:val="0"/>
          <w:bCs w:val="0"/>
        </w:rPr>
        <w:t xml:space="preserve"> </w:t>
      </w:r>
      <w:r w:rsidR="001E1B48" w:rsidRPr="00951B47">
        <w:rPr>
          <w:rFonts w:cstheme="minorHAnsi"/>
          <w:b w:val="0"/>
          <w:bCs w:val="0"/>
        </w:rPr>
        <w:t>Singhal K, Tu T, Gottweis J, Sayres R, Wulczyn E, Hou L, et al. Towards Expert-Level Medical Question Answering with Large Language Models [Internet]. arXiv; 2023 [citado 1 de junio de 2024]. Disponible en: http://arxiv.org/abs/2305.09617</w:t>
      </w:r>
      <w:r w:rsidR="00426C6C" w:rsidRPr="00951B47">
        <w:rPr>
          <w:rFonts w:cstheme="minorHAnsi"/>
          <w:b w:val="0"/>
          <w:bCs w:val="0"/>
        </w:rPr>
        <w:t>. (Licensed under CC BY 4.0</w:t>
      </w:r>
      <w:r w:rsidR="00F37AA5" w:rsidRPr="00951B47">
        <w:rPr>
          <w:rFonts w:eastAsia="MS Gothic" w:cstheme="minorHAnsi"/>
          <w:b w:val="0"/>
          <w:bCs w:val="0"/>
        </w:rPr>
        <w:t>) h</w:t>
      </w:r>
      <w:r w:rsidR="00426C6C" w:rsidRPr="00951B47">
        <w:rPr>
          <w:rFonts w:cstheme="minorHAnsi"/>
          <w:b w:val="0"/>
          <w:bCs w:val="0"/>
        </w:rPr>
        <w:t>ttps://creativecommons.org/licenses/by/4.0/</w:t>
      </w:r>
    </w:p>
    <w:p w14:paraId="63BCDD23" w14:textId="77777777" w:rsidR="008C1CD8" w:rsidRPr="00951B47" w:rsidRDefault="008C1CD8" w:rsidP="00951B47">
      <w:pPr>
        <w:spacing w:before="0" w:after="0" w:line="360" w:lineRule="auto"/>
        <w:jc w:val="both"/>
        <w:rPr>
          <w:rFonts w:cstheme="minorHAnsi"/>
        </w:rPr>
      </w:pPr>
    </w:p>
    <w:p w14:paraId="40300DED" w14:textId="4792BF2C" w:rsidR="00623CC8" w:rsidRPr="00951B47" w:rsidRDefault="009A399E" w:rsidP="00951B47">
      <w:pPr>
        <w:spacing w:before="0" w:after="0" w:line="360" w:lineRule="auto"/>
        <w:jc w:val="both"/>
        <w:rPr>
          <w:rFonts w:cstheme="minorHAnsi"/>
        </w:rPr>
      </w:pPr>
      <w:r w:rsidRPr="00951B47">
        <w:rPr>
          <w:rFonts w:cstheme="minorHAnsi"/>
        </w:rPr>
        <w:t>Estos modelos han ganado notoriedad y presencia en el sector médico gracias a sus múltiples aplicaciones, desde el procesamiento de grandes volúmenes de datos hasta la interpretación de anotaciones y datos clínicos para generar informes adecuados.</w:t>
      </w:r>
    </w:p>
    <w:p w14:paraId="3E526396" w14:textId="77777777" w:rsidR="00623CC8" w:rsidRPr="00951B47" w:rsidRDefault="00623CC8" w:rsidP="00951B47">
      <w:pPr>
        <w:spacing w:before="0" w:after="0" w:line="360" w:lineRule="auto"/>
        <w:jc w:val="both"/>
        <w:rPr>
          <w:rFonts w:cstheme="minorHAnsi"/>
        </w:rPr>
      </w:pPr>
    </w:p>
    <w:p w14:paraId="4F62ED14" w14:textId="77777777" w:rsidR="00623CC8" w:rsidRPr="00951B47" w:rsidRDefault="00623CC8" w:rsidP="00951B47">
      <w:pPr>
        <w:spacing w:before="0" w:after="0" w:line="360" w:lineRule="auto"/>
        <w:jc w:val="both"/>
        <w:rPr>
          <w:rFonts w:cstheme="minorHAnsi"/>
        </w:rPr>
      </w:pPr>
    </w:p>
    <w:p w14:paraId="588323A4" w14:textId="3BE86296" w:rsidR="00B44ADE" w:rsidRPr="00951B47" w:rsidRDefault="00B44ADE" w:rsidP="00951B47">
      <w:pPr>
        <w:spacing w:before="0" w:after="0" w:line="360" w:lineRule="auto"/>
        <w:jc w:val="both"/>
        <w:rPr>
          <w:rFonts w:cstheme="minorHAnsi"/>
        </w:rPr>
      </w:pPr>
      <w:r w:rsidRPr="00951B47">
        <w:rPr>
          <w:rFonts w:cstheme="minorHAnsi"/>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951B47">
        <w:rPr>
          <w:rFonts w:cstheme="minorHAnsi"/>
        </w:rPr>
        <w:fldChar w:fldCharType="begin"/>
      </w:r>
      <w:r w:rsidR="00481496" w:rsidRPr="00951B47">
        <w:rPr>
          <w:rFonts w:cstheme="minorHAnsi"/>
        </w:rPr>
        <w:instrText xml:space="preserve"> ADDIN ZOTERO_ITEM CSL_CITATION {"citationID":"VsAtVwaZ","properties":{"formattedCitation":"(1)","plainCitation":"(1)","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951B47">
        <w:rPr>
          <w:rFonts w:cstheme="minorHAnsi"/>
        </w:rPr>
        <w:fldChar w:fldCharType="separate"/>
      </w:r>
      <w:r w:rsidR="00772367" w:rsidRPr="00951B47">
        <w:rPr>
          <w:rFonts w:cstheme="minorHAnsi"/>
        </w:rPr>
        <w:t>(1)</w:t>
      </w:r>
      <w:r w:rsidRPr="00951B47">
        <w:rPr>
          <w:rFonts w:cstheme="minorHAnsi"/>
        </w:rPr>
        <w:fldChar w:fldCharType="end"/>
      </w:r>
      <w:r w:rsidRPr="00951B47">
        <w:rPr>
          <w:rFonts w:cstheme="minorHAnsi"/>
        </w:rPr>
        <w:t xml:space="preserve">. Pero persiste una considerable inquietud sobre la preocupación de que los LLM puedan ser manipulados maliciosamente para generar contenidos dañinos o engañosos </w:t>
      </w:r>
      <w:r w:rsidRPr="00951B47">
        <w:rPr>
          <w:rFonts w:cstheme="minorHAnsi"/>
        </w:rPr>
        <w:fldChar w:fldCharType="begin"/>
      </w:r>
      <w:r w:rsidRPr="00951B47">
        <w:rPr>
          <w:rFonts w:cstheme="minorHAnsi"/>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sidRPr="00951B47">
        <w:rPr>
          <w:rFonts w:cstheme="minorHAnsi"/>
        </w:rPr>
        <w:fldChar w:fldCharType="separate"/>
      </w:r>
      <w:r w:rsidR="00772367" w:rsidRPr="00951B47">
        <w:rPr>
          <w:rFonts w:cstheme="minorHAnsi"/>
        </w:rPr>
        <w:t>(3)</w:t>
      </w:r>
      <w:r w:rsidRPr="00951B47">
        <w:rPr>
          <w:rFonts w:cstheme="minorHAnsi"/>
        </w:rPr>
        <w:fldChar w:fldCharType="end"/>
      </w:r>
      <w:r w:rsidRPr="00951B47">
        <w:rPr>
          <w:rFonts w:cstheme="minorHAnsi"/>
        </w:rPr>
        <w:t>.</w:t>
      </w:r>
    </w:p>
    <w:p w14:paraId="11FE4D72" w14:textId="77777777" w:rsidR="0077285E" w:rsidRPr="00951B47" w:rsidRDefault="0077285E" w:rsidP="00951B47">
      <w:pPr>
        <w:spacing w:before="0" w:after="0" w:line="360" w:lineRule="auto"/>
        <w:jc w:val="both"/>
        <w:rPr>
          <w:rFonts w:cstheme="minorHAnsi"/>
        </w:rPr>
      </w:pPr>
    </w:p>
    <w:p w14:paraId="33B293D0" w14:textId="5BED52A6" w:rsidR="0077285E" w:rsidRPr="00951B47" w:rsidRDefault="0077285E" w:rsidP="00951B47">
      <w:pPr>
        <w:spacing w:line="360" w:lineRule="auto"/>
        <w:jc w:val="both"/>
        <w:rPr>
          <w:rFonts w:cstheme="minorHAnsi"/>
        </w:rPr>
      </w:pPr>
      <w:r w:rsidRPr="00951B47">
        <w:rPr>
          <w:rFonts w:cstheme="minorHAnsi"/>
        </w:rPr>
        <w:t xml:space="preserve">Ya que, a pesar de su promesa, los LLM enfrentan desafíos importantes en el ámbito médico. Mientras que los errores en usos recreativos tienen poco impacto, en el ámbito médico </w:t>
      </w:r>
      <w:r w:rsidRPr="00951B47">
        <w:rPr>
          <w:rFonts w:cstheme="minorHAnsi"/>
        </w:rPr>
        <w:lastRenderedPageBreak/>
        <w:t xml:space="preserve">pueden tener consecuencias graves, incluso poniendo en peligro la vida de los pacientes. La precisión y confiabilidad de la información que proporcionan es crucial, ya que puede influir en decisiones médicas importantes, como diagnósticos y planes de tratamiento. </w:t>
      </w:r>
    </w:p>
    <w:p w14:paraId="21EEF4DE" w14:textId="77777777" w:rsidR="006E73D4" w:rsidRPr="00951B47" w:rsidRDefault="006E73D4" w:rsidP="00951B47">
      <w:pPr>
        <w:spacing w:line="360" w:lineRule="auto"/>
        <w:jc w:val="both"/>
        <w:rPr>
          <w:rFonts w:cstheme="minorHAnsi"/>
        </w:rPr>
      </w:pPr>
    </w:p>
    <w:p w14:paraId="0AE45D0F" w14:textId="3219F60C" w:rsidR="00674080" w:rsidRPr="00951B47" w:rsidRDefault="001A225A" w:rsidP="00951B47">
      <w:pPr>
        <w:spacing w:line="360" w:lineRule="auto"/>
        <w:jc w:val="both"/>
        <w:rPr>
          <w:rFonts w:cstheme="minorHAnsi"/>
        </w:rPr>
      </w:pPr>
      <w:r w:rsidRPr="00951B47">
        <w:rPr>
          <w:rFonts w:cstheme="minorHAnsi"/>
        </w:rPr>
        <w:t>Otra facilidad aportada por estos modelos es q</w:t>
      </w:r>
      <w:r w:rsidR="00E8562A" w:rsidRPr="00951B47">
        <w:rPr>
          <w:rFonts w:cstheme="minorHAnsi"/>
        </w:rPr>
        <w:t xml:space="preserve">ue el proceso de cribado de la literatura </w:t>
      </w:r>
      <w:r w:rsidR="002764F5" w:rsidRPr="00951B47">
        <w:rPr>
          <w:rFonts w:cstheme="minorHAnsi"/>
        </w:rPr>
        <w:t>(que se vuelve excesivamente laboriosa debido a que pueden existir miles de artículos con respecto a una patología o un gen)</w:t>
      </w:r>
      <w:r w:rsidR="0076212F" w:rsidRPr="00951B47">
        <w:rPr>
          <w:rFonts w:cstheme="minorHAnsi"/>
        </w:rPr>
        <w:t xml:space="preserve"> se vuelva más rápido y eficaz</w:t>
      </w:r>
      <w:r w:rsidR="00FE2333" w:rsidRPr="00951B47">
        <w:rPr>
          <w:rFonts w:cstheme="minorHAnsi"/>
        </w:rPr>
        <w:t xml:space="preserve">, permitiendo resumir la literatura científica y dejando a los </w:t>
      </w:r>
      <w:r w:rsidR="004F190F" w:rsidRPr="00951B47">
        <w:rPr>
          <w:rFonts w:cstheme="minorHAnsi"/>
        </w:rPr>
        <w:t xml:space="preserve">investigadores y médicos la información de manera accesible con respecto al esfuerzo </w:t>
      </w:r>
      <w:r w:rsidR="0050366D" w:rsidRPr="00951B47">
        <w:rPr>
          <w:rFonts w:cstheme="minorHAnsi"/>
        </w:rPr>
        <w:t xml:space="preserve">realizado </w:t>
      </w:r>
      <w:r w:rsidR="0050366D" w:rsidRPr="00951B47">
        <w:rPr>
          <w:rFonts w:cstheme="minorHAnsi"/>
        </w:rPr>
        <w:fldChar w:fldCharType="begin"/>
      </w:r>
      <w:r w:rsidR="0050366D" w:rsidRPr="00951B47">
        <w:rPr>
          <w:rFonts w:cstheme="minorHAnsi"/>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sidRPr="00951B47">
        <w:rPr>
          <w:rFonts w:cstheme="minorHAnsi"/>
        </w:rPr>
        <w:fldChar w:fldCharType="separate"/>
      </w:r>
      <w:r w:rsidR="00772367" w:rsidRPr="00951B47">
        <w:rPr>
          <w:rFonts w:cstheme="minorHAnsi"/>
        </w:rPr>
        <w:t>(4)</w:t>
      </w:r>
      <w:r w:rsidR="0050366D" w:rsidRPr="00951B47">
        <w:rPr>
          <w:rFonts w:cstheme="minorHAnsi"/>
        </w:rPr>
        <w:fldChar w:fldCharType="end"/>
      </w:r>
      <w:r w:rsidR="0050366D" w:rsidRPr="00951B47">
        <w:rPr>
          <w:rFonts w:cstheme="minorHAnsi"/>
        </w:rPr>
        <w:t>.</w:t>
      </w:r>
    </w:p>
    <w:p w14:paraId="2FB9EDB2" w14:textId="77777777" w:rsidR="00674080" w:rsidRPr="00951B47" w:rsidRDefault="00674080" w:rsidP="00951B47">
      <w:pPr>
        <w:spacing w:line="360" w:lineRule="auto"/>
        <w:jc w:val="both"/>
        <w:rPr>
          <w:rFonts w:cstheme="minorHAnsi"/>
        </w:rPr>
      </w:pPr>
    </w:p>
    <w:p w14:paraId="33434363" w14:textId="76C240B7" w:rsidR="009816B8" w:rsidRPr="00951B47" w:rsidRDefault="0036753B" w:rsidP="00951B47">
      <w:pPr>
        <w:spacing w:line="360" w:lineRule="auto"/>
        <w:jc w:val="both"/>
        <w:rPr>
          <w:rFonts w:cstheme="minorHAnsi"/>
        </w:rPr>
      </w:pPr>
      <w:r w:rsidRPr="00951B47">
        <w:rPr>
          <w:rFonts w:cstheme="minorHAnsi"/>
        </w:rPr>
        <w:t>A su vez</w:t>
      </w:r>
      <w:r w:rsidR="00AE7364" w:rsidRPr="00951B47">
        <w:rPr>
          <w:rFonts w:cstheme="minorHAnsi"/>
        </w:rPr>
        <w:t xml:space="preserve"> en otros campos relacionados con la salud</w:t>
      </w:r>
      <w:r w:rsidR="00867BFC" w:rsidRPr="00951B47">
        <w:rPr>
          <w:rFonts w:cstheme="minorHAnsi"/>
        </w:rPr>
        <w:t xml:space="preserve"> como la nutrición</w:t>
      </w:r>
      <w:r w:rsidRPr="00951B47">
        <w:rPr>
          <w:rFonts w:cstheme="minorHAnsi"/>
        </w:rPr>
        <w:t>, numerosos</w:t>
      </w:r>
      <w:r w:rsidR="00D907C0" w:rsidRPr="00951B47">
        <w:rPr>
          <w:rFonts w:cstheme="minorHAnsi"/>
        </w:rPr>
        <w:t xml:space="preserve"> estudios han contribuido al desarrollo de diversos métodos de recomendación de alimentos </w:t>
      </w:r>
      <w:r w:rsidR="00103E34" w:rsidRPr="00951B47">
        <w:rPr>
          <w:rFonts w:cstheme="minorHAnsi"/>
        </w:rPr>
        <w:fldChar w:fldCharType="begin"/>
      </w:r>
      <w:r w:rsidR="0050366D" w:rsidRPr="00951B47">
        <w:rPr>
          <w:rFonts w:cstheme="minorHAnsi"/>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951B47">
        <w:rPr>
          <w:rFonts w:cstheme="minorHAnsi"/>
        </w:rPr>
        <w:fldChar w:fldCharType="separate"/>
      </w:r>
      <w:r w:rsidR="00772367" w:rsidRPr="00951B47">
        <w:rPr>
          <w:rFonts w:cstheme="minorHAnsi"/>
        </w:rPr>
        <w:t>(5,6)</w:t>
      </w:r>
      <w:r w:rsidR="00103E34" w:rsidRPr="00951B47">
        <w:rPr>
          <w:rFonts w:cstheme="minorHAnsi"/>
        </w:rPr>
        <w:fldChar w:fldCharType="end"/>
      </w:r>
      <w:r w:rsidR="00D907C0" w:rsidRPr="00951B47">
        <w:rPr>
          <w:rFonts w:cstheme="minorHAnsi"/>
        </w:rPr>
        <w:t>. Estos enfoques</w:t>
      </w:r>
      <w:r w:rsidR="00867BFC" w:rsidRPr="00951B47">
        <w:rPr>
          <w:rFonts w:cstheme="minorHAnsi"/>
        </w:rPr>
        <w:t xml:space="preserve"> mediante el uso de LLM</w:t>
      </w:r>
      <w:r w:rsidR="00D907C0" w:rsidRPr="00951B47">
        <w:rPr>
          <w:rFonts w:cstheme="minorHAnsi"/>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0B75400E" w14:textId="77777777" w:rsidR="00FE686C" w:rsidRPr="00951B47" w:rsidRDefault="00FE686C" w:rsidP="00951B47">
      <w:pPr>
        <w:spacing w:line="360" w:lineRule="auto"/>
        <w:jc w:val="both"/>
        <w:rPr>
          <w:rFonts w:cstheme="minorHAnsi"/>
        </w:rPr>
      </w:pPr>
    </w:p>
    <w:p w14:paraId="493C1E88" w14:textId="4A9E3AD1" w:rsidR="00965E74" w:rsidRPr="00951B47" w:rsidRDefault="00D907C0" w:rsidP="00951B47">
      <w:pPr>
        <w:spacing w:line="360" w:lineRule="auto"/>
        <w:jc w:val="both"/>
        <w:rPr>
          <w:rFonts w:cstheme="minorHAnsi"/>
        </w:rPr>
      </w:pPr>
      <w:r w:rsidRPr="00951B47">
        <w:rPr>
          <w:rFonts w:cstheme="minorHAnsi"/>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951B47" w:rsidRDefault="00965E74" w:rsidP="00951B47">
      <w:pPr>
        <w:spacing w:line="360" w:lineRule="auto"/>
        <w:jc w:val="both"/>
        <w:rPr>
          <w:rFonts w:cstheme="minorHAnsi"/>
        </w:rPr>
      </w:pPr>
    </w:p>
    <w:p w14:paraId="58E665FD" w14:textId="072AA565" w:rsidR="00D907C0" w:rsidRPr="00951B47" w:rsidRDefault="4C267140" w:rsidP="00951B47">
      <w:pPr>
        <w:spacing w:line="360" w:lineRule="auto"/>
        <w:jc w:val="both"/>
        <w:rPr>
          <w:rFonts w:cstheme="minorHAnsi"/>
        </w:rPr>
      </w:pPr>
      <w:r w:rsidRPr="00951B47">
        <w:rPr>
          <w:rFonts w:cstheme="minorHAnsi"/>
        </w:rPr>
        <w:t>Concretamente</w:t>
      </w:r>
      <w:r w:rsidR="00D907C0" w:rsidRPr="00951B47">
        <w:rPr>
          <w:rFonts w:cstheme="minorHAnsi"/>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951B47">
        <w:rPr>
          <w:rFonts w:cstheme="minorHAnsi"/>
        </w:rPr>
        <w:t>personalización, además o</w:t>
      </w:r>
      <w:r w:rsidR="00D907C0" w:rsidRPr="00951B47">
        <w:rPr>
          <w:rFonts w:cstheme="minorHAnsi"/>
        </w:rPr>
        <w:t xml:space="preserve">tra carencia importante es la falta de interactividad. </w:t>
      </w:r>
    </w:p>
    <w:p w14:paraId="474A6CAE" w14:textId="77777777" w:rsidR="00D907C0" w:rsidRPr="00951B47" w:rsidRDefault="00D907C0" w:rsidP="00951B47">
      <w:pPr>
        <w:spacing w:line="360" w:lineRule="auto"/>
        <w:jc w:val="both"/>
        <w:rPr>
          <w:rFonts w:cstheme="minorHAnsi"/>
        </w:rPr>
      </w:pPr>
    </w:p>
    <w:p w14:paraId="0865E442" w14:textId="037B6698" w:rsidR="00500BA7" w:rsidRPr="00951B47" w:rsidRDefault="00500BA7" w:rsidP="00951B47">
      <w:pPr>
        <w:spacing w:line="360" w:lineRule="auto"/>
        <w:jc w:val="both"/>
        <w:rPr>
          <w:rFonts w:cstheme="minorHAnsi"/>
        </w:rPr>
      </w:pPr>
      <w:r w:rsidRPr="00951B47">
        <w:rPr>
          <w:rFonts w:cstheme="minorHAnsi"/>
        </w:rPr>
        <w:t xml:space="preserve">Es en este punto donde se llega al objeto de estudio de este Trabajo Fin de Máster, el </w:t>
      </w:r>
      <w:r w:rsidR="00FB39CE" w:rsidRPr="00951B47">
        <w:rPr>
          <w:rFonts w:cstheme="minorHAnsi"/>
        </w:rPr>
        <w:t>de como</w:t>
      </w:r>
      <w:r w:rsidRPr="00951B47">
        <w:rPr>
          <w:rFonts w:cstheme="minorHAnsi"/>
        </w:rPr>
        <w:t xml:space="preserve"> </w:t>
      </w:r>
      <w:r w:rsidR="0093346C" w:rsidRPr="00951B47">
        <w:rPr>
          <w:rFonts w:cstheme="minorHAnsi"/>
        </w:rPr>
        <w:t xml:space="preserve">implementar un servicio </w:t>
      </w:r>
      <w:r w:rsidR="00850EDD" w:rsidRPr="00951B47">
        <w:rPr>
          <w:rFonts w:cstheme="minorHAnsi"/>
        </w:rPr>
        <w:t xml:space="preserve">sencillo e </w:t>
      </w:r>
      <w:r w:rsidR="00EE62F2" w:rsidRPr="00951B47">
        <w:rPr>
          <w:rFonts w:cstheme="minorHAnsi"/>
        </w:rPr>
        <w:t>intuitivo,</w:t>
      </w:r>
      <w:r w:rsidR="00850EDD" w:rsidRPr="00951B47">
        <w:rPr>
          <w:rFonts w:cstheme="minorHAnsi"/>
        </w:rPr>
        <w:t xml:space="preserve"> pero a la vez complejo, que </w:t>
      </w:r>
      <w:r w:rsidR="001C4FA5" w:rsidRPr="00951B47">
        <w:rPr>
          <w:rFonts w:cstheme="minorHAnsi"/>
        </w:rPr>
        <w:t>permite a</w:t>
      </w:r>
      <w:r w:rsidR="00850EDD" w:rsidRPr="00951B47">
        <w:rPr>
          <w:rFonts w:cstheme="minorHAnsi"/>
        </w:rPr>
        <w:t xml:space="preserve"> los usuarios que accedan a la web obtener recomendaciones personalizadas</w:t>
      </w:r>
      <w:r w:rsidR="002333A6" w:rsidRPr="00951B47">
        <w:rPr>
          <w:rFonts w:cstheme="minorHAnsi"/>
        </w:rPr>
        <w:t xml:space="preserve"> desde dudas sobre ciertas patologías que puedan </w:t>
      </w:r>
      <w:r w:rsidR="00E45BBD" w:rsidRPr="00951B47">
        <w:rPr>
          <w:rFonts w:cstheme="minorHAnsi"/>
        </w:rPr>
        <w:t>llegar a presentar</w:t>
      </w:r>
      <w:r w:rsidR="002333A6" w:rsidRPr="00951B47">
        <w:rPr>
          <w:rFonts w:cstheme="minorHAnsi"/>
        </w:rPr>
        <w:t xml:space="preserve"> (obviando el hecho </w:t>
      </w:r>
      <w:r w:rsidR="0035781C" w:rsidRPr="00951B47">
        <w:rPr>
          <w:rFonts w:cstheme="minorHAnsi"/>
        </w:rPr>
        <w:t>de que la asistencia a un profesional de la salud será necesaria)</w:t>
      </w:r>
      <w:r w:rsidR="002333A6" w:rsidRPr="00951B47">
        <w:rPr>
          <w:rFonts w:cstheme="minorHAnsi"/>
        </w:rPr>
        <w:t xml:space="preserve"> hasta alimentos o cambios que podrán realizar en función de distintos objetivos que posean.</w:t>
      </w:r>
    </w:p>
    <w:p w14:paraId="5340118E" w14:textId="77777777" w:rsidR="00353B5B" w:rsidRPr="00951B47" w:rsidRDefault="00353B5B" w:rsidP="00951B47">
      <w:pPr>
        <w:spacing w:line="360" w:lineRule="auto"/>
        <w:jc w:val="both"/>
        <w:rPr>
          <w:rFonts w:cstheme="minorHAnsi"/>
        </w:rPr>
      </w:pPr>
    </w:p>
    <w:p w14:paraId="500C75C3" w14:textId="77777777" w:rsidR="002F4F8E" w:rsidRPr="00951B47" w:rsidRDefault="002F4F8E" w:rsidP="00951B47">
      <w:pPr>
        <w:spacing w:line="360" w:lineRule="auto"/>
        <w:jc w:val="both"/>
        <w:rPr>
          <w:rFonts w:cstheme="minorHAnsi"/>
        </w:rPr>
      </w:pPr>
    </w:p>
    <w:p w14:paraId="398B4CCE" w14:textId="45D7D72E" w:rsidR="006458F4" w:rsidRPr="00951B47" w:rsidRDefault="006458F4" w:rsidP="00951B47">
      <w:pPr>
        <w:pStyle w:val="Ttulo2"/>
        <w:spacing w:line="360" w:lineRule="auto"/>
        <w:jc w:val="both"/>
        <w:rPr>
          <w:rFonts w:asciiTheme="minorHAnsi" w:hAnsiTheme="minorHAnsi" w:cstheme="minorHAnsi"/>
          <w:caps w:val="0"/>
        </w:rPr>
      </w:pPr>
      <w:bookmarkStart w:id="5" w:name="_Toc168500304"/>
      <w:commentRangeStart w:id="6"/>
      <w:r w:rsidRPr="00951B47">
        <w:rPr>
          <w:rFonts w:asciiTheme="minorHAnsi" w:hAnsiTheme="minorHAnsi" w:cstheme="minorHAnsi"/>
          <w:caps w:val="0"/>
        </w:rPr>
        <w:t>Planteamiento del problema</w:t>
      </w:r>
      <w:commentRangeEnd w:id="6"/>
      <w:r w:rsidR="00CF7DD9" w:rsidRPr="00951B47">
        <w:rPr>
          <w:rStyle w:val="Refdecomentario"/>
          <w:rFonts w:asciiTheme="minorHAnsi" w:hAnsiTheme="minorHAnsi" w:cstheme="minorHAnsi"/>
          <w:bCs w:val="0"/>
          <w:iCs w:val="0"/>
          <w:caps w:val="0"/>
          <w:color w:val="auto"/>
        </w:rPr>
        <w:commentReference w:id="6"/>
      </w:r>
      <w:bookmarkEnd w:id="5"/>
    </w:p>
    <w:p w14:paraId="06404B86" w14:textId="77777777" w:rsidR="00E31F64" w:rsidRPr="00951B47" w:rsidRDefault="00E31F64" w:rsidP="00951B47">
      <w:pPr>
        <w:spacing w:line="360" w:lineRule="auto"/>
        <w:jc w:val="both"/>
        <w:rPr>
          <w:rFonts w:cstheme="minorHAnsi"/>
        </w:rPr>
      </w:pPr>
    </w:p>
    <w:p w14:paraId="536ADCE2" w14:textId="789518FD" w:rsidR="004E792C" w:rsidRPr="00951B47" w:rsidRDefault="00B44ADE" w:rsidP="00951B47">
      <w:pPr>
        <w:spacing w:before="0" w:after="0" w:line="360" w:lineRule="auto"/>
        <w:jc w:val="both"/>
        <w:rPr>
          <w:rFonts w:cstheme="minorHAnsi"/>
        </w:rPr>
      </w:pPr>
      <w:r w:rsidRPr="00951B47">
        <w:rPr>
          <w:rFonts w:cstheme="minorHAnsi"/>
        </w:rPr>
        <w:t>El objeto de estudio de este TFM</w:t>
      </w:r>
      <w:r w:rsidR="00E83F51" w:rsidRPr="00951B47">
        <w:rPr>
          <w:rFonts w:cstheme="minorHAnsi"/>
        </w:rPr>
        <w:t xml:space="preserve">, como se ha presentado en el </w:t>
      </w:r>
      <w:r w:rsidR="001160CB" w:rsidRPr="00951B47">
        <w:rPr>
          <w:rFonts w:cstheme="minorHAnsi"/>
        </w:rPr>
        <w:t>apartado anterior es desarrollar un</w:t>
      </w:r>
      <w:r w:rsidR="004E792C" w:rsidRPr="00951B47">
        <w:rPr>
          <w:rFonts w:cstheme="minorHAnsi"/>
        </w:rPr>
        <w:t xml:space="preserve"> sistema que personalice los estilos de vida en función de la genética y la biometría</w:t>
      </w:r>
      <w:r w:rsidR="001160CB" w:rsidRPr="00951B47">
        <w:rPr>
          <w:rFonts w:cstheme="minorHAnsi"/>
        </w:rPr>
        <w:t xml:space="preserve">, ya que </w:t>
      </w:r>
      <w:r w:rsidR="004E792C" w:rsidRPr="00951B47">
        <w:rPr>
          <w:rFonts w:cstheme="minorHAnsi"/>
        </w:rPr>
        <w:t xml:space="preserve">recomendaciones generales sobre dieta y ejercicio son útiles, pero no siempre son efectivas para todas las personas. </w:t>
      </w:r>
    </w:p>
    <w:p w14:paraId="56F7D5BC" w14:textId="412988E6" w:rsidR="020D3565" w:rsidRPr="00951B47" w:rsidRDefault="020D3565" w:rsidP="00951B47">
      <w:pPr>
        <w:spacing w:before="0" w:after="0" w:line="360" w:lineRule="auto"/>
        <w:jc w:val="both"/>
        <w:rPr>
          <w:rFonts w:cstheme="minorHAnsi"/>
        </w:rPr>
      </w:pPr>
    </w:p>
    <w:p w14:paraId="692329E4" w14:textId="77777777" w:rsidR="006458F4" w:rsidRPr="00951B47" w:rsidRDefault="006458F4" w:rsidP="00951B47">
      <w:pPr>
        <w:spacing w:line="360" w:lineRule="auto"/>
        <w:jc w:val="both"/>
        <w:rPr>
          <w:rFonts w:cstheme="minorHAnsi"/>
        </w:rPr>
      </w:pPr>
    </w:p>
    <w:p w14:paraId="1623C70F" w14:textId="4B394B7C" w:rsidR="006458F4" w:rsidRPr="00951B47" w:rsidRDefault="00146A66" w:rsidP="00951B47">
      <w:pPr>
        <w:pStyle w:val="Ttulo2"/>
        <w:spacing w:line="360" w:lineRule="auto"/>
        <w:jc w:val="both"/>
        <w:rPr>
          <w:rFonts w:asciiTheme="minorHAnsi" w:hAnsiTheme="minorHAnsi" w:cstheme="minorHAnsi"/>
        </w:rPr>
      </w:pPr>
      <w:bookmarkStart w:id="7" w:name="_Toc168500305"/>
      <w:commentRangeStart w:id="8"/>
      <w:r w:rsidRPr="00951B47">
        <w:rPr>
          <w:rFonts w:asciiTheme="minorHAnsi" w:hAnsiTheme="minorHAnsi" w:cstheme="minorHAnsi"/>
          <w:caps w:val="0"/>
        </w:rPr>
        <w:t>Objetivos</w:t>
      </w:r>
      <w:commentRangeEnd w:id="8"/>
      <w:r w:rsidR="00CF7DD9" w:rsidRPr="00951B47">
        <w:rPr>
          <w:rStyle w:val="Refdecomentario"/>
          <w:rFonts w:asciiTheme="minorHAnsi" w:hAnsiTheme="minorHAnsi" w:cstheme="minorHAnsi"/>
          <w:bCs w:val="0"/>
          <w:iCs w:val="0"/>
          <w:caps w:val="0"/>
          <w:color w:val="auto"/>
        </w:rPr>
        <w:commentReference w:id="8"/>
      </w:r>
      <w:bookmarkEnd w:id="7"/>
    </w:p>
    <w:p w14:paraId="72E94443" w14:textId="62E3ED91" w:rsidR="020D3565" w:rsidRPr="00951B47" w:rsidRDefault="020D3565" w:rsidP="00951B47">
      <w:pPr>
        <w:spacing w:line="360" w:lineRule="auto"/>
        <w:jc w:val="both"/>
        <w:rPr>
          <w:rFonts w:cstheme="minorHAnsi"/>
        </w:rPr>
      </w:pPr>
    </w:p>
    <w:p w14:paraId="1439572B" w14:textId="46713694" w:rsidR="006458F4" w:rsidRPr="00951B47" w:rsidRDefault="004E792C" w:rsidP="00951B47">
      <w:pPr>
        <w:spacing w:line="360" w:lineRule="auto"/>
        <w:jc w:val="both"/>
        <w:rPr>
          <w:rFonts w:cstheme="minorHAnsi"/>
        </w:rPr>
      </w:pPr>
      <w:r w:rsidRPr="00951B47">
        <w:rPr>
          <w:rFonts w:cstheme="minorHAnsi"/>
        </w:rPr>
        <w:t xml:space="preserve">Como ya se ha adelantado, la propuesta consiste en </w:t>
      </w:r>
      <w:r w:rsidR="51D57918" w:rsidRPr="00951B47">
        <w:rPr>
          <w:rFonts w:cstheme="minorHAnsi"/>
        </w:rPr>
        <w:t>desarrollar</w:t>
      </w:r>
      <w:r w:rsidR="004C1582" w:rsidRPr="00951B47">
        <w:rPr>
          <w:rFonts w:cstheme="minorHAnsi"/>
        </w:rPr>
        <w:t xml:space="preserve"> </w:t>
      </w:r>
      <w:r w:rsidR="00CF7DD9" w:rsidRPr="00951B47">
        <w:rPr>
          <w:rFonts w:cstheme="minorHAnsi"/>
        </w:rPr>
        <w:t>chatbot basado</w:t>
      </w:r>
      <w:r w:rsidR="004C1582" w:rsidRPr="00951B47">
        <w:rPr>
          <w:rFonts w:cstheme="minorHAnsi"/>
        </w:rPr>
        <w:t xml:space="preserve"> en varios LLM </w:t>
      </w:r>
      <w:r w:rsidR="00AF3BCF" w:rsidRPr="00951B47">
        <w:rPr>
          <w:rFonts w:cstheme="minorHAnsi"/>
        </w:rPr>
        <w:t xml:space="preserve">que </w:t>
      </w:r>
      <w:r w:rsidR="51D57918" w:rsidRPr="00951B47">
        <w:rPr>
          <w:rFonts w:cstheme="minorHAnsi"/>
        </w:rPr>
        <w:t>permita</w:t>
      </w:r>
      <w:r w:rsidR="00AF3BCF" w:rsidRPr="00951B47">
        <w:rPr>
          <w:rFonts w:cstheme="minorHAnsi"/>
        </w:rPr>
        <w:t xml:space="preserve"> el ingreso de los interesados de sus datos</w:t>
      </w:r>
      <w:r w:rsidR="51D57918" w:rsidRPr="00951B47">
        <w:rPr>
          <w:rFonts w:cstheme="minorHAnsi"/>
        </w:rPr>
        <w:t>,</w:t>
      </w:r>
      <w:r w:rsidR="00AF3BCF" w:rsidRPr="00951B47">
        <w:rPr>
          <w:rFonts w:cstheme="minorHAnsi"/>
        </w:rPr>
        <w:t xml:space="preserve"> biométricos, genéticos </w:t>
      </w:r>
      <w:r w:rsidR="51D57918" w:rsidRPr="00951B47">
        <w:rPr>
          <w:rFonts w:cstheme="minorHAnsi"/>
        </w:rPr>
        <w:t>y</w:t>
      </w:r>
      <w:r w:rsidR="00AF3BCF" w:rsidRPr="00951B47">
        <w:rPr>
          <w:rFonts w:cstheme="minorHAnsi"/>
        </w:rPr>
        <w:t xml:space="preserve"> otras dudas médicas que presenten (</w:t>
      </w:r>
      <w:r w:rsidR="004B21D4" w:rsidRPr="00951B47">
        <w:rPr>
          <w:rFonts w:cstheme="minorHAnsi"/>
        </w:rPr>
        <w:t>que podrán ser respondidas orien</w:t>
      </w:r>
      <w:r w:rsidR="51D57918" w:rsidRPr="00951B47">
        <w:rPr>
          <w:rFonts w:cstheme="minorHAnsi"/>
        </w:rPr>
        <w:t>tativamente</w:t>
      </w:r>
      <w:r w:rsidR="00AF3BCF" w:rsidRPr="00951B47">
        <w:rPr>
          <w:rFonts w:cstheme="minorHAnsi"/>
        </w:rPr>
        <w:t>).</w:t>
      </w:r>
    </w:p>
    <w:p w14:paraId="6BFA7CF6" w14:textId="77777777" w:rsidR="000252EC" w:rsidRPr="00951B47" w:rsidRDefault="000252EC" w:rsidP="00951B47">
      <w:pPr>
        <w:spacing w:line="360" w:lineRule="auto"/>
        <w:jc w:val="both"/>
        <w:rPr>
          <w:rFonts w:cstheme="minorHAnsi"/>
        </w:rPr>
      </w:pPr>
    </w:p>
    <w:p w14:paraId="30694052" w14:textId="3EE6CDFC" w:rsidR="00774E9E" w:rsidRPr="00951B47" w:rsidRDefault="00AF3BCF" w:rsidP="00951B47">
      <w:pPr>
        <w:spacing w:before="0" w:after="0" w:line="360" w:lineRule="auto"/>
        <w:jc w:val="both"/>
        <w:rPr>
          <w:rFonts w:cstheme="minorHAnsi"/>
        </w:rPr>
      </w:pPr>
      <w:r w:rsidRPr="00951B47">
        <w:rPr>
          <w:rFonts w:cstheme="minorHAnsi"/>
          <w:b/>
          <w:bCs/>
        </w:rPr>
        <w:t xml:space="preserve">Objetivo principal:  </w:t>
      </w:r>
      <w:r w:rsidR="00774E9E" w:rsidRPr="00951B47">
        <w:rPr>
          <w:rFonts w:cstheme="minorHAnsi"/>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Pr="00951B47" w:rsidRDefault="00774E9E" w:rsidP="00951B47">
      <w:pPr>
        <w:spacing w:before="0" w:after="0" w:line="360" w:lineRule="auto"/>
        <w:jc w:val="both"/>
        <w:rPr>
          <w:rFonts w:cstheme="minorHAnsi"/>
        </w:rPr>
      </w:pPr>
    </w:p>
    <w:p w14:paraId="4CD946C2" w14:textId="60A68F5E" w:rsidR="00774E9E" w:rsidRPr="00951B47" w:rsidRDefault="00774E9E" w:rsidP="00951B47">
      <w:pPr>
        <w:spacing w:before="0" w:after="0" w:line="360" w:lineRule="auto"/>
        <w:jc w:val="both"/>
        <w:rPr>
          <w:rFonts w:cstheme="minorHAnsi"/>
          <w:b/>
          <w:bCs/>
        </w:rPr>
      </w:pPr>
      <w:r w:rsidRPr="00951B47">
        <w:rPr>
          <w:rFonts w:cstheme="minorHAnsi"/>
          <w:b/>
          <w:bCs/>
        </w:rPr>
        <w:lastRenderedPageBreak/>
        <w:t xml:space="preserve">Objetivos secundarios:  </w:t>
      </w:r>
    </w:p>
    <w:p w14:paraId="17EBF8F2" w14:textId="77777777" w:rsidR="00273670" w:rsidRPr="00951B47" w:rsidRDefault="00273670" w:rsidP="00951B47">
      <w:pPr>
        <w:spacing w:before="0" w:after="0" w:line="360" w:lineRule="auto"/>
        <w:jc w:val="both"/>
        <w:rPr>
          <w:rFonts w:cstheme="minorHAnsi"/>
          <w:b/>
          <w:bCs/>
        </w:rPr>
      </w:pPr>
    </w:p>
    <w:p w14:paraId="01494F06" w14:textId="691D60A1" w:rsidR="00273670" w:rsidRPr="00951B47" w:rsidRDefault="00273670" w:rsidP="00951B47">
      <w:pPr>
        <w:pStyle w:val="Prrafodelista"/>
        <w:numPr>
          <w:ilvl w:val="0"/>
          <w:numId w:val="30"/>
        </w:numPr>
        <w:spacing w:before="0" w:after="0" w:line="360" w:lineRule="auto"/>
        <w:jc w:val="both"/>
        <w:rPr>
          <w:rFonts w:cstheme="minorHAnsi"/>
        </w:rPr>
      </w:pPr>
      <w:r w:rsidRPr="00951B47">
        <w:rPr>
          <w:rFonts w:cstheme="minorHAnsi"/>
        </w:rPr>
        <w:t>Mejorar la salud y el bienestar de las personas</w:t>
      </w:r>
      <w:r w:rsidR="00247583" w:rsidRPr="00951B47">
        <w:rPr>
          <w:rFonts w:cstheme="minorHAnsi"/>
        </w:rPr>
        <w:t xml:space="preserve"> gracias al</w:t>
      </w:r>
      <w:r w:rsidRPr="00951B47">
        <w:rPr>
          <w:rFonts w:cstheme="minorHAnsi"/>
        </w:rPr>
        <w:t xml:space="preserve"> sistema de personalización de estilos de vida </w:t>
      </w:r>
    </w:p>
    <w:p w14:paraId="023FC0C7" w14:textId="67C5324C" w:rsidR="05D51CF9" w:rsidRPr="00951B47" w:rsidRDefault="05D51CF9" w:rsidP="00951B47">
      <w:pPr>
        <w:spacing w:before="0" w:after="0" w:line="360" w:lineRule="auto"/>
        <w:jc w:val="both"/>
        <w:rPr>
          <w:rFonts w:cstheme="minorHAnsi"/>
        </w:rPr>
      </w:pPr>
    </w:p>
    <w:p w14:paraId="03981E46" w14:textId="31B14C2A" w:rsidR="00273670" w:rsidRPr="00951B47" w:rsidRDefault="00273670" w:rsidP="00951B47">
      <w:pPr>
        <w:pStyle w:val="Prrafodelista"/>
        <w:numPr>
          <w:ilvl w:val="0"/>
          <w:numId w:val="30"/>
        </w:numPr>
        <w:spacing w:before="0" w:after="0" w:line="360" w:lineRule="auto"/>
        <w:jc w:val="both"/>
        <w:rPr>
          <w:rFonts w:cstheme="minorHAnsi"/>
        </w:rPr>
      </w:pPr>
      <w:r w:rsidRPr="00951B47">
        <w:rPr>
          <w:rFonts w:cstheme="minorHAnsi"/>
        </w:rPr>
        <w:t xml:space="preserve">Reducir los costos de atención médica </w:t>
      </w:r>
    </w:p>
    <w:p w14:paraId="6ECBD792" w14:textId="5AFD4381" w:rsidR="06CF9D87" w:rsidRPr="00951B47" w:rsidRDefault="06CF9D87" w:rsidP="00951B47">
      <w:pPr>
        <w:spacing w:before="0" w:after="0" w:line="360" w:lineRule="auto"/>
        <w:jc w:val="both"/>
        <w:rPr>
          <w:rFonts w:cstheme="minorHAnsi"/>
        </w:rPr>
      </w:pPr>
    </w:p>
    <w:p w14:paraId="7DCE1075" w14:textId="4FB207C8" w:rsidR="00273670" w:rsidRPr="00951B47" w:rsidRDefault="00273670" w:rsidP="00951B47">
      <w:pPr>
        <w:pStyle w:val="Prrafodelista"/>
        <w:numPr>
          <w:ilvl w:val="0"/>
          <w:numId w:val="30"/>
        </w:numPr>
        <w:spacing w:before="0" w:after="0" w:line="360" w:lineRule="auto"/>
        <w:jc w:val="both"/>
        <w:rPr>
          <w:rFonts w:cstheme="minorHAnsi"/>
        </w:rPr>
      </w:pPr>
      <w:r w:rsidRPr="00951B47">
        <w:rPr>
          <w:rFonts w:cstheme="minorHAnsi"/>
        </w:rPr>
        <w:t>Empoderar a las personas para que tomen el control de su salud</w:t>
      </w:r>
    </w:p>
    <w:p w14:paraId="0ED7D444" w14:textId="77777777" w:rsidR="008B4712" w:rsidRPr="00951B47" w:rsidRDefault="008B4712" w:rsidP="00951B47">
      <w:pPr>
        <w:spacing w:before="0" w:after="0" w:line="360" w:lineRule="auto"/>
        <w:jc w:val="both"/>
        <w:rPr>
          <w:rFonts w:cstheme="minorHAnsi"/>
        </w:rPr>
      </w:pPr>
    </w:p>
    <w:p w14:paraId="6C321ED0" w14:textId="77777777" w:rsidR="004711A6" w:rsidRPr="00951B47" w:rsidRDefault="004711A6" w:rsidP="00951B47">
      <w:pPr>
        <w:spacing w:before="0" w:after="0" w:line="360" w:lineRule="auto"/>
        <w:jc w:val="both"/>
        <w:rPr>
          <w:rFonts w:cstheme="minorHAnsi"/>
        </w:rPr>
      </w:pPr>
    </w:p>
    <w:p w14:paraId="5B8A2D2D" w14:textId="22330DA9" w:rsidR="007340E7" w:rsidRPr="00951B47" w:rsidRDefault="00437A70" w:rsidP="00951B47">
      <w:pPr>
        <w:pStyle w:val="Ttulo1"/>
        <w:spacing w:line="360" w:lineRule="auto"/>
        <w:jc w:val="both"/>
        <w:rPr>
          <w:rFonts w:asciiTheme="minorHAnsi" w:hAnsiTheme="minorHAnsi" w:cstheme="minorHAnsi"/>
          <w:caps w:val="0"/>
        </w:rPr>
      </w:pPr>
      <w:bookmarkStart w:id="9" w:name="_Toc162797393"/>
      <w:bookmarkStart w:id="10" w:name="_Toc168500306"/>
      <w:r w:rsidRPr="00951B47">
        <w:rPr>
          <w:rFonts w:asciiTheme="minorHAnsi" w:hAnsiTheme="minorHAnsi" w:cstheme="minorHAnsi"/>
          <w:caps w:val="0"/>
        </w:rPr>
        <w:t>Marco teórico</w:t>
      </w:r>
      <w:bookmarkEnd w:id="9"/>
      <w:bookmarkEnd w:id="10"/>
    </w:p>
    <w:p w14:paraId="5E989141" w14:textId="77777777" w:rsidR="00E97165" w:rsidRPr="00951B47" w:rsidRDefault="00E97165" w:rsidP="00951B47">
      <w:pPr>
        <w:spacing w:line="360" w:lineRule="auto"/>
        <w:jc w:val="both"/>
        <w:rPr>
          <w:rFonts w:cstheme="minorHAnsi"/>
        </w:rPr>
      </w:pPr>
    </w:p>
    <w:p w14:paraId="4F339336" w14:textId="6AC902F7" w:rsidR="007340E7" w:rsidRPr="00951B47" w:rsidRDefault="00130593" w:rsidP="00951B47">
      <w:pPr>
        <w:spacing w:line="360" w:lineRule="auto"/>
        <w:jc w:val="both"/>
        <w:rPr>
          <w:rFonts w:cstheme="minorHAnsi"/>
        </w:rPr>
      </w:pPr>
      <w:r w:rsidRPr="00951B47">
        <w:rPr>
          <w:rFonts w:cstheme="minorHAnsi"/>
        </w:rPr>
        <w:t>No h</w:t>
      </w:r>
      <w:r w:rsidR="00E97165" w:rsidRPr="00951B47">
        <w:rPr>
          <w:rFonts w:cstheme="minorHAnsi"/>
        </w:rPr>
        <w:t xml:space="preserve">abría </w:t>
      </w:r>
      <w:r w:rsidRPr="00951B47">
        <w:rPr>
          <w:rFonts w:cstheme="minorHAnsi"/>
        </w:rPr>
        <w:t xml:space="preserve">una fuente bibliográfica </w:t>
      </w:r>
      <w:r w:rsidR="001D025B" w:rsidRPr="00951B47">
        <w:rPr>
          <w:rFonts w:cstheme="minorHAnsi"/>
        </w:rPr>
        <w:t xml:space="preserve">la cual haya significado </w:t>
      </w:r>
      <w:r w:rsidR="000826DA" w:rsidRPr="00951B47">
        <w:rPr>
          <w:rFonts w:cstheme="minorHAnsi"/>
        </w:rPr>
        <w:t>una</w:t>
      </w:r>
      <w:r w:rsidR="001D025B" w:rsidRPr="00951B47">
        <w:rPr>
          <w:rFonts w:cstheme="minorHAnsi"/>
        </w:rPr>
        <w:t xml:space="preserve"> mayor influencia </w:t>
      </w:r>
      <w:r w:rsidR="00E97165" w:rsidRPr="00951B47">
        <w:rPr>
          <w:rFonts w:cstheme="minorHAnsi"/>
        </w:rPr>
        <w:t>sobre</w:t>
      </w:r>
      <w:r w:rsidR="001D025B" w:rsidRPr="00951B47">
        <w:rPr>
          <w:rFonts w:cstheme="minorHAnsi"/>
        </w:rPr>
        <w:t xml:space="preserve"> cómo estructurar el </w:t>
      </w:r>
      <w:r w:rsidR="008A7246" w:rsidRPr="00951B47">
        <w:rPr>
          <w:rFonts w:cstheme="minorHAnsi"/>
        </w:rPr>
        <w:t>entorno de trabajo</w:t>
      </w:r>
      <w:r w:rsidR="00F3686F" w:rsidRPr="00951B47">
        <w:rPr>
          <w:rFonts w:cstheme="minorHAnsi"/>
        </w:rPr>
        <w:t xml:space="preserve"> o el proceso de realizar la web, sino que </w:t>
      </w:r>
      <w:r w:rsidR="004D547C" w:rsidRPr="00951B47">
        <w:rPr>
          <w:rFonts w:cstheme="minorHAnsi"/>
        </w:rPr>
        <w:t>se ha ido</w:t>
      </w:r>
      <w:r w:rsidR="00F3686F" w:rsidRPr="00951B47">
        <w:rPr>
          <w:rFonts w:cstheme="minorHAnsi"/>
        </w:rPr>
        <w:t xml:space="preserve"> obteniendo la información de distintas publicaciones u otras referencias.</w:t>
      </w:r>
    </w:p>
    <w:p w14:paraId="5EB363E0" w14:textId="77777777" w:rsidR="00F3686F" w:rsidRPr="00951B47" w:rsidRDefault="00F3686F" w:rsidP="00951B47">
      <w:pPr>
        <w:spacing w:line="360" w:lineRule="auto"/>
        <w:jc w:val="both"/>
        <w:rPr>
          <w:rFonts w:cstheme="minorHAnsi"/>
        </w:rPr>
      </w:pPr>
    </w:p>
    <w:p w14:paraId="43D0E384" w14:textId="36E0A9E7" w:rsidR="00B71568" w:rsidRPr="00951B47" w:rsidRDefault="00AB4111" w:rsidP="00951B47">
      <w:pPr>
        <w:spacing w:line="360" w:lineRule="auto"/>
        <w:jc w:val="both"/>
        <w:rPr>
          <w:rFonts w:cstheme="minorHAnsi"/>
        </w:rPr>
      </w:pPr>
      <w:r w:rsidRPr="00951B47">
        <w:rPr>
          <w:rFonts w:cstheme="minorHAnsi"/>
        </w:rPr>
        <w:t xml:space="preserve">Teniendo como referencia para proceder a </w:t>
      </w:r>
      <w:r w:rsidR="00F110CE" w:rsidRPr="00951B47">
        <w:rPr>
          <w:rFonts w:cstheme="minorHAnsi"/>
        </w:rPr>
        <w:t xml:space="preserve">herramientas como las publicadas ChatDiet </w:t>
      </w:r>
      <w:r w:rsidR="00F110CE" w:rsidRPr="00951B47">
        <w:rPr>
          <w:rFonts w:cstheme="minorHAnsi"/>
        </w:rPr>
        <w:fldChar w:fldCharType="begin"/>
      </w:r>
      <w:r w:rsidR="00F110CE" w:rsidRPr="00951B47">
        <w:rPr>
          <w:rFonts w:cstheme="minorHAnsi"/>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951B47">
        <w:rPr>
          <w:rFonts w:cstheme="minorHAnsi"/>
        </w:rPr>
        <w:fldChar w:fldCharType="separate"/>
      </w:r>
      <w:r w:rsidR="00772367" w:rsidRPr="00951B47">
        <w:rPr>
          <w:rFonts w:cstheme="minorHAnsi"/>
        </w:rPr>
        <w:t>(7)</w:t>
      </w:r>
      <w:r w:rsidR="00F110CE" w:rsidRPr="00951B47">
        <w:rPr>
          <w:rFonts w:cstheme="minorHAnsi"/>
        </w:rPr>
        <w:fldChar w:fldCharType="end"/>
      </w:r>
      <w:r w:rsidR="00F110CE" w:rsidRPr="00951B47">
        <w:rPr>
          <w:rFonts w:cstheme="minorHAnsi"/>
        </w:rPr>
        <w:t xml:space="preserve"> o Dietos</w:t>
      </w:r>
      <w:r w:rsidR="00353C40" w:rsidRPr="00951B47">
        <w:rPr>
          <w:rFonts w:cstheme="minorHAnsi"/>
        </w:rPr>
        <w:t xml:space="preserve"> </w:t>
      </w:r>
      <w:r w:rsidR="00353C40" w:rsidRPr="00951B47">
        <w:rPr>
          <w:rFonts w:cstheme="minorHAnsi"/>
        </w:rPr>
        <w:fldChar w:fldCharType="begin"/>
      </w:r>
      <w:r w:rsidR="00353C40" w:rsidRPr="00951B47">
        <w:rPr>
          <w:rFonts w:cstheme="minorHAnsi"/>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951B47">
        <w:rPr>
          <w:rFonts w:cstheme="minorHAnsi"/>
        </w:rPr>
        <w:fldChar w:fldCharType="separate"/>
      </w:r>
      <w:r w:rsidR="00772367" w:rsidRPr="00951B47">
        <w:rPr>
          <w:rFonts w:cstheme="minorHAnsi"/>
        </w:rPr>
        <w:t>(5)</w:t>
      </w:r>
      <w:r w:rsidR="00353C40" w:rsidRPr="00951B47">
        <w:rPr>
          <w:rFonts w:cstheme="minorHAnsi"/>
        </w:rPr>
        <w:fldChar w:fldCharType="end"/>
      </w:r>
      <w:r w:rsidR="00353C40" w:rsidRPr="00951B47">
        <w:rPr>
          <w:rFonts w:cstheme="minorHAnsi"/>
        </w:rPr>
        <w:t xml:space="preserve">, los cuales permiten comprender la manera de organizar el </w:t>
      </w:r>
      <w:r w:rsidR="008A7246" w:rsidRPr="00951B47">
        <w:rPr>
          <w:rFonts w:cstheme="minorHAnsi"/>
        </w:rPr>
        <w:t>marco de trabajo</w:t>
      </w:r>
      <w:r w:rsidR="00353C40" w:rsidRPr="00951B47">
        <w:rPr>
          <w:rFonts w:cstheme="minorHAnsi"/>
        </w:rPr>
        <w:t xml:space="preserve"> con respecto al uso de LLM para personalizar distintas </w:t>
      </w:r>
      <w:r w:rsidR="00AC5E62" w:rsidRPr="00951B47">
        <w:rPr>
          <w:rFonts w:cstheme="minorHAnsi"/>
        </w:rPr>
        <w:t>necesidades del cliente (e</w:t>
      </w:r>
      <w:r w:rsidR="00751327" w:rsidRPr="00951B47">
        <w:rPr>
          <w:rFonts w:cstheme="minorHAnsi"/>
        </w:rPr>
        <w:t>n</w:t>
      </w:r>
      <w:r w:rsidR="00AC5E62" w:rsidRPr="00951B47">
        <w:rPr>
          <w:rFonts w:cstheme="minorHAnsi"/>
        </w:rPr>
        <w:t xml:space="preserve"> el caso de ambas herramientas mencionadas </w:t>
      </w:r>
      <w:r w:rsidR="008E76A1" w:rsidRPr="00951B47">
        <w:rPr>
          <w:rFonts w:cstheme="minorHAnsi"/>
        </w:rPr>
        <w:t xml:space="preserve">en el campo de la nutrición). </w:t>
      </w:r>
    </w:p>
    <w:p w14:paraId="087B75DF" w14:textId="029A2DAF" w:rsidR="00F3686F" w:rsidRPr="00951B47" w:rsidRDefault="008E76A1" w:rsidP="00951B47">
      <w:pPr>
        <w:spacing w:line="360" w:lineRule="auto"/>
        <w:jc w:val="both"/>
        <w:rPr>
          <w:rFonts w:cstheme="minorHAnsi"/>
        </w:rPr>
      </w:pPr>
      <w:r w:rsidRPr="00951B47">
        <w:rPr>
          <w:rFonts w:cstheme="minorHAnsi"/>
        </w:rPr>
        <w:t xml:space="preserve">Pero </w:t>
      </w:r>
      <w:r w:rsidR="00F24F00" w:rsidRPr="00951B47">
        <w:rPr>
          <w:rFonts w:cstheme="minorHAnsi"/>
        </w:rPr>
        <w:t>también</w:t>
      </w:r>
      <w:r w:rsidRPr="00951B47">
        <w:rPr>
          <w:rFonts w:cstheme="minorHAnsi"/>
        </w:rPr>
        <w:t xml:space="preserve"> se sigue un procedimiento similar en</w:t>
      </w:r>
      <w:r w:rsidR="00F24F00" w:rsidRPr="00951B47">
        <w:rPr>
          <w:rFonts w:cstheme="minorHAnsi"/>
        </w:rPr>
        <w:t xml:space="preserve"> </w:t>
      </w:r>
      <w:r w:rsidR="00BE5F70" w:rsidRPr="00951B47">
        <w:rPr>
          <w:rFonts w:cstheme="minorHAnsi"/>
        </w:rPr>
        <w:t>otros trabajos que proponen frameworks con LLM para datos genéticos</w:t>
      </w:r>
      <w:r w:rsidR="0044578F" w:rsidRPr="00951B47">
        <w:rPr>
          <w:rFonts w:cstheme="minorHAnsi"/>
        </w:rPr>
        <w:t xml:space="preserve"> </w:t>
      </w:r>
      <w:r w:rsidR="00BE5F70" w:rsidRPr="00951B47">
        <w:rPr>
          <w:rFonts w:cstheme="minorHAnsi"/>
        </w:rPr>
        <w:fldChar w:fldCharType="begin"/>
      </w:r>
      <w:r w:rsidR="00BE5F70" w:rsidRPr="00951B47">
        <w:rPr>
          <w:rFonts w:cstheme="minorHAnsi"/>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951B47">
        <w:rPr>
          <w:rFonts w:cstheme="minorHAnsi"/>
        </w:rPr>
        <w:fldChar w:fldCharType="separate"/>
      </w:r>
      <w:r w:rsidR="00772367" w:rsidRPr="00951B47">
        <w:rPr>
          <w:rFonts w:cstheme="minorHAnsi"/>
        </w:rPr>
        <w:t>(8)</w:t>
      </w:r>
      <w:r w:rsidR="00BE5F70" w:rsidRPr="00951B47">
        <w:rPr>
          <w:rFonts w:cstheme="minorHAnsi"/>
        </w:rPr>
        <w:fldChar w:fldCharType="end"/>
      </w:r>
      <w:r w:rsidR="0044578F" w:rsidRPr="00951B47">
        <w:rPr>
          <w:rFonts w:cstheme="minorHAnsi"/>
        </w:rPr>
        <w:t xml:space="preserve">. </w:t>
      </w:r>
    </w:p>
    <w:p w14:paraId="27FB471F" w14:textId="77777777" w:rsidR="00820C8A" w:rsidRPr="00951B47" w:rsidRDefault="00820C8A" w:rsidP="00951B47">
      <w:pPr>
        <w:spacing w:line="360" w:lineRule="auto"/>
        <w:jc w:val="both"/>
        <w:rPr>
          <w:rFonts w:cstheme="minorHAnsi"/>
        </w:rPr>
      </w:pPr>
    </w:p>
    <w:p w14:paraId="56815701" w14:textId="239F978E" w:rsidR="0044578F" w:rsidRPr="00951B47" w:rsidRDefault="0044578F" w:rsidP="00951B47">
      <w:pPr>
        <w:spacing w:line="360" w:lineRule="auto"/>
        <w:jc w:val="both"/>
        <w:rPr>
          <w:rFonts w:cstheme="minorHAnsi"/>
        </w:rPr>
      </w:pPr>
      <w:r w:rsidRPr="00951B47">
        <w:rPr>
          <w:rFonts w:cstheme="minorHAnsi"/>
        </w:rPr>
        <w:t xml:space="preserve">Es decir, </w:t>
      </w:r>
      <w:r w:rsidR="001C2956" w:rsidRPr="00951B47">
        <w:rPr>
          <w:rFonts w:cstheme="minorHAnsi"/>
        </w:rPr>
        <w:t>que para uno</w:t>
      </w:r>
      <w:r w:rsidR="00F26A43" w:rsidRPr="00951B47">
        <w:rPr>
          <w:rFonts w:cstheme="minorHAnsi"/>
        </w:rPr>
        <w:t xml:space="preserve"> de los dos </w:t>
      </w:r>
      <w:r w:rsidR="00556CB3" w:rsidRPr="00951B47">
        <w:rPr>
          <w:rFonts w:cstheme="minorHAnsi"/>
        </w:rPr>
        <w:t>LLM que se procede a implementar en base a la lectura de documentos, la estructura básica es la misma seguida independientemente del ámbito</w:t>
      </w:r>
      <w:r w:rsidR="00F556E3" w:rsidRPr="00951B47">
        <w:rPr>
          <w:rFonts w:cstheme="minorHAnsi"/>
        </w:rPr>
        <w:t xml:space="preserve"> relacionado con la salud escogido</w:t>
      </w:r>
      <w:r w:rsidR="00556CB3" w:rsidRPr="00951B47">
        <w:rPr>
          <w:rFonts w:cstheme="minorHAnsi"/>
        </w:rPr>
        <w:t>.</w:t>
      </w:r>
      <w:r w:rsidR="00764726" w:rsidRPr="00951B47">
        <w:rPr>
          <w:rFonts w:cstheme="minorHAnsi"/>
        </w:rPr>
        <w:t xml:space="preserve"> Por lo que el primer paso será </w:t>
      </w:r>
      <w:r w:rsidR="00F556E3" w:rsidRPr="00951B47">
        <w:rPr>
          <w:rFonts w:cstheme="minorHAnsi"/>
        </w:rPr>
        <w:t>recopilar</w:t>
      </w:r>
      <w:r w:rsidR="00764726" w:rsidRPr="00951B47">
        <w:rPr>
          <w:rFonts w:cstheme="minorHAnsi"/>
        </w:rPr>
        <w:t xml:space="preserve"> una gran cantidad de documentos de interés o extraerlos </w:t>
      </w:r>
      <w:r w:rsidR="00F556E3" w:rsidRPr="00951B47">
        <w:rPr>
          <w:rFonts w:cstheme="minorHAnsi"/>
        </w:rPr>
        <w:t xml:space="preserve">directamente </w:t>
      </w:r>
      <w:r w:rsidR="00764726" w:rsidRPr="00951B47">
        <w:rPr>
          <w:rFonts w:cstheme="minorHAnsi"/>
        </w:rPr>
        <w:t xml:space="preserve">de las webs necesarias, que permitirán al LLM </w:t>
      </w:r>
      <w:r w:rsidR="00240491" w:rsidRPr="00951B47">
        <w:rPr>
          <w:rFonts w:cstheme="minorHAnsi"/>
        </w:rPr>
        <w:t xml:space="preserve">generar respuestas en base a los diagnósticos </w:t>
      </w:r>
      <w:r w:rsidR="00F556E3" w:rsidRPr="00951B47">
        <w:rPr>
          <w:rFonts w:cstheme="minorHAnsi"/>
        </w:rPr>
        <w:t xml:space="preserve">o preguntas </w:t>
      </w:r>
      <w:r w:rsidR="00240491" w:rsidRPr="00951B47">
        <w:rPr>
          <w:rFonts w:cstheme="minorHAnsi"/>
        </w:rPr>
        <w:t>que proporcione el usuario.</w:t>
      </w:r>
    </w:p>
    <w:p w14:paraId="6DB8F623" w14:textId="288D16FC" w:rsidR="00F26A43" w:rsidRPr="00951B47" w:rsidRDefault="00F26A43" w:rsidP="00951B47">
      <w:pPr>
        <w:spacing w:line="360" w:lineRule="auto"/>
        <w:jc w:val="both"/>
        <w:rPr>
          <w:rFonts w:cstheme="minorHAnsi"/>
        </w:rPr>
      </w:pPr>
    </w:p>
    <w:p w14:paraId="47402663" w14:textId="680D40EC" w:rsidR="007F49DD" w:rsidRPr="00951B47" w:rsidRDefault="007F49DD" w:rsidP="00951B47">
      <w:pPr>
        <w:spacing w:line="360" w:lineRule="auto"/>
        <w:jc w:val="both"/>
        <w:rPr>
          <w:rFonts w:cstheme="minorHAnsi"/>
        </w:rPr>
      </w:pPr>
      <w:r w:rsidRPr="00951B47">
        <w:rPr>
          <w:rFonts w:cstheme="minorHAnsi"/>
        </w:rPr>
        <w:lastRenderedPageBreak/>
        <w:t xml:space="preserve">Para el otro LLM, se utilizan los datos pertinentes de bases de datos como </w:t>
      </w:r>
      <w:r w:rsidR="00B862A4" w:rsidRPr="00951B47">
        <w:rPr>
          <w:rFonts w:cstheme="minorHAnsi"/>
        </w:rPr>
        <w:t>DisGeNET</w:t>
      </w:r>
      <w:r w:rsidR="0058510A" w:rsidRPr="00951B47">
        <w:rPr>
          <w:rFonts w:cstheme="minorHAnsi"/>
        </w:rPr>
        <w:t xml:space="preserve"> </w:t>
      </w:r>
      <w:r w:rsidR="00996962" w:rsidRPr="00951B47">
        <w:rPr>
          <w:rFonts w:cstheme="minorHAnsi"/>
        </w:rPr>
        <w:fldChar w:fldCharType="begin"/>
      </w:r>
      <w:r w:rsidR="00996962" w:rsidRPr="00951B47">
        <w:rPr>
          <w:rFonts w:cstheme="minorHAnsi"/>
        </w:rPr>
        <w:instrText xml:space="preserve"> ADDIN ZOTERO_ITEM CSL_CITATION {"citationID":"bJHUl2Bv","properties":{"formattedCitation":"(9)","plainCitation":"(9)","noteIndex":0},"citationItems":[{"id":633,"uris":["http://zotero.org/users/11307349/items/NSDYSXDI"],"itemData":{"id":633,"type":"article-journal","abstract":"One of the most pressing challenges in genomic medicine is to understand the role played by genetic variation in health and disease. Thanks to the exploration of genomic variants at large scale, hundreds of thousands of disease-associated loci have been uncovered. However, the identiﬁcation of variants of clinical relevance is a signiﬁcant challenge that requires comprehensive interrogation of previous knowledge and linkage to new experimental results. To assist in this complex task, we created DisGeNET (http://www.disgenet.org/), a knowledge management platform integrating and standardizing data about disease associated genes and variants from multiple sources, including the scientiﬁc literature. DisGeNET covers the full spectrum of human diseases as well as normal and abnormal traits. The current release covers more than 24 000 diseases and traits, 17 000 genes and 117 000 genomic variants. The latest developments of DisGeNET include new sources of data, novel data attributes and prioritization metrics, a redesigned web interface and recently launched APIs. Thanks to the data standardization, the combination of expert curated information with data automatically mined from the scientiﬁc literature, and a suite of tools for accessing its publicly available data, DisGeNET is an interoperable resource supporting a variety of applications in genomic medicine and drug R&amp;D.","container-title":"Nucleic Acids Research","DOI":"10.1093/nar/gkz1021","ISSN":"0305-1048, 1362-4962","language":"en","license":"http://creativecommons.org/licenses/by-nc/4.0/","page":"gkz1021","source":"DOI.org (Crossref)","title":"The DisGeNET knowledge platform for disease genomics: 2019 update","title-short":"The DisGeNET knowledge platform for disease genomics","author":[{"family":"Piñero","given":"Janet"},{"family":"Ramírez-Anguita","given":"Juan Manuel"},{"family":"Saüch-Pitarch","given":"Josep"},{"family":"Ronzano","given":"Francesco"},{"family":"Centeno","given":"Emilio"},{"family":"Sanz","given":"Ferran"},{"family":"Furlong","given":"Laura I"}],"issued":{"date-parts":[["2019",11,4]]}}}],"schema":"https://github.com/citation-style-language/schema/raw/master/csl-citation.json"} </w:instrText>
      </w:r>
      <w:r w:rsidR="00996962" w:rsidRPr="00951B47">
        <w:rPr>
          <w:rFonts w:cstheme="minorHAnsi"/>
        </w:rPr>
        <w:fldChar w:fldCharType="separate"/>
      </w:r>
      <w:r w:rsidR="00996962" w:rsidRPr="00951B47">
        <w:rPr>
          <w:rFonts w:cstheme="minorHAnsi"/>
        </w:rPr>
        <w:t>(9)</w:t>
      </w:r>
      <w:r w:rsidR="00996962" w:rsidRPr="00951B47">
        <w:rPr>
          <w:rFonts w:cstheme="minorHAnsi"/>
        </w:rPr>
        <w:fldChar w:fldCharType="end"/>
      </w:r>
      <w:r w:rsidR="00EF4ADE" w:rsidRPr="00951B47">
        <w:rPr>
          <w:rFonts w:cstheme="minorHAnsi"/>
        </w:rPr>
        <w:t xml:space="preserve"> </w:t>
      </w:r>
      <w:r w:rsidR="0058510A" w:rsidRPr="00951B47">
        <w:rPr>
          <w:rFonts w:cstheme="minorHAnsi"/>
        </w:rPr>
        <w:t>u otras similares</w:t>
      </w:r>
      <w:r w:rsidR="008377D4" w:rsidRPr="00951B47">
        <w:rPr>
          <w:rFonts w:cstheme="minorHAnsi"/>
        </w:rPr>
        <w:t>, los cuales permitirán ser codificados para su posterior</w:t>
      </w:r>
      <w:r w:rsidR="00526760" w:rsidRPr="00951B47">
        <w:rPr>
          <w:rFonts w:cstheme="minorHAnsi"/>
        </w:rPr>
        <w:t xml:space="preserve"> uso para obtener distintas estadísticas y porcentajes pertinentes para mostrar al usuario.</w:t>
      </w:r>
      <w:r w:rsidR="0058510A" w:rsidRPr="00951B47">
        <w:rPr>
          <w:rFonts w:cstheme="minorHAnsi"/>
        </w:rPr>
        <w:t xml:space="preserve"> </w:t>
      </w:r>
    </w:p>
    <w:p w14:paraId="2B6E5FBC" w14:textId="77777777" w:rsidR="0058510A" w:rsidRPr="00951B47" w:rsidRDefault="0058510A" w:rsidP="00951B47">
      <w:pPr>
        <w:spacing w:line="360" w:lineRule="auto"/>
        <w:jc w:val="both"/>
        <w:rPr>
          <w:rFonts w:cstheme="minorHAnsi"/>
        </w:rPr>
      </w:pPr>
    </w:p>
    <w:p w14:paraId="039538D3" w14:textId="319F1A53" w:rsidR="0058510A" w:rsidRPr="00951B47" w:rsidRDefault="0058510A" w:rsidP="00951B47">
      <w:pPr>
        <w:spacing w:line="360" w:lineRule="auto"/>
        <w:jc w:val="both"/>
        <w:rPr>
          <w:rFonts w:cstheme="minorHAnsi"/>
        </w:rPr>
      </w:pPr>
      <w:r w:rsidRPr="00951B47">
        <w:rPr>
          <w:rFonts w:cstheme="minorHAnsi"/>
        </w:rPr>
        <w:t xml:space="preserve">Así aportando </w:t>
      </w:r>
      <w:r w:rsidR="005472E5" w:rsidRPr="00951B47">
        <w:rPr>
          <w:rFonts w:cstheme="minorHAnsi"/>
        </w:rPr>
        <w:t>una información más exacta</w:t>
      </w:r>
      <w:r w:rsidR="00D356AE" w:rsidRPr="00951B47">
        <w:rPr>
          <w:rFonts w:cstheme="minorHAnsi"/>
        </w:rPr>
        <w:t xml:space="preserve"> acerca de </w:t>
      </w:r>
      <w:r w:rsidR="005472E5" w:rsidRPr="00951B47">
        <w:rPr>
          <w:rFonts w:cstheme="minorHAnsi"/>
        </w:rPr>
        <w:t>por ejemplo “</w:t>
      </w:r>
      <w:r w:rsidR="00D356AE" w:rsidRPr="00951B47">
        <w:rPr>
          <w:rFonts w:cstheme="minorHAnsi"/>
        </w:rPr>
        <w:t>las posibilidades de padecer X patología o enfermedad</w:t>
      </w:r>
      <w:r w:rsidR="005472E5" w:rsidRPr="00951B47">
        <w:rPr>
          <w:rFonts w:cstheme="minorHAnsi"/>
        </w:rPr>
        <w:t>”</w:t>
      </w:r>
      <w:r w:rsidR="00D356AE" w:rsidRPr="00951B47">
        <w:rPr>
          <w:rFonts w:cstheme="minorHAnsi"/>
        </w:rPr>
        <w:t xml:space="preserve"> en base a los datos ingresados por el usuario como </w:t>
      </w:r>
      <w:r w:rsidR="002C6249" w:rsidRPr="00951B47">
        <w:rPr>
          <w:rFonts w:cstheme="minorHAnsi"/>
        </w:rPr>
        <w:t>información sobre distintas dudas que posea acerca de</w:t>
      </w:r>
      <w:r w:rsidR="004D6B8D" w:rsidRPr="00951B47">
        <w:rPr>
          <w:rFonts w:cstheme="minorHAnsi"/>
        </w:rPr>
        <w:t>l diagnóstico</w:t>
      </w:r>
      <w:r w:rsidR="006C01EE" w:rsidRPr="00951B47">
        <w:rPr>
          <w:rFonts w:cstheme="minorHAnsi"/>
        </w:rPr>
        <w:t xml:space="preserve"> proporcionado o acerca de otros ámbitos relacionados con la salud. Todo esto acompañado de </w:t>
      </w:r>
      <w:r w:rsidR="005127B1" w:rsidRPr="00951B47">
        <w:rPr>
          <w:rFonts w:cstheme="minorHAnsi"/>
        </w:rPr>
        <w:t>las figuras necesarias para mostrar la información de la manera más accesible posible.</w:t>
      </w:r>
    </w:p>
    <w:p w14:paraId="5EBC101A" w14:textId="77777777" w:rsidR="006C01EE" w:rsidRPr="00951B47" w:rsidRDefault="006C01EE" w:rsidP="00951B47">
      <w:pPr>
        <w:spacing w:line="360" w:lineRule="auto"/>
        <w:jc w:val="both"/>
        <w:rPr>
          <w:rFonts w:cstheme="minorHAnsi"/>
        </w:rPr>
      </w:pPr>
    </w:p>
    <w:p w14:paraId="2BC39721" w14:textId="600DA05E" w:rsidR="002603F3" w:rsidRPr="00951B47" w:rsidRDefault="00E8351B" w:rsidP="00951B47">
      <w:pPr>
        <w:spacing w:line="360" w:lineRule="auto"/>
        <w:jc w:val="both"/>
        <w:rPr>
          <w:rFonts w:cstheme="minorHAnsi"/>
        </w:rPr>
      </w:pPr>
      <w:r w:rsidRPr="00951B47">
        <w:rPr>
          <w:rFonts w:cstheme="minorHAnsi"/>
        </w:rPr>
        <w:t xml:space="preserve">En cuanto a las distintas bibliotecas o recursos que vamos a implementar en nuestro sistema de </w:t>
      </w:r>
      <w:r w:rsidR="002603F3" w:rsidRPr="00951B47">
        <w:rPr>
          <w:rFonts w:cstheme="minorHAnsi"/>
        </w:rPr>
        <w:t>personalización encontramos, Langchain</w:t>
      </w:r>
      <w:r w:rsidR="00E9553D" w:rsidRPr="00951B47">
        <w:rPr>
          <w:rFonts w:cstheme="minorHAnsi"/>
        </w:rPr>
        <w:t xml:space="preserve"> </w:t>
      </w:r>
      <w:r w:rsidR="00581E72" w:rsidRPr="00951B47">
        <w:rPr>
          <w:rFonts w:cstheme="minorHAnsi"/>
        </w:rPr>
        <w:fldChar w:fldCharType="begin"/>
      </w:r>
      <w:r w:rsidR="00581E72" w:rsidRPr="00951B47">
        <w:rPr>
          <w:rFonts w:cstheme="minorHAnsi"/>
        </w:rPr>
        <w:instrText xml:space="preserve"> ADDIN ZOTERO_ITEM CSL_CITATION {"citationID":"kPqLezZz","properties":{"formattedCitation":"(10)","plainCitation":"(10)","noteIndex":0},"citationItems":[{"id":636,"uris":["http://zotero.org/users/11307349/items/VPCT7KWG"],"itemData":{"id":636,"type":"webpage","title":"LangChain","URL":"https://www.langchain.com/","accessed":{"date-parts":[["2024",6,1]]}}}],"schema":"https://github.com/citation-style-language/schema/raw/master/csl-citation.json"} </w:instrText>
      </w:r>
      <w:r w:rsidR="00581E72" w:rsidRPr="00951B47">
        <w:rPr>
          <w:rFonts w:cstheme="minorHAnsi"/>
        </w:rPr>
        <w:fldChar w:fldCharType="separate"/>
      </w:r>
      <w:r w:rsidR="00581E72" w:rsidRPr="00951B47">
        <w:rPr>
          <w:rFonts w:cstheme="minorHAnsi"/>
        </w:rPr>
        <w:t>(10)</w:t>
      </w:r>
      <w:r w:rsidR="00581E72" w:rsidRPr="00951B47">
        <w:rPr>
          <w:rFonts w:cstheme="minorHAnsi"/>
        </w:rPr>
        <w:fldChar w:fldCharType="end"/>
      </w:r>
      <w:r w:rsidR="002603F3" w:rsidRPr="00951B47">
        <w:rPr>
          <w:rFonts w:cstheme="minorHAnsi"/>
        </w:rPr>
        <w:t xml:space="preserve">, un </w:t>
      </w:r>
      <w:r w:rsidR="00B00473" w:rsidRPr="00951B47">
        <w:rPr>
          <w:rFonts w:cstheme="minorHAnsi"/>
        </w:rPr>
        <w:t>“</w:t>
      </w:r>
      <w:r w:rsidR="002603F3" w:rsidRPr="00951B47">
        <w:rPr>
          <w:rFonts w:cstheme="minorHAnsi"/>
        </w:rPr>
        <w:t>framework</w:t>
      </w:r>
      <w:r w:rsidR="00B00473" w:rsidRPr="00951B47">
        <w:rPr>
          <w:rFonts w:cstheme="minorHAnsi"/>
        </w:rPr>
        <w:t>”</w:t>
      </w:r>
      <w:r w:rsidR="002603F3" w:rsidRPr="00951B47">
        <w:rPr>
          <w:rFonts w:cstheme="minorHAnsi"/>
        </w:rPr>
        <w:t xml:space="preserve"> de desarrollo de aplicaciones de lenguaje natural. </w:t>
      </w:r>
      <w:r w:rsidR="007A745C" w:rsidRPr="00951B47">
        <w:rPr>
          <w:rFonts w:cstheme="minorHAnsi"/>
        </w:rPr>
        <w:t>Este</w:t>
      </w:r>
      <w:r w:rsidR="002603F3" w:rsidRPr="00951B47">
        <w:rPr>
          <w:rFonts w:cstheme="minorHAnsi"/>
        </w:rPr>
        <w:t xml:space="preserve"> nos proporciona una serie de herramientas y componentes que nos permiten construir flujos de trabajo complejos de manera modular y escalable. Utilizamos varios módulos y funciones de Langchain para cargar y procesar documentos, generar embeddings, crear almacenes vectoriales y definir agentes conversacionales.</w:t>
      </w:r>
    </w:p>
    <w:p w14:paraId="1A4B9CD9" w14:textId="77777777" w:rsidR="002603F3" w:rsidRPr="00951B47" w:rsidRDefault="002603F3" w:rsidP="00951B47">
      <w:pPr>
        <w:spacing w:line="360" w:lineRule="auto"/>
        <w:jc w:val="both"/>
        <w:rPr>
          <w:rFonts w:cstheme="minorHAnsi"/>
        </w:rPr>
      </w:pPr>
    </w:p>
    <w:p w14:paraId="098997FF" w14:textId="19D80592" w:rsidR="002603F3" w:rsidRPr="00951B47" w:rsidRDefault="002603F3" w:rsidP="00951B47">
      <w:pPr>
        <w:spacing w:line="360" w:lineRule="auto"/>
        <w:jc w:val="both"/>
        <w:rPr>
          <w:rFonts w:cstheme="minorHAnsi"/>
        </w:rPr>
      </w:pPr>
      <w:r w:rsidRPr="00951B47">
        <w:rPr>
          <w:rFonts w:cstheme="minorHAnsi"/>
        </w:rPr>
        <w:t>Para la carga de documentos, utilizamos las clases PyPDFDirectoryLoader, CSVLoader y JSONLoader. Estas nos permiten cargar archivos PDF, CSV y JSON, respectivamente, y convertirlos en un formato estructurado que podemos procesar posteriormente. Los documentos cargados se dividen en fragmentos más pequeños utilizando la clase RecursiveCharacterTextSplitter, lo que nos permite manejar documentos de gran tamaño de manera eficiente.</w:t>
      </w:r>
    </w:p>
    <w:p w14:paraId="0FE333E5" w14:textId="77777777" w:rsidR="002603F3" w:rsidRPr="00951B47" w:rsidRDefault="002603F3" w:rsidP="00951B47">
      <w:pPr>
        <w:spacing w:line="360" w:lineRule="auto"/>
        <w:jc w:val="both"/>
        <w:rPr>
          <w:rFonts w:cstheme="minorHAnsi"/>
        </w:rPr>
      </w:pPr>
    </w:p>
    <w:p w14:paraId="7E98BE4A" w14:textId="77777777" w:rsidR="002603F3" w:rsidRPr="00951B47" w:rsidRDefault="002603F3" w:rsidP="00951B47">
      <w:pPr>
        <w:spacing w:line="360" w:lineRule="auto"/>
        <w:jc w:val="both"/>
        <w:rPr>
          <w:rFonts w:cstheme="minorHAnsi"/>
        </w:rPr>
      </w:pPr>
      <w:r w:rsidRPr="00951B47">
        <w:rPr>
          <w:rFonts w:cstheme="minorHAnsi"/>
        </w:rPr>
        <w:t xml:space="preserve">Una vez que tenemos los documentos cargados y divididos, generamos representaciones vectoriales de los fragmentos de texto utilizando la clase OllamaEmbeddings de Langchain. Estas representaciones vectoriales, conocidas como embeddings, nos permiten capturar la semántica y el contexto de los fragmentos de texto de manera numérica. Luego, almacenamos </w:t>
      </w:r>
      <w:r w:rsidRPr="00951B47">
        <w:rPr>
          <w:rFonts w:cstheme="minorHAnsi"/>
        </w:rPr>
        <w:lastRenderedPageBreak/>
        <w:t>estos embeddings en un almacén vectorial utilizando la biblioteca FAISS, que nos proporciona una forma eficiente de realizar búsquedas de similitud entre los vectores.</w:t>
      </w:r>
    </w:p>
    <w:p w14:paraId="3AF6789C" w14:textId="77777777" w:rsidR="002603F3" w:rsidRPr="00951B47" w:rsidRDefault="002603F3" w:rsidP="00951B47">
      <w:pPr>
        <w:spacing w:line="360" w:lineRule="auto"/>
        <w:jc w:val="both"/>
        <w:rPr>
          <w:rFonts w:cstheme="minorHAnsi"/>
        </w:rPr>
      </w:pPr>
    </w:p>
    <w:p w14:paraId="44C926FA" w14:textId="506E22E1" w:rsidR="002603F3" w:rsidRPr="00951B47" w:rsidRDefault="002603F3" w:rsidP="00951B47">
      <w:pPr>
        <w:spacing w:line="360" w:lineRule="auto"/>
        <w:jc w:val="both"/>
        <w:rPr>
          <w:rFonts w:cstheme="minorHAnsi"/>
        </w:rPr>
      </w:pPr>
      <w:r w:rsidRPr="00951B47">
        <w:rPr>
          <w:rFonts w:cstheme="minorHAnsi"/>
        </w:rPr>
        <w:t xml:space="preserve">Para la generación de respuestas, </w:t>
      </w:r>
      <w:r w:rsidR="0009767B" w:rsidRPr="00951B47">
        <w:rPr>
          <w:rFonts w:cstheme="minorHAnsi"/>
        </w:rPr>
        <w:t>utilizamos un LLM</w:t>
      </w:r>
      <w:r w:rsidRPr="00951B47">
        <w:rPr>
          <w:rFonts w:cstheme="minorHAnsi"/>
        </w:rPr>
        <w:t xml:space="preserve"> como GPT-J. Estos modelos nos permiten generar texto coherente y contextualmente relevante a partir de un prompt</w:t>
      </w:r>
      <w:r w:rsidR="00F21926" w:rsidRPr="00951B47">
        <w:rPr>
          <w:rFonts w:cstheme="minorHAnsi"/>
        </w:rPr>
        <w:t xml:space="preserve"> (siendo una instrucción o texto proporcionado a una </w:t>
      </w:r>
      <w:r w:rsidR="00F71E81" w:rsidRPr="00951B47">
        <w:rPr>
          <w:rFonts w:cstheme="minorHAnsi"/>
        </w:rPr>
        <w:t>herramienta generativa de IA)</w:t>
      </w:r>
      <w:r w:rsidRPr="00951B47">
        <w:rPr>
          <w:rFonts w:cstheme="minorHAnsi"/>
        </w:rPr>
        <w:t xml:space="preserve"> o una consulta dada. Integramos el modelo GPT-J con la plataforma Groq, que nos proporciona una aceleración de hardware para el procesamiento de inferencia. Esto nos permite obtener respuestas más rápidas y eficientes, aprovechando la potencia de cómputo de Groq.</w:t>
      </w:r>
    </w:p>
    <w:p w14:paraId="216F23DC" w14:textId="77777777" w:rsidR="002603F3" w:rsidRPr="00951B47" w:rsidRDefault="002603F3" w:rsidP="00951B47">
      <w:pPr>
        <w:spacing w:line="360" w:lineRule="auto"/>
        <w:jc w:val="both"/>
        <w:rPr>
          <w:rFonts w:cstheme="minorHAnsi"/>
        </w:rPr>
      </w:pPr>
    </w:p>
    <w:p w14:paraId="73E915AA" w14:textId="260770C7" w:rsidR="002603F3" w:rsidRPr="00951B47" w:rsidRDefault="002603F3" w:rsidP="00951B47">
      <w:pPr>
        <w:spacing w:line="360" w:lineRule="auto"/>
        <w:jc w:val="both"/>
        <w:rPr>
          <w:rFonts w:cstheme="minorHAnsi"/>
        </w:rPr>
      </w:pPr>
      <w:commentRangeStart w:id="11"/>
      <w:r w:rsidRPr="00951B47">
        <w:rPr>
          <w:rFonts w:cstheme="minorHAnsi"/>
        </w:rPr>
        <w:t>Además de los LLM, también utilizamos herramientas adicionales para enriquecer las capacidades de nuestra API</w:t>
      </w:r>
      <w:r w:rsidR="00F6594D" w:rsidRPr="00951B47">
        <w:rPr>
          <w:rFonts w:cstheme="minorHAnsi"/>
        </w:rPr>
        <w:t>,</w:t>
      </w:r>
      <w:r w:rsidRPr="00951B47">
        <w:rPr>
          <w:rFonts w:cstheme="minorHAnsi"/>
        </w:rPr>
        <w:t xml:space="preserve"> para </w:t>
      </w:r>
      <w:r w:rsidR="00F6594D" w:rsidRPr="00951B47">
        <w:rPr>
          <w:rFonts w:cstheme="minorHAnsi"/>
        </w:rPr>
        <w:t xml:space="preserve">poder </w:t>
      </w:r>
      <w:r w:rsidRPr="00951B47">
        <w:rPr>
          <w:rFonts w:cstheme="minorHAnsi"/>
        </w:rPr>
        <w:t xml:space="preserve">realizar consultas en </w:t>
      </w:r>
      <w:r w:rsidR="00F6594D" w:rsidRPr="00951B47">
        <w:rPr>
          <w:rFonts w:cstheme="minorHAnsi"/>
        </w:rPr>
        <w:t>Arxiv</w:t>
      </w:r>
      <w:r w:rsidR="00543AC9" w:rsidRPr="00951B47">
        <w:rPr>
          <w:rFonts w:cstheme="minorHAnsi"/>
        </w:rPr>
        <w:t xml:space="preserve"> </w:t>
      </w:r>
      <w:r w:rsidR="00543AC9" w:rsidRPr="00951B47">
        <w:rPr>
          <w:rFonts w:cstheme="minorHAnsi"/>
        </w:rPr>
        <w:fldChar w:fldCharType="begin"/>
      </w:r>
      <w:r w:rsidR="00543AC9" w:rsidRPr="00951B47">
        <w:rPr>
          <w:rFonts w:cstheme="minorHAnsi"/>
        </w:rPr>
        <w:instrText xml:space="preserve"> ADDIN ZOTERO_ITEM CSL_CITATION {"citationID":"SpuRXbu1","properties":{"formattedCitation":"(11)","plainCitation":"(11)","noteIndex":0},"citationItems":[{"id":638,"uris":["http://zotero.org/users/11307349/items/X4NGAL3W"],"itemData":{"id":638,"type":"manuscript","note":"container-title: arXiv","title":"arXiv.org e-Print archive","URL":"https://arxiv.org/","author":[{"family":"Are","given":"Who We"}],"accessed":{"date-parts":[["2024",6,1]]}}}],"schema":"https://github.com/citation-style-language/schema/raw/master/csl-citation.json"} </w:instrText>
      </w:r>
      <w:r w:rsidR="00543AC9" w:rsidRPr="00951B47">
        <w:rPr>
          <w:rFonts w:cstheme="minorHAnsi"/>
        </w:rPr>
        <w:fldChar w:fldCharType="separate"/>
      </w:r>
      <w:r w:rsidR="00543AC9" w:rsidRPr="00951B47">
        <w:rPr>
          <w:rFonts w:cstheme="minorHAnsi"/>
        </w:rPr>
        <w:t>(11)</w:t>
      </w:r>
      <w:r w:rsidR="00543AC9" w:rsidRPr="00951B47">
        <w:rPr>
          <w:rFonts w:cstheme="minorHAnsi"/>
        </w:rPr>
        <w:fldChar w:fldCharType="end"/>
      </w:r>
      <w:r w:rsidR="00F6594D" w:rsidRPr="00951B47">
        <w:rPr>
          <w:rFonts w:cstheme="minorHAnsi"/>
        </w:rPr>
        <w:t>, DisGeNET</w:t>
      </w:r>
      <w:r w:rsidR="00EC3D30" w:rsidRPr="00951B47">
        <w:rPr>
          <w:rFonts w:cstheme="minorHAnsi"/>
        </w:rPr>
        <w:t xml:space="preserve"> </w:t>
      </w:r>
      <w:r w:rsidR="00EC3D30" w:rsidRPr="00951B47">
        <w:rPr>
          <w:rFonts w:cstheme="minorHAnsi"/>
        </w:rPr>
        <w:fldChar w:fldCharType="begin"/>
      </w:r>
      <w:r w:rsidR="00EC3D30" w:rsidRPr="00951B47">
        <w:rPr>
          <w:rFonts w:cstheme="minorHAnsi"/>
        </w:rPr>
        <w:instrText xml:space="preserve"> ADDIN ZOTERO_ITEM CSL_CITATION {"citationID":"4LqTN36Q","properties":{"formattedCitation":"(12)","plainCitation":"(12)","noteIndex":0},"citationItems":[{"id":637,"uris":["http://zotero.org/users/11307349/items/WKW3BPP9"],"itemData":{"id":637,"type":"webpage","title":"DisGeNET - a database of gene-disease associations","URL":"https://www.disgenet.org/","accessed":{"date-parts":[["2024",6,1]]}}}],"schema":"https://github.com/citation-style-language/schema/raw/master/csl-citation.json"} </w:instrText>
      </w:r>
      <w:r w:rsidR="00EC3D30" w:rsidRPr="00951B47">
        <w:rPr>
          <w:rFonts w:cstheme="minorHAnsi"/>
        </w:rPr>
        <w:fldChar w:fldCharType="separate"/>
      </w:r>
      <w:r w:rsidR="00EC3D30" w:rsidRPr="00951B47">
        <w:rPr>
          <w:rFonts w:cstheme="minorHAnsi"/>
        </w:rPr>
        <w:t>(12)</w:t>
      </w:r>
      <w:r w:rsidR="00EC3D30" w:rsidRPr="00951B47">
        <w:rPr>
          <w:rFonts w:cstheme="minorHAnsi"/>
        </w:rPr>
        <w:fldChar w:fldCharType="end"/>
      </w:r>
      <w:r w:rsidR="00F6594D" w:rsidRPr="00951B47">
        <w:rPr>
          <w:rFonts w:cstheme="minorHAnsi"/>
        </w:rPr>
        <w:t xml:space="preserve"> </w:t>
      </w:r>
      <w:r w:rsidRPr="00951B47">
        <w:rPr>
          <w:rFonts w:cstheme="minorHAnsi"/>
        </w:rPr>
        <w:t xml:space="preserve">y </w:t>
      </w:r>
      <w:r w:rsidR="00F6594D" w:rsidRPr="00951B47">
        <w:rPr>
          <w:rFonts w:cstheme="minorHAnsi"/>
        </w:rPr>
        <w:t>Wikipedia</w:t>
      </w:r>
      <w:r w:rsidR="00EC3D30" w:rsidRPr="00951B47">
        <w:rPr>
          <w:rFonts w:cstheme="minorHAnsi"/>
        </w:rPr>
        <w:t xml:space="preserve"> </w:t>
      </w:r>
      <w:r w:rsidR="00EC3D30" w:rsidRPr="00951B47">
        <w:rPr>
          <w:rFonts w:cstheme="minorHAnsi"/>
        </w:rPr>
        <w:fldChar w:fldCharType="begin"/>
      </w:r>
      <w:r w:rsidR="00EC3D30" w:rsidRPr="00951B47">
        <w:rPr>
          <w:rFonts w:cstheme="minorHAnsi"/>
        </w:rPr>
        <w:instrText xml:space="preserve"> ADDIN ZOTERO_ITEM CSL_CITATION {"citationID":"oVZSYcGx","properties":{"formattedCitation":"(13)","plainCitation":"(13)","noteIndex":0},"citationItems":[{"id":639,"uris":["http://zotero.org/users/11307349/items/YZYXH3DV"],"itemData":{"id":639,"type":"entry-encyclopedia","title":"Wikipedia:Portada","URL":"https://es.wikipedia.org/w/index.php?title=Wikipedia:Portada&amp;oldid=149134229","author":[{"literal":"Wikipedia contributors"}]}}],"schema":"https://github.com/citation-style-language/schema/raw/master/csl-citation.json"} </w:instrText>
      </w:r>
      <w:r w:rsidR="00EC3D30" w:rsidRPr="00951B47">
        <w:rPr>
          <w:rFonts w:cstheme="minorHAnsi"/>
        </w:rPr>
        <w:fldChar w:fldCharType="separate"/>
      </w:r>
      <w:r w:rsidR="00EC3D30" w:rsidRPr="00951B47">
        <w:rPr>
          <w:rFonts w:cstheme="minorHAnsi"/>
        </w:rPr>
        <w:t>(13)</w:t>
      </w:r>
      <w:r w:rsidR="00EC3D30" w:rsidRPr="00951B47">
        <w:rPr>
          <w:rFonts w:cstheme="minorHAnsi"/>
        </w:rPr>
        <w:fldChar w:fldCharType="end"/>
      </w:r>
      <w:r w:rsidR="00F6594D" w:rsidRPr="00951B47">
        <w:rPr>
          <w:rFonts w:cstheme="minorHAnsi"/>
        </w:rPr>
        <w:t>.</w:t>
      </w:r>
      <w:r w:rsidRPr="00951B47">
        <w:rPr>
          <w:rFonts w:cstheme="minorHAnsi"/>
        </w:rPr>
        <w:t xml:space="preserve"> Estas permiten obtener información adicional y relevante para responder a las consultas de los usuarios de manera más completa y precisa.</w:t>
      </w:r>
      <w:commentRangeEnd w:id="11"/>
      <w:r w:rsidR="00A83D13" w:rsidRPr="00951B47">
        <w:rPr>
          <w:rStyle w:val="Refdecomentario"/>
          <w:rFonts w:cstheme="minorHAnsi"/>
        </w:rPr>
        <w:commentReference w:id="11"/>
      </w:r>
    </w:p>
    <w:p w14:paraId="05DD5E74" w14:textId="25E3E61D" w:rsidR="000D09A0" w:rsidRPr="00951B47" w:rsidRDefault="000D09A0" w:rsidP="00951B47">
      <w:pPr>
        <w:spacing w:before="0" w:after="0" w:line="360" w:lineRule="auto"/>
        <w:jc w:val="both"/>
        <w:rPr>
          <w:rFonts w:cstheme="minorHAnsi"/>
        </w:rPr>
      </w:pPr>
    </w:p>
    <w:p w14:paraId="11AA0E80" w14:textId="14D3ECE1" w:rsidR="0087394A" w:rsidRPr="00951B47" w:rsidRDefault="00437A70" w:rsidP="00951B47">
      <w:pPr>
        <w:pStyle w:val="Ttulo1"/>
        <w:spacing w:line="360" w:lineRule="auto"/>
        <w:jc w:val="both"/>
        <w:rPr>
          <w:rFonts w:asciiTheme="minorHAnsi" w:hAnsiTheme="minorHAnsi" w:cstheme="minorHAnsi"/>
          <w:caps w:val="0"/>
        </w:rPr>
      </w:pPr>
      <w:bookmarkStart w:id="12" w:name="_Toc162797403"/>
      <w:bookmarkStart w:id="13" w:name="_Toc54935093"/>
      <w:bookmarkStart w:id="14" w:name="_Toc168500307"/>
      <w:r w:rsidRPr="00951B47">
        <w:rPr>
          <w:rFonts w:asciiTheme="minorHAnsi" w:hAnsiTheme="minorHAnsi" w:cstheme="minorHAnsi"/>
          <w:caps w:val="0"/>
        </w:rPr>
        <w:t>Metodología</w:t>
      </w:r>
      <w:bookmarkEnd w:id="12"/>
      <w:bookmarkEnd w:id="14"/>
    </w:p>
    <w:p w14:paraId="3B263FE7" w14:textId="77777777" w:rsidR="005F2170" w:rsidRPr="00951B47" w:rsidRDefault="005F2170" w:rsidP="00951B47">
      <w:pPr>
        <w:spacing w:line="360" w:lineRule="auto"/>
        <w:jc w:val="both"/>
        <w:rPr>
          <w:rFonts w:cstheme="minorHAnsi"/>
        </w:rPr>
      </w:pPr>
    </w:p>
    <w:p w14:paraId="5C383B8E" w14:textId="51A2D40B" w:rsidR="000148D0" w:rsidRPr="00951B47" w:rsidRDefault="000148D0" w:rsidP="00951B47">
      <w:pPr>
        <w:spacing w:line="360" w:lineRule="auto"/>
        <w:jc w:val="both"/>
        <w:rPr>
          <w:rFonts w:cstheme="minorHAnsi"/>
        </w:rPr>
      </w:pPr>
      <w:commentRangeStart w:id="15"/>
      <w:r w:rsidRPr="00951B47">
        <w:rPr>
          <w:rFonts w:cstheme="minorHAnsi"/>
        </w:rPr>
        <w:t xml:space="preserve">Antes de proceder con las diferentes secciones de esta parte, es importante destacar que, para una representación óptima y un seguimiento adecuado de su funcionalidad, todos los archivos, documentos y materiales complementarios mencionados estarán disponibles en </w:t>
      </w:r>
      <w:hyperlink r:id="rId16" w:history="1">
        <w:r w:rsidRPr="00951B47">
          <w:rPr>
            <w:rStyle w:val="Hipervnculo"/>
            <w:rFonts w:cstheme="minorHAnsi"/>
          </w:rPr>
          <w:t>https://github.com/davidfdezmartin/Chatbot-con-FastAPI-Streamlit-y-LangChain/tree/main</w:t>
        </w:r>
      </w:hyperlink>
      <w:r w:rsidRPr="00951B47">
        <w:rPr>
          <w:rFonts w:cstheme="minorHAnsi"/>
        </w:rPr>
        <w:t xml:space="preserve"> (Fig.1).</w:t>
      </w:r>
      <w:commentRangeEnd w:id="15"/>
      <w:r w:rsidR="004951EC" w:rsidRPr="00951B47">
        <w:rPr>
          <w:rStyle w:val="Refdecomentario"/>
          <w:rFonts w:cstheme="minorHAnsi"/>
        </w:rPr>
        <w:commentReference w:id="15"/>
      </w:r>
    </w:p>
    <w:p w14:paraId="562CA8B6" w14:textId="77777777" w:rsidR="006D3F39" w:rsidRPr="00951B47" w:rsidRDefault="006D3F39" w:rsidP="00951B47">
      <w:pPr>
        <w:spacing w:line="360" w:lineRule="auto"/>
        <w:jc w:val="both"/>
        <w:rPr>
          <w:rFonts w:cstheme="minorHAnsi"/>
        </w:rPr>
      </w:pPr>
    </w:p>
    <w:p w14:paraId="286C6FFB" w14:textId="77777777" w:rsidR="001911EE" w:rsidRPr="00951B47" w:rsidRDefault="00481D2E" w:rsidP="00951B47">
      <w:pPr>
        <w:keepNext/>
        <w:spacing w:line="360" w:lineRule="auto"/>
        <w:jc w:val="both"/>
        <w:rPr>
          <w:rFonts w:cstheme="minorHAnsi"/>
        </w:rPr>
      </w:pPr>
      <w:r w:rsidRPr="00951B47">
        <w:rPr>
          <w:rFonts w:cstheme="minorHAnsi"/>
          <w:noProof/>
        </w:rPr>
        <w:drawing>
          <wp:inline distT="0" distB="0" distL="0" distR="0" wp14:anchorId="628520F1" wp14:editId="1B692451">
            <wp:extent cx="5760085" cy="1167765"/>
            <wp:effectExtent l="0" t="0" r="0" b="0"/>
            <wp:docPr id="110156369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563693" name="Imagen 2" descr="Diagram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1167765"/>
                    </a:xfrm>
                    <a:prstGeom prst="rect">
                      <a:avLst/>
                    </a:prstGeom>
                  </pic:spPr>
                </pic:pic>
              </a:graphicData>
            </a:graphic>
          </wp:inline>
        </w:drawing>
      </w:r>
    </w:p>
    <w:p w14:paraId="5CE7A2D3" w14:textId="233D6692" w:rsidR="006D3F39" w:rsidRPr="00951B47" w:rsidRDefault="001911EE" w:rsidP="00D233FB">
      <w:pPr>
        <w:pStyle w:val="Descripcin"/>
        <w:spacing w:line="360" w:lineRule="auto"/>
        <w:jc w:val="center"/>
        <w:rPr>
          <w:rFonts w:cstheme="minorHAnsi"/>
        </w:rPr>
      </w:pPr>
      <w:r w:rsidRPr="00951B47">
        <w:rPr>
          <w:rFonts w:cstheme="minorHAnsi"/>
        </w:rPr>
        <w:t xml:space="preserve">Figura </w:t>
      </w:r>
      <w:r w:rsidRPr="00951B47">
        <w:rPr>
          <w:rFonts w:cstheme="minorHAnsi"/>
        </w:rPr>
        <w:fldChar w:fldCharType="begin"/>
      </w:r>
      <w:r w:rsidRPr="00951B47">
        <w:rPr>
          <w:rFonts w:cstheme="minorHAnsi"/>
        </w:rPr>
        <w:instrText xml:space="preserve"> SEQ Figura \* ARABIC </w:instrText>
      </w:r>
      <w:r w:rsidRPr="00951B47">
        <w:rPr>
          <w:rFonts w:cstheme="minorHAnsi"/>
        </w:rPr>
        <w:fldChar w:fldCharType="separate"/>
      </w:r>
      <w:r w:rsidR="009E2CA0">
        <w:rPr>
          <w:rFonts w:cstheme="minorHAnsi"/>
          <w:noProof/>
        </w:rPr>
        <w:t>2</w:t>
      </w:r>
      <w:r w:rsidRPr="00951B47">
        <w:rPr>
          <w:rFonts w:cstheme="minorHAnsi"/>
        </w:rPr>
        <w:fldChar w:fldCharType="end"/>
      </w:r>
      <w:r w:rsidRPr="00951B47">
        <w:rPr>
          <w:rFonts w:cstheme="minorHAnsi"/>
        </w:rPr>
        <w:t xml:space="preserve">. </w:t>
      </w:r>
      <w:r w:rsidRPr="00951B47">
        <w:rPr>
          <w:rFonts w:cstheme="minorHAnsi"/>
          <w:b w:val="0"/>
          <w:bCs w:val="0"/>
        </w:rPr>
        <w:t>Estructura básica del repositorio</w:t>
      </w:r>
    </w:p>
    <w:p w14:paraId="36884B8B" w14:textId="77777777" w:rsidR="005F2170" w:rsidRPr="00951B47" w:rsidRDefault="005F2170" w:rsidP="00951B47">
      <w:pPr>
        <w:spacing w:line="360" w:lineRule="auto"/>
        <w:jc w:val="both"/>
        <w:rPr>
          <w:rFonts w:cstheme="minorHAnsi"/>
        </w:rPr>
      </w:pPr>
    </w:p>
    <w:p w14:paraId="1B70ADE6" w14:textId="71C92E20" w:rsidR="004B3EE8" w:rsidRPr="00951B47" w:rsidRDefault="00386F44" w:rsidP="00951B47">
      <w:pPr>
        <w:pStyle w:val="Ttulo2"/>
        <w:spacing w:line="360" w:lineRule="auto"/>
        <w:jc w:val="both"/>
        <w:rPr>
          <w:rFonts w:asciiTheme="minorHAnsi" w:hAnsiTheme="minorHAnsi" w:cstheme="minorHAnsi"/>
          <w:b/>
          <w:bCs w:val="0"/>
        </w:rPr>
      </w:pPr>
      <w:bookmarkStart w:id="16" w:name="_Toc168500308"/>
      <w:bookmarkEnd w:id="13"/>
      <w:commentRangeStart w:id="17"/>
      <w:r w:rsidRPr="00951B47">
        <w:rPr>
          <w:rFonts w:asciiTheme="minorHAnsi" w:hAnsiTheme="minorHAnsi" w:cstheme="minorHAnsi"/>
          <w:b/>
          <w:bCs w:val="0"/>
          <w:caps w:val="0"/>
        </w:rPr>
        <w:t>Selección</w:t>
      </w:r>
      <w:r w:rsidR="004B3EE8" w:rsidRPr="00951B47">
        <w:rPr>
          <w:rFonts w:asciiTheme="minorHAnsi" w:hAnsiTheme="minorHAnsi" w:cstheme="minorHAnsi"/>
          <w:b/>
          <w:bCs w:val="0"/>
          <w:caps w:val="0"/>
        </w:rPr>
        <w:t xml:space="preserve"> y </w:t>
      </w:r>
      <w:r w:rsidRPr="00951B47">
        <w:rPr>
          <w:rFonts w:asciiTheme="minorHAnsi" w:hAnsiTheme="minorHAnsi" w:cstheme="minorHAnsi"/>
          <w:b/>
          <w:bCs w:val="0"/>
          <w:caps w:val="0"/>
        </w:rPr>
        <w:t xml:space="preserve">procesamiento </w:t>
      </w:r>
      <w:r w:rsidR="005B26D4" w:rsidRPr="00951B47">
        <w:rPr>
          <w:rFonts w:asciiTheme="minorHAnsi" w:hAnsiTheme="minorHAnsi" w:cstheme="minorHAnsi"/>
          <w:b/>
          <w:bCs w:val="0"/>
          <w:caps w:val="0"/>
        </w:rPr>
        <w:t>de documentos</w:t>
      </w:r>
      <w:commentRangeEnd w:id="17"/>
      <w:r w:rsidR="000148D0" w:rsidRPr="00951B47">
        <w:rPr>
          <w:rStyle w:val="Refdecomentario"/>
          <w:rFonts w:asciiTheme="minorHAnsi" w:hAnsiTheme="minorHAnsi" w:cstheme="minorHAnsi"/>
          <w:bCs w:val="0"/>
          <w:iCs w:val="0"/>
          <w:caps w:val="0"/>
          <w:color w:val="auto"/>
        </w:rPr>
        <w:commentReference w:id="17"/>
      </w:r>
      <w:bookmarkEnd w:id="16"/>
    </w:p>
    <w:p w14:paraId="6362B228" w14:textId="77777777" w:rsidR="004B3EE8" w:rsidRPr="00951B47" w:rsidRDefault="004B3EE8" w:rsidP="00951B47">
      <w:pPr>
        <w:spacing w:line="360" w:lineRule="auto"/>
        <w:jc w:val="both"/>
        <w:rPr>
          <w:rFonts w:cstheme="minorHAnsi"/>
        </w:rPr>
      </w:pPr>
    </w:p>
    <w:p w14:paraId="56263E03" w14:textId="11E39390" w:rsidR="00144322" w:rsidRPr="00951B47" w:rsidRDefault="00144322" w:rsidP="00951B47">
      <w:pPr>
        <w:spacing w:line="360" w:lineRule="auto"/>
        <w:jc w:val="both"/>
        <w:rPr>
          <w:rFonts w:cstheme="minorHAnsi"/>
        </w:rPr>
      </w:pPr>
      <w:r w:rsidRPr="00951B47">
        <w:rPr>
          <w:rFonts w:cstheme="minorHAnsi"/>
        </w:rPr>
        <w:t>Se procede en primera instancia a la búsqueda exhaustiva de bibliografía</w:t>
      </w:r>
      <w:r w:rsidR="00EF0CC5" w:rsidRPr="00951B47">
        <w:rPr>
          <w:rFonts w:cstheme="minorHAnsi"/>
        </w:rPr>
        <w:t xml:space="preserve"> médica</w:t>
      </w:r>
      <w:r w:rsidRPr="00951B47">
        <w:rPr>
          <w:rFonts w:cstheme="minorHAnsi"/>
        </w:rPr>
        <w:t xml:space="preserve"> que cumpla los requisitos necesarios para poder aportar la información necesaria para la respuesta de las preguntas por parte del usuario.</w:t>
      </w:r>
    </w:p>
    <w:p w14:paraId="222E0732" w14:textId="77777777" w:rsidR="00144322" w:rsidRPr="00951B47" w:rsidRDefault="00144322" w:rsidP="00951B47">
      <w:pPr>
        <w:spacing w:line="360" w:lineRule="auto"/>
        <w:jc w:val="both"/>
        <w:rPr>
          <w:rFonts w:cstheme="minorHAnsi"/>
        </w:rPr>
      </w:pPr>
    </w:p>
    <w:p w14:paraId="04856290" w14:textId="285BE3C1" w:rsidR="00982E73" w:rsidRPr="00951B47" w:rsidRDefault="00982E73" w:rsidP="00951B47">
      <w:pPr>
        <w:spacing w:line="360" w:lineRule="auto"/>
        <w:jc w:val="both"/>
        <w:rPr>
          <w:rFonts w:cstheme="minorHAnsi"/>
        </w:rPr>
      </w:pPr>
      <w:r w:rsidRPr="00951B47">
        <w:rPr>
          <w:rFonts w:cstheme="minorHAnsi"/>
        </w:rPr>
        <w:t>Ha habido un especial interés en seleccionar documentos que aporten información médica desde una perspectiva más general, sin llegar a la especialización de los artículos científicos o revisiones, ya que gracias a la posterior (y comentada) implementación de búsqueda de información en Arxiv, esta área para responder a las dudas del usuario con un mayor grado de especificidad estaría cubierto.</w:t>
      </w:r>
    </w:p>
    <w:p w14:paraId="7D5FD69B" w14:textId="77777777" w:rsidR="00144322" w:rsidRPr="00951B47" w:rsidRDefault="00144322" w:rsidP="00951B47">
      <w:pPr>
        <w:spacing w:line="360" w:lineRule="auto"/>
        <w:jc w:val="both"/>
        <w:rPr>
          <w:rFonts w:cstheme="minorHAnsi"/>
        </w:rPr>
      </w:pPr>
    </w:p>
    <w:p w14:paraId="5CFD840C" w14:textId="58DC5F95" w:rsidR="004B3EE8" w:rsidRPr="00951B47" w:rsidRDefault="00AC0CD8" w:rsidP="00951B47">
      <w:pPr>
        <w:spacing w:line="360" w:lineRule="auto"/>
        <w:jc w:val="both"/>
        <w:rPr>
          <w:rFonts w:cstheme="minorHAnsi"/>
        </w:rPr>
      </w:pPr>
      <w:r w:rsidRPr="00951B47">
        <w:rPr>
          <w:rFonts w:cstheme="minorHAnsi"/>
        </w:rPr>
        <w:t xml:space="preserve">Una vez </w:t>
      </w:r>
      <w:r w:rsidR="00161021" w:rsidRPr="00951B47">
        <w:rPr>
          <w:rFonts w:cstheme="minorHAnsi"/>
        </w:rPr>
        <w:t>seleccionados</w:t>
      </w:r>
      <w:r w:rsidRPr="00951B47">
        <w:rPr>
          <w:rFonts w:cstheme="minorHAnsi"/>
        </w:rPr>
        <w:t xml:space="preserve"> y recopilados los documentos </w:t>
      </w:r>
      <w:r w:rsidR="00FF2FD6" w:rsidRPr="00951B47">
        <w:rPr>
          <w:rFonts w:cstheme="minorHAnsi"/>
        </w:rPr>
        <w:t>necesarios</w:t>
      </w:r>
      <w:r w:rsidRPr="00951B47">
        <w:rPr>
          <w:rFonts w:cstheme="minorHAnsi"/>
        </w:rPr>
        <w:t xml:space="preserve">, se realiza un proceso exhaustivo de </w:t>
      </w:r>
      <w:r w:rsidR="006E3F5B" w:rsidRPr="00951B47">
        <w:rPr>
          <w:rFonts w:cstheme="minorHAnsi"/>
        </w:rPr>
        <w:t>comprobación, lectura</w:t>
      </w:r>
      <w:r w:rsidRPr="00951B47">
        <w:rPr>
          <w:rFonts w:cstheme="minorHAnsi"/>
        </w:rPr>
        <w:t xml:space="preserve"> y </w:t>
      </w:r>
      <w:r w:rsidR="00B26EBF" w:rsidRPr="00951B47">
        <w:rPr>
          <w:rFonts w:cstheme="minorHAnsi"/>
        </w:rPr>
        <w:t xml:space="preserve">pasar del formato </w:t>
      </w:r>
      <w:r w:rsidR="00447058" w:rsidRPr="00951B47">
        <w:rPr>
          <w:rFonts w:cstheme="minorHAnsi"/>
        </w:rPr>
        <w:t>PDF</w:t>
      </w:r>
      <w:r w:rsidR="00B26EBF" w:rsidRPr="00951B47">
        <w:rPr>
          <w:rFonts w:cstheme="minorHAnsi"/>
        </w:rPr>
        <w:t xml:space="preserve"> o </w:t>
      </w:r>
      <w:r w:rsidR="008C1CE7" w:rsidRPr="00951B47">
        <w:rPr>
          <w:rFonts w:cstheme="minorHAnsi"/>
        </w:rPr>
        <w:t>DOCX</w:t>
      </w:r>
      <w:r w:rsidR="00B26EBF" w:rsidRPr="00951B47">
        <w:rPr>
          <w:rFonts w:cstheme="minorHAnsi"/>
        </w:rPr>
        <w:t xml:space="preserve"> </w:t>
      </w:r>
      <w:r w:rsidR="00FD09E2" w:rsidRPr="00951B47">
        <w:rPr>
          <w:rFonts w:cstheme="minorHAnsi"/>
        </w:rPr>
        <w:t>si fuese necesario a MD</w:t>
      </w:r>
      <w:r w:rsidRPr="00951B47">
        <w:rPr>
          <w:rFonts w:cstheme="minorHAnsi"/>
        </w:rPr>
        <w:t xml:space="preserve">. El objetivo es garantizar la calidad y </w:t>
      </w:r>
      <w:r w:rsidR="007D4FAD" w:rsidRPr="00951B47">
        <w:rPr>
          <w:rFonts w:cstheme="minorHAnsi"/>
        </w:rPr>
        <w:t>la buena información presente</w:t>
      </w:r>
      <w:r w:rsidR="00144322" w:rsidRPr="00951B47">
        <w:rPr>
          <w:rFonts w:cstheme="minorHAnsi"/>
        </w:rPr>
        <w:t xml:space="preserve"> en los documentos</w:t>
      </w:r>
      <w:r w:rsidRPr="00951B47">
        <w:rPr>
          <w:rFonts w:cstheme="minorHAnsi"/>
        </w:rPr>
        <w:t xml:space="preserve"> antes de integrarlos en nuestro modelo.</w:t>
      </w:r>
    </w:p>
    <w:p w14:paraId="37FC288A" w14:textId="77777777" w:rsidR="00DB5A99" w:rsidRPr="00951B47" w:rsidRDefault="00DB5A99" w:rsidP="00951B47">
      <w:pPr>
        <w:spacing w:line="360" w:lineRule="auto"/>
        <w:jc w:val="both"/>
        <w:rPr>
          <w:rFonts w:cstheme="minorHAnsi"/>
        </w:rPr>
      </w:pPr>
    </w:p>
    <w:p w14:paraId="4447F77C" w14:textId="39FE5044" w:rsidR="00DB5A99" w:rsidRPr="00951B47" w:rsidRDefault="00DB5A99" w:rsidP="00951B47">
      <w:pPr>
        <w:spacing w:line="360" w:lineRule="auto"/>
        <w:jc w:val="both"/>
        <w:rPr>
          <w:rFonts w:cstheme="minorHAnsi"/>
        </w:rPr>
      </w:pPr>
      <w:r w:rsidRPr="00951B47">
        <w:rPr>
          <w:rFonts w:cstheme="minorHAnsi"/>
        </w:rPr>
        <w:t>Esto es gracias a la utilización de variables de entorno y la descarga dinámica del contenido, asegurando que el código sea portable y fácil de mantener, lo que facilita la colaboración en proyectos de datos y procesamiento de texto.</w:t>
      </w:r>
    </w:p>
    <w:p w14:paraId="52C3BF60" w14:textId="77777777" w:rsidR="00DB5A99" w:rsidRPr="00951B47" w:rsidRDefault="00DB5A99" w:rsidP="00951B47">
      <w:pPr>
        <w:spacing w:line="360" w:lineRule="auto"/>
        <w:jc w:val="both"/>
        <w:rPr>
          <w:rFonts w:cstheme="minorHAnsi"/>
        </w:rPr>
      </w:pPr>
    </w:p>
    <w:p w14:paraId="4906801C" w14:textId="77777777" w:rsidR="004B3EE8" w:rsidRPr="00951B47" w:rsidRDefault="004B3EE8" w:rsidP="00951B47">
      <w:pPr>
        <w:spacing w:line="360" w:lineRule="auto"/>
        <w:jc w:val="both"/>
        <w:rPr>
          <w:rFonts w:cstheme="minorHAnsi"/>
        </w:rPr>
      </w:pPr>
    </w:p>
    <w:p w14:paraId="56CAB0B2" w14:textId="5A04E7D8" w:rsidR="004B3EE8" w:rsidRPr="00951B47" w:rsidRDefault="004B3EE8" w:rsidP="00951B47">
      <w:pPr>
        <w:pStyle w:val="Ttulo2"/>
        <w:spacing w:line="360" w:lineRule="auto"/>
        <w:jc w:val="both"/>
        <w:rPr>
          <w:rFonts w:asciiTheme="minorHAnsi" w:hAnsiTheme="minorHAnsi" w:cstheme="minorHAnsi"/>
          <w:b/>
          <w:bCs w:val="0"/>
          <w:caps w:val="0"/>
        </w:rPr>
      </w:pPr>
      <w:bookmarkStart w:id="18" w:name="_Toc168500309"/>
      <w:commentRangeStart w:id="19"/>
      <w:r w:rsidRPr="00951B47">
        <w:rPr>
          <w:rFonts w:asciiTheme="minorHAnsi" w:hAnsiTheme="minorHAnsi" w:cstheme="minorHAnsi"/>
          <w:b/>
          <w:bCs w:val="0"/>
          <w:caps w:val="0"/>
        </w:rPr>
        <w:t>Integración en la base de conocimientos</w:t>
      </w:r>
      <w:commentRangeEnd w:id="19"/>
      <w:r w:rsidR="00D10EE6" w:rsidRPr="00951B47">
        <w:rPr>
          <w:rStyle w:val="Refdecomentario"/>
          <w:rFonts w:asciiTheme="minorHAnsi" w:hAnsiTheme="minorHAnsi" w:cstheme="minorHAnsi"/>
          <w:bCs w:val="0"/>
          <w:iCs w:val="0"/>
          <w:caps w:val="0"/>
          <w:color w:val="auto"/>
        </w:rPr>
        <w:commentReference w:id="19"/>
      </w:r>
      <w:bookmarkEnd w:id="18"/>
    </w:p>
    <w:p w14:paraId="0FE1BDC1" w14:textId="55225FF6" w:rsidR="00FE067C" w:rsidRPr="00951B47" w:rsidRDefault="00FE067C" w:rsidP="00951B47">
      <w:pPr>
        <w:tabs>
          <w:tab w:val="left" w:pos="1308"/>
        </w:tabs>
        <w:spacing w:line="360" w:lineRule="auto"/>
        <w:jc w:val="both"/>
        <w:rPr>
          <w:rFonts w:cstheme="minorHAnsi"/>
        </w:rPr>
      </w:pPr>
    </w:p>
    <w:p w14:paraId="77F1E377" w14:textId="2F51DD74" w:rsidR="00F31563" w:rsidRPr="00951B47" w:rsidRDefault="00F31563" w:rsidP="00951B47">
      <w:pPr>
        <w:tabs>
          <w:tab w:val="left" w:pos="1308"/>
        </w:tabs>
        <w:spacing w:line="360" w:lineRule="auto"/>
        <w:jc w:val="both"/>
        <w:rPr>
          <w:rFonts w:cstheme="minorHAnsi"/>
        </w:rPr>
      </w:pPr>
      <w:r w:rsidRPr="00951B47">
        <w:rPr>
          <w:rFonts w:cstheme="minorHAnsi"/>
        </w:rPr>
        <w:t xml:space="preserve">Después de la </w:t>
      </w:r>
      <w:r w:rsidR="00D10EE6" w:rsidRPr="00951B47">
        <w:rPr>
          <w:rFonts w:cstheme="minorHAnsi"/>
        </w:rPr>
        <w:t>selección</w:t>
      </w:r>
      <w:r w:rsidRPr="00951B47">
        <w:rPr>
          <w:rFonts w:cstheme="minorHAnsi"/>
        </w:rPr>
        <w:t xml:space="preserve"> y el </w:t>
      </w:r>
      <w:r w:rsidR="00D10EE6" w:rsidRPr="00951B47">
        <w:rPr>
          <w:rFonts w:cstheme="minorHAnsi"/>
        </w:rPr>
        <w:t>procesado</w:t>
      </w:r>
      <w:r w:rsidRPr="00951B47">
        <w:rPr>
          <w:rFonts w:cstheme="minorHAnsi"/>
        </w:rPr>
        <w:t xml:space="preserve"> de l</w:t>
      </w:r>
      <w:r w:rsidR="00D10EE6" w:rsidRPr="00951B47">
        <w:rPr>
          <w:rFonts w:cstheme="minorHAnsi"/>
        </w:rPr>
        <w:t xml:space="preserve">a literatura </w:t>
      </w:r>
      <w:r w:rsidRPr="00951B47">
        <w:rPr>
          <w:rFonts w:cstheme="minorHAnsi"/>
        </w:rPr>
        <w:t>recopilad</w:t>
      </w:r>
      <w:r w:rsidR="00D10EE6" w:rsidRPr="00951B47">
        <w:rPr>
          <w:rFonts w:cstheme="minorHAnsi"/>
        </w:rPr>
        <w:t>a</w:t>
      </w:r>
      <w:r w:rsidRPr="00951B47">
        <w:rPr>
          <w:rFonts w:cstheme="minorHAnsi"/>
        </w:rPr>
        <w:t xml:space="preserve">, </w:t>
      </w:r>
      <w:r w:rsidR="00B5301A" w:rsidRPr="00951B47">
        <w:rPr>
          <w:rFonts w:cstheme="minorHAnsi"/>
        </w:rPr>
        <w:t>se</w:t>
      </w:r>
      <w:r w:rsidRPr="00951B47">
        <w:rPr>
          <w:rFonts w:cstheme="minorHAnsi"/>
        </w:rPr>
        <w:t xml:space="preserve"> integra esta información en </w:t>
      </w:r>
      <w:r w:rsidR="00B5301A" w:rsidRPr="00951B47">
        <w:rPr>
          <w:rFonts w:cstheme="minorHAnsi"/>
        </w:rPr>
        <w:t>la</w:t>
      </w:r>
      <w:r w:rsidRPr="00951B47">
        <w:rPr>
          <w:rFonts w:cstheme="minorHAnsi"/>
        </w:rPr>
        <w:t xml:space="preserve"> base de conocimientos, la cual </w:t>
      </w:r>
      <w:r w:rsidR="00D13C66" w:rsidRPr="00951B47">
        <w:rPr>
          <w:rFonts w:cstheme="minorHAnsi"/>
        </w:rPr>
        <w:t xml:space="preserve">es esencial para facilitar la recuperación de respuestas </w:t>
      </w:r>
      <w:r w:rsidR="00D13C66" w:rsidRPr="00951B47">
        <w:rPr>
          <w:rFonts w:cstheme="minorHAnsi"/>
        </w:rPr>
        <w:lastRenderedPageBreak/>
        <w:t>pertinentes durante la interacción con el sistema de chatbot.</w:t>
      </w:r>
      <w:r w:rsidR="00C342C0" w:rsidRPr="00951B47">
        <w:rPr>
          <w:rFonts w:cstheme="minorHAnsi"/>
        </w:rPr>
        <w:t xml:space="preserve"> </w:t>
      </w:r>
      <w:r w:rsidR="00D13C66" w:rsidRPr="00951B47">
        <w:rPr>
          <w:rFonts w:cstheme="minorHAnsi"/>
        </w:rPr>
        <w:t>Este proceso se realiza a través de las siguientes etapas:</w:t>
      </w:r>
    </w:p>
    <w:p w14:paraId="41E45A38" w14:textId="77777777" w:rsidR="00D13C66" w:rsidRPr="00951B47" w:rsidRDefault="00D13C66" w:rsidP="00951B47">
      <w:pPr>
        <w:tabs>
          <w:tab w:val="left" w:pos="1308"/>
        </w:tabs>
        <w:spacing w:line="360" w:lineRule="auto"/>
        <w:jc w:val="both"/>
        <w:rPr>
          <w:rFonts w:cstheme="minorHAnsi"/>
        </w:rPr>
      </w:pPr>
    </w:p>
    <w:p w14:paraId="72346D34" w14:textId="77777777" w:rsidR="00F15201" w:rsidRPr="00951B47" w:rsidRDefault="0011043B" w:rsidP="00951B47">
      <w:pPr>
        <w:keepNext/>
        <w:spacing w:line="360" w:lineRule="auto"/>
        <w:jc w:val="both"/>
        <w:rPr>
          <w:rFonts w:cstheme="minorHAnsi"/>
        </w:rPr>
      </w:pPr>
      <w:r w:rsidRPr="00951B47">
        <w:rPr>
          <w:rFonts w:cstheme="minorHAnsi"/>
          <w:noProof/>
        </w:rPr>
        <w:drawing>
          <wp:inline distT="0" distB="0" distL="0" distR="0" wp14:anchorId="6F2C89C3" wp14:editId="3A5A4488">
            <wp:extent cx="5257165" cy="5257165"/>
            <wp:effectExtent l="0" t="0" r="635" b="635"/>
            <wp:docPr id="144376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257165" cy="5257165"/>
                    </a:xfrm>
                    <a:prstGeom prst="rect">
                      <a:avLst/>
                    </a:prstGeom>
                  </pic:spPr>
                </pic:pic>
              </a:graphicData>
            </a:graphic>
          </wp:inline>
        </w:drawing>
      </w:r>
    </w:p>
    <w:p w14:paraId="41855790" w14:textId="1D0B1D58" w:rsidR="004B3EE8" w:rsidRPr="00951B47" w:rsidRDefault="00F15201" w:rsidP="00733564">
      <w:pPr>
        <w:pStyle w:val="Descripcin"/>
        <w:spacing w:line="360" w:lineRule="auto"/>
        <w:jc w:val="center"/>
        <w:rPr>
          <w:rFonts w:cstheme="minorHAnsi"/>
        </w:rPr>
      </w:pPr>
      <w:r w:rsidRPr="00951B47">
        <w:rPr>
          <w:rFonts w:cstheme="minorHAnsi"/>
        </w:rPr>
        <w:t xml:space="preserve">Figura </w:t>
      </w:r>
      <w:r w:rsidRPr="00951B47">
        <w:rPr>
          <w:rFonts w:cstheme="minorHAnsi"/>
        </w:rPr>
        <w:fldChar w:fldCharType="begin"/>
      </w:r>
      <w:r w:rsidRPr="00951B47">
        <w:rPr>
          <w:rFonts w:cstheme="minorHAnsi"/>
        </w:rPr>
        <w:instrText xml:space="preserve"> SEQ Figura \* ARABIC </w:instrText>
      </w:r>
      <w:r w:rsidRPr="00951B47">
        <w:rPr>
          <w:rFonts w:cstheme="minorHAnsi"/>
        </w:rPr>
        <w:fldChar w:fldCharType="separate"/>
      </w:r>
      <w:r w:rsidR="009E2CA0">
        <w:rPr>
          <w:rFonts w:cstheme="minorHAnsi"/>
          <w:noProof/>
        </w:rPr>
        <w:t>3</w:t>
      </w:r>
      <w:r w:rsidRPr="00951B47">
        <w:rPr>
          <w:rFonts w:cstheme="minorHAnsi"/>
        </w:rPr>
        <w:fldChar w:fldCharType="end"/>
      </w:r>
      <w:r w:rsidR="00B5301A" w:rsidRPr="00951B47">
        <w:rPr>
          <w:rFonts w:cstheme="minorHAnsi"/>
          <w:b w:val="0"/>
          <w:bCs w:val="0"/>
        </w:rPr>
        <w:t>. Vectorización con OLLAMA y almacenamiento en FAISS</w:t>
      </w:r>
    </w:p>
    <w:p w14:paraId="12E9DF2C" w14:textId="77777777" w:rsidR="00D13C66" w:rsidRPr="00951B47" w:rsidRDefault="00D13C66" w:rsidP="00951B47">
      <w:pPr>
        <w:spacing w:line="360" w:lineRule="auto"/>
        <w:jc w:val="both"/>
        <w:rPr>
          <w:rFonts w:cstheme="minorHAnsi"/>
        </w:rPr>
      </w:pPr>
    </w:p>
    <w:p w14:paraId="0407BB33" w14:textId="77777777" w:rsidR="00F15201" w:rsidRPr="00951B47" w:rsidRDefault="00F15201" w:rsidP="00951B47">
      <w:pPr>
        <w:pStyle w:val="Prrafodelista"/>
        <w:numPr>
          <w:ilvl w:val="0"/>
          <w:numId w:val="36"/>
        </w:numPr>
        <w:spacing w:line="360" w:lineRule="auto"/>
        <w:jc w:val="both"/>
        <w:rPr>
          <w:rFonts w:cstheme="minorHAnsi"/>
        </w:rPr>
      </w:pPr>
      <w:r w:rsidRPr="00951B47">
        <w:rPr>
          <w:rFonts w:cstheme="minorHAnsi"/>
        </w:rPr>
        <w:t>Vectorización de Documentos:</w:t>
      </w:r>
    </w:p>
    <w:p w14:paraId="37A53A57" w14:textId="77777777" w:rsidR="00F15201" w:rsidRPr="00951B47" w:rsidRDefault="00F15201" w:rsidP="00951B47">
      <w:pPr>
        <w:pStyle w:val="Prrafodelista"/>
        <w:numPr>
          <w:ilvl w:val="1"/>
          <w:numId w:val="36"/>
        </w:numPr>
        <w:spacing w:line="360" w:lineRule="auto"/>
        <w:jc w:val="both"/>
        <w:rPr>
          <w:rFonts w:cstheme="minorHAnsi"/>
        </w:rPr>
      </w:pPr>
      <w:r w:rsidRPr="00951B47">
        <w:rPr>
          <w:rFonts w:cstheme="minorHAnsi"/>
        </w:rPr>
        <w:t>Utilizamos OllamaEmbeddings, una herramienta avanzada dentro del marco de LangChain, para transformar textos complejos en vectores numéricos. Esta representación vectorial es fundamental para capturar el contexto semántico del texto, permitiendo que el sistema comprenda y procese eficazmente el contenido de los documentos.</w:t>
      </w:r>
    </w:p>
    <w:p w14:paraId="068F0146" w14:textId="77777777" w:rsidR="00846858" w:rsidRPr="00951B47" w:rsidRDefault="00846858" w:rsidP="00951B47">
      <w:pPr>
        <w:pStyle w:val="Prrafodelista"/>
        <w:spacing w:line="360" w:lineRule="auto"/>
        <w:ind w:left="1440"/>
        <w:jc w:val="both"/>
        <w:rPr>
          <w:rFonts w:cstheme="minorHAnsi"/>
        </w:rPr>
      </w:pPr>
    </w:p>
    <w:p w14:paraId="58BBF8E4" w14:textId="77777777" w:rsidR="00F15201" w:rsidRPr="00951B47" w:rsidRDefault="00F15201" w:rsidP="00951B47">
      <w:pPr>
        <w:pStyle w:val="Prrafodelista"/>
        <w:numPr>
          <w:ilvl w:val="0"/>
          <w:numId w:val="36"/>
        </w:numPr>
        <w:spacing w:line="360" w:lineRule="auto"/>
        <w:jc w:val="both"/>
        <w:rPr>
          <w:rFonts w:cstheme="minorHAnsi"/>
        </w:rPr>
      </w:pPr>
      <w:r w:rsidRPr="00951B47">
        <w:rPr>
          <w:rFonts w:cstheme="minorHAnsi"/>
        </w:rPr>
        <w:t>Almacenamiento con FAISS:</w:t>
      </w:r>
    </w:p>
    <w:p w14:paraId="3E482223" w14:textId="7BE62A54" w:rsidR="00F15201" w:rsidRPr="00951B47" w:rsidRDefault="00F15201" w:rsidP="00951B47">
      <w:pPr>
        <w:pStyle w:val="Prrafodelista"/>
        <w:numPr>
          <w:ilvl w:val="1"/>
          <w:numId w:val="36"/>
        </w:numPr>
        <w:spacing w:line="360" w:lineRule="auto"/>
        <w:jc w:val="both"/>
        <w:rPr>
          <w:rFonts w:cstheme="minorHAnsi"/>
        </w:rPr>
      </w:pPr>
      <w:r w:rsidRPr="00951B47">
        <w:rPr>
          <w:rFonts w:cstheme="minorHAnsi"/>
        </w:rPr>
        <w:t>Los vectores generados son almacenados en una base de datos vectorial utilizando FAIS</w:t>
      </w:r>
      <w:r w:rsidR="004A5A91" w:rsidRPr="00951B47">
        <w:rPr>
          <w:rFonts w:cstheme="minorHAnsi"/>
        </w:rPr>
        <w:t>S</w:t>
      </w:r>
      <w:r w:rsidRPr="00951B47">
        <w:rPr>
          <w:rFonts w:cstheme="minorHAnsi"/>
        </w:rPr>
        <w:t xml:space="preserve">, que es un sistema altamente eficiente para la búsqueda rápida de similitudes en grandes volúmenes de datos. </w:t>
      </w:r>
      <w:r w:rsidR="004A5A91" w:rsidRPr="00951B47">
        <w:rPr>
          <w:rFonts w:cstheme="minorHAnsi"/>
        </w:rPr>
        <w:t xml:space="preserve">Permite </w:t>
      </w:r>
      <w:r w:rsidRPr="00951B47">
        <w:rPr>
          <w:rFonts w:cstheme="minorHAnsi"/>
        </w:rPr>
        <w:t>optimiza</w:t>
      </w:r>
      <w:r w:rsidR="004A5A91" w:rsidRPr="00951B47">
        <w:rPr>
          <w:rFonts w:cstheme="minorHAnsi"/>
        </w:rPr>
        <w:t>r</w:t>
      </w:r>
      <w:r w:rsidRPr="00951B47">
        <w:rPr>
          <w:rFonts w:cstheme="minorHAnsi"/>
        </w:rPr>
        <w:t xml:space="preserve"> la recuperación de los documentos más relevantes en respuesta a las consultas del usuario, mejorando significativamente la velocidad y la precisión del sistema.</w:t>
      </w:r>
    </w:p>
    <w:p w14:paraId="5F64508F" w14:textId="77777777" w:rsidR="00846858" w:rsidRPr="00951B47" w:rsidRDefault="00846858" w:rsidP="00951B47">
      <w:pPr>
        <w:pStyle w:val="Prrafodelista"/>
        <w:spacing w:line="360" w:lineRule="auto"/>
        <w:ind w:left="1440"/>
        <w:jc w:val="both"/>
        <w:rPr>
          <w:rFonts w:cstheme="minorHAnsi"/>
        </w:rPr>
      </w:pPr>
    </w:p>
    <w:p w14:paraId="70527459" w14:textId="77777777" w:rsidR="00F15201" w:rsidRPr="00951B47" w:rsidRDefault="00F15201" w:rsidP="00951B47">
      <w:pPr>
        <w:pStyle w:val="Prrafodelista"/>
        <w:numPr>
          <w:ilvl w:val="0"/>
          <w:numId w:val="36"/>
        </w:numPr>
        <w:spacing w:line="360" w:lineRule="auto"/>
        <w:jc w:val="both"/>
        <w:rPr>
          <w:rFonts w:cstheme="minorHAnsi"/>
        </w:rPr>
      </w:pPr>
      <w:r w:rsidRPr="00951B47">
        <w:rPr>
          <w:rFonts w:cstheme="minorHAnsi"/>
        </w:rPr>
        <w:t>Acceso y Recuperación de Información:</w:t>
      </w:r>
    </w:p>
    <w:p w14:paraId="26468028" w14:textId="77777777" w:rsidR="00F15201" w:rsidRPr="00951B47" w:rsidRDefault="00F15201" w:rsidP="00951B47">
      <w:pPr>
        <w:pStyle w:val="Prrafodelista"/>
        <w:numPr>
          <w:ilvl w:val="1"/>
          <w:numId w:val="36"/>
        </w:numPr>
        <w:spacing w:line="360" w:lineRule="auto"/>
        <w:jc w:val="both"/>
        <w:rPr>
          <w:rFonts w:cstheme="minorHAnsi"/>
        </w:rPr>
      </w:pPr>
      <w:r w:rsidRPr="00951B47">
        <w:rPr>
          <w:rFonts w:cstheme="minorHAnsi"/>
        </w:rPr>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31B05282" w14:textId="77777777" w:rsidR="00F15201" w:rsidRPr="00951B47" w:rsidRDefault="00F15201" w:rsidP="00951B47">
      <w:pPr>
        <w:pStyle w:val="Prrafodelista"/>
        <w:spacing w:line="360" w:lineRule="auto"/>
        <w:ind w:left="1440"/>
        <w:jc w:val="both"/>
        <w:rPr>
          <w:rFonts w:cstheme="minorHAnsi"/>
        </w:rPr>
      </w:pPr>
    </w:p>
    <w:p w14:paraId="79AF41E3" w14:textId="77777777" w:rsidR="00F15201" w:rsidRPr="00951B47" w:rsidRDefault="00F15201" w:rsidP="00951B47">
      <w:pPr>
        <w:spacing w:line="360" w:lineRule="auto"/>
        <w:jc w:val="both"/>
        <w:rPr>
          <w:rFonts w:cstheme="minorHAnsi"/>
        </w:rPr>
      </w:pPr>
      <w:r w:rsidRPr="00951B47">
        <w:rPr>
          <w:rFonts w:cstheme="minorHAnsi"/>
        </w:rPr>
        <w:t>Este método de vectorización y almacenamiento no solo mejora la eficiencia y la efectividad de las respuestas proporcionadas por el chatbot, sino que también permite la escalabilidad del sistema al facilitar la adición y actualización continua de documentos y datos en la base de conocimientos.</w:t>
      </w:r>
    </w:p>
    <w:p w14:paraId="436B48B2" w14:textId="77777777" w:rsidR="00B5301A" w:rsidRPr="00951B47" w:rsidRDefault="00B5301A" w:rsidP="00951B47">
      <w:pPr>
        <w:spacing w:line="360" w:lineRule="auto"/>
        <w:jc w:val="both"/>
        <w:rPr>
          <w:rFonts w:cstheme="minorHAnsi"/>
        </w:rPr>
      </w:pPr>
    </w:p>
    <w:p w14:paraId="6F1DC86A" w14:textId="1AE6D775" w:rsidR="004B3EE8" w:rsidRPr="00951B47" w:rsidRDefault="004B3EE8" w:rsidP="00951B47">
      <w:pPr>
        <w:pStyle w:val="Ttulo2"/>
        <w:spacing w:line="360" w:lineRule="auto"/>
        <w:jc w:val="both"/>
        <w:rPr>
          <w:rFonts w:asciiTheme="minorHAnsi" w:hAnsiTheme="minorHAnsi" w:cstheme="minorHAnsi"/>
          <w:b/>
          <w:bCs w:val="0"/>
        </w:rPr>
      </w:pPr>
      <w:bookmarkStart w:id="20" w:name="_Toc168500310"/>
      <w:commentRangeStart w:id="21"/>
      <w:r w:rsidRPr="00951B47">
        <w:rPr>
          <w:rFonts w:asciiTheme="minorHAnsi" w:hAnsiTheme="minorHAnsi" w:cstheme="minorHAnsi"/>
          <w:b/>
          <w:bCs w:val="0"/>
          <w:caps w:val="0"/>
        </w:rPr>
        <w:t>Desarrollo del Chatbot basado en RAG</w:t>
      </w:r>
      <w:commentRangeEnd w:id="21"/>
      <w:r w:rsidR="000148D0" w:rsidRPr="00951B47">
        <w:rPr>
          <w:rStyle w:val="Refdecomentario"/>
          <w:rFonts w:asciiTheme="minorHAnsi" w:hAnsiTheme="minorHAnsi" w:cstheme="minorHAnsi"/>
          <w:bCs w:val="0"/>
          <w:iCs w:val="0"/>
          <w:caps w:val="0"/>
          <w:color w:val="auto"/>
        </w:rPr>
        <w:commentReference w:id="21"/>
      </w:r>
      <w:bookmarkEnd w:id="20"/>
    </w:p>
    <w:p w14:paraId="411B7831" w14:textId="77777777" w:rsidR="004B3EE8" w:rsidRPr="00951B47" w:rsidRDefault="004B3EE8" w:rsidP="00951B47">
      <w:pPr>
        <w:spacing w:line="360" w:lineRule="auto"/>
        <w:jc w:val="both"/>
        <w:rPr>
          <w:rFonts w:cstheme="minorHAnsi"/>
        </w:rPr>
      </w:pPr>
    </w:p>
    <w:p w14:paraId="1EACD697" w14:textId="25EF0ED2" w:rsidR="000F38C2" w:rsidRPr="00951B47" w:rsidRDefault="00BF1686" w:rsidP="00951B47">
      <w:pPr>
        <w:spacing w:line="360" w:lineRule="auto"/>
        <w:jc w:val="both"/>
        <w:rPr>
          <w:rFonts w:cstheme="minorHAnsi"/>
        </w:rPr>
      </w:pPr>
      <w:r w:rsidRPr="00951B47">
        <w:rPr>
          <w:rFonts w:cstheme="minorHAnsi"/>
        </w:rPr>
        <w:t>El presente</w:t>
      </w:r>
      <w:r w:rsidR="000F38C2" w:rsidRPr="00951B47">
        <w:rPr>
          <w:rFonts w:cstheme="minorHAnsi"/>
        </w:rPr>
        <w:t xml:space="preserve"> chatbot se basa en un enfoque de</w:t>
      </w:r>
      <w:r w:rsidR="004A5A91" w:rsidRPr="00951B47">
        <w:rPr>
          <w:rFonts w:cstheme="minorHAnsi"/>
        </w:rPr>
        <w:t xml:space="preserve"> RAG</w:t>
      </w:r>
      <w:r w:rsidR="000F38C2" w:rsidRPr="00951B47">
        <w:rPr>
          <w:rFonts w:cstheme="minorHAnsi"/>
        </w:rPr>
        <w:t>, que combina la recuperación de información relevante de la base de datos vectorial con la generación de respuestas utilizando modelos de lenguaje avanzados. El código</w:t>
      </w:r>
      <w:r w:rsidR="00DF455E" w:rsidRPr="00951B47">
        <w:rPr>
          <w:rFonts w:cstheme="minorHAnsi"/>
        </w:rPr>
        <w:t xml:space="preserve"> en</w:t>
      </w:r>
      <w:r w:rsidR="000F38C2" w:rsidRPr="00951B47">
        <w:rPr>
          <w:rFonts w:cstheme="minorHAnsi"/>
        </w:rPr>
        <w:t xml:space="preserve"> Python que </w:t>
      </w:r>
      <w:r w:rsidR="000E2F16" w:rsidRPr="00951B47">
        <w:rPr>
          <w:rFonts w:cstheme="minorHAnsi"/>
        </w:rPr>
        <w:t>se ha</w:t>
      </w:r>
      <w:r w:rsidR="000F38C2" w:rsidRPr="00951B47">
        <w:rPr>
          <w:rFonts w:cstheme="minorHAnsi"/>
        </w:rPr>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951B47" w:rsidRDefault="000F38C2" w:rsidP="00951B47">
      <w:pPr>
        <w:spacing w:line="360" w:lineRule="auto"/>
        <w:jc w:val="both"/>
        <w:rPr>
          <w:rFonts w:cstheme="minorHAnsi"/>
        </w:rPr>
      </w:pPr>
    </w:p>
    <w:p w14:paraId="67B128CF" w14:textId="77777777" w:rsidR="000F38C2" w:rsidRPr="00951B47" w:rsidRDefault="000F38C2" w:rsidP="00951B47">
      <w:pPr>
        <w:spacing w:line="360" w:lineRule="auto"/>
        <w:jc w:val="both"/>
        <w:rPr>
          <w:rFonts w:cstheme="minorHAnsi"/>
        </w:rPr>
      </w:pPr>
      <w:r w:rsidRPr="00951B47">
        <w:rPr>
          <w:rFonts w:cstheme="minorHAnsi"/>
        </w:rPr>
        <w:lastRenderedPageBreak/>
        <w:t>El flujo de trabajo del chatbot es el siguiente:</w:t>
      </w:r>
    </w:p>
    <w:p w14:paraId="127771C2" w14:textId="6C23BFD1" w:rsidR="000F38C2" w:rsidRPr="00951B47" w:rsidRDefault="000F38C2" w:rsidP="00951B47">
      <w:pPr>
        <w:numPr>
          <w:ilvl w:val="0"/>
          <w:numId w:val="35"/>
        </w:numPr>
        <w:spacing w:line="360" w:lineRule="auto"/>
        <w:jc w:val="both"/>
        <w:rPr>
          <w:rFonts w:cstheme="minorHAnsi"/>
        </w:rPr>
      </w:pPr>
      <w:r w:rsidRPr="00951B47">
        <w:rPr>
          <w:rFonts w:cstheme="minorHAnsi"/>
        </w:rPr>
        <w:t>El usuario interactúa con el chatbot, proporcionando información sobre sus características</w:t>
      </w:r>
      <w:r w:rsidR="00DF455E" w:rsidRPr="00951B47">
        <w:rPr>
          <w:rFonts w:cstheme="minorHAnsi"/>
        </w:rPr>
        <w:t xml:space="preserve">, </w:t>
      </w:r>
      <w:r w:rsidRPr="00951B47">
        <w:rPr>
          <w:rFonts w:cstheme="minorHAnsi"/>
        </w:rPr>
        <w:t>datos de salud y preferencias de estilo de vida.</w:t>
      </w:r>
    </w:p>
    <w:p w14:paraId="0B53C9D1" w14:textId="01BB059F" w:rsidR="000F38C2" w:rsidRPr="00951B47" w:rsidRDefault="000F38C2" w:rsidP="00951B47">
      <w:pPr>
        <w:numPr>
          <w:ilvl w:val="0"/>
          <w:numId w:val="35"/>
        </w:numPr>
        <w:spacing w:line="360" w:lineRule="auto"/>
        <w:jc w:val="both"/>
        <w:rPr>
          <w:rFonts w:cstheme="minorHAnsi"/>
        </w:rPr>
      </w:pPr>
      <w:r w:rsidRPr="00951B47">
        <w:rPr>
          <w:rFonts w:cstheme="minorHAnsi"/>
        </w:rPr>
        <w:t>El chatbot procesa la consulta del usuario y utiliza técnicas de recuperación de información para identificar los datos más relevantes de la base de datos vectorial, considerando los documentos médicos y de estilo de vida</w:t>
      </w:r>
      <w:r w:rsidR="00DF455E" w:rsidRPr="00951B47">
        <w:rPr>
          <w:rFonts w:cstheme="minorHAnsi"/>
        </w:rPr>
        <w:t xml:space="preserve"> proporcionados</w:t>
      </w:r>
      <w:r w:rsidRPr="00951B47">
        <w:rPr>
          <w:rFonts w:cstheme="minorHAnsi"/>
        </w:rPr>
        <w:t>.</w:t>
      </w:r>
    </w:p>
    <w:p w14:paraId="2871FC18" w14:textId="6864396B" w:rsidR="000F38C2" w:rsidRPr="00951B47" w:rsidRDefault="000F38C2" w:rsidP="00951B47">
      <w:pPr>
        <w:numPr>
          <w:ilvl w:val="0"/>
          <w:numId w:val="35"/>
        </w:numPr>
        <w:spacing w:line="360" w:lineRule="auto"/>
        <w:jc w:val="both"/>
        <w:rPr>
          <w:rFonts w:cstheme="minorHAnsi"/>
        </w:rPr>
      </w:pPr>
      <w:r w:rsidRPr="00951B47">
        <w:rPr>
          <w:rFonts w:cstheme="minorHAnsi"/>
        </w:rPr>
        <w:t xml:space="preserve">Utilizando los datos recuperados y la información </w:t>
      </w:r>
      <w:r w:rsidR="00DF455E" w:rsidRPr="00951B47">
        <w:rPr>
          <w:rFonts w:cstheme="minorHAnsi"/>
        </w:rPr>
        <w:t>dada</w:t>
      </w:r>
      <w:r w:rsidRPr="00951B47">
        <w:rPr>
          <w:rFonts w:cstheme="minorHAnsi"/>
        </w:rPr>
        <w:t xml:space="preserve"> por el usuario, el chatbot genera recomendaciones personalizadas de estilo de vida adaptadas a las necesidades y preferencias individuales.</w:t>
      </w:r>
    </w:p>
    <w:p w14:paraId="37E0DBCB" w14:textId="77777777" w:rsidR="000F38C2" w:rsidRPr="00951B47" w:rsidRDefault="000F38C2" w:rsidP="00951B47">
      <w:pPr>
        <w:numPr>
          <w:ilvl w:val="0"/>
          <w:numId w:val="35"/>
        </w:numPr>
        <w:spacing w:line="360" w:lineRule="auto"/>
        <w:jc w:val="both"/>
        <w:rPr>
          <w:rFonts w:cstheme="minorHAnsi"/>
        </w:rPr>
      </w:pPr>
      <w:r w:rsidRPr="00951B47">
        <w:rPr>
          <w:rFonts w:cstheme="minorHAnsi"/>
        </w:rPr>
        <w:t>Las recomendaciones generadas se presentan al usuario de manera clara y comprensible, junto con explicaciones y fundamentos basados en evidencia médica y científica.</w:t>
      </w:r>
    </w:p>
    <w:p w14:paraId="63513ED0" w14:textId="77777777" w:rsidR="004B3EE8" w:rsidRPr="00951B47" w:rsidRDefault="004B3EE8" w:rsidP="00951B47">
      <w:pPr>
        <w:spacing w:line="360" w:lineRule="auto"/>
        <w:jc w:val="both"/>
        <w:rPr>
          <w:rFonts w:cstheme="minorHAnsi"/>
        </w:rPr>
      </w:pPr>
    </w:p>
    <w:p w14:paraId="5E54F0F9" w14:textId="7966F4E6" w:rsidR="004B3EE8" w:rsidRPr="00951B47" w:rsidRDefault="004B3EE8" w:rsidP="00951B47">
      <w:pPr>
        <w:pStyle w:val="Ttulo2"/>
        <w:spacing w:line="360" w:lineRule="auto"/>
        <w:jc w:val="both"/>
        <w:rPr>
          <w:rFonts w:asciiTheme="minorHAnsi" w:hAnsiTheme="minorHAnsi" w:cstheme="minorHAnsi"/>
          <w:b/>
          <w:bCs w:val="0"/>
        </w:rPr>
      </w:pPr>
      <w:bookmarkStart w:id="22" w:name="_Toc168500311"/>
      <w:r w:rsidRPr="00951B47">
        <w:rPr>
          <w:rFonts w:asciiTheme="minorHAnsi" w:hAnsiTheme="minorHAnsi" w:cstheme="minorHAnsi"/>
          <w:b/>
          <w:bCs w:val="0"/>
          <w:caps w:val="0"/>
        </w:rPr>
        <w:t xml:space="preserve">Arquitectura y funcionamiento </w:t>
      </w:r>
      <w:r w:rsidR="00103B55" w:rsidRPr="00951B47">
        <w:rPr>
          <w:rFonts w:asciiTheme="minorHAnsi" w:hAnsiTheme="minorHAnsi" w:cstheme="minorHAnsi"/>
          <w:b/>
          <w:bCs w:val="0"/>
          <w:caps w:val="0"/>
        </w:rPr>
        <w:t>de la</w:t>
      </w:r>
      <w:r w:rsidRPr="00951B47">
        <w:rPr>
          <w:rFonts w:asciiTheme="minorHAnsi" w:hAnsiTheme="minorHAnsi" w:cstheme="minorHAnsi"/>
          <w:b/>
          <w:bCs w:val="0"/>
          <w:caps w:val="0"/>
        </w:rPr>
        <w:t xml:space="preserve"> API</w:t>
      </w:r>
      <w:bookmarkEnd w:id="22"/>
    </w:p>
    <w:p w14:paraId="0C0C55DC" w14:textId="77777777" w:rsidR="0030113B" w:rsidRPr="00951B47" w:rsidRDefault="0030113B" w:rsidP="00951B47">
      <w:pPr>
        <w:spacing w:line="360" w:lineRule="auto"/>
        <w:jc w:val="both"/>
        <w:rPr>
          <w:rFonts w:cstheme="minorHAnsi"/>
        </w:rPr>
      </w:pPr>
    </w:p>
    <w:p w14:paraId="4F9BB8CB" w14:textId="650C2C89" w:rsidR="005B3FEB" w:rsidRDefault="00D028FB" w:rsidP="00951B47">
      <w:pPr>
        <w:spacing w:line="360" w:lineRule="auto"/>
        <w:jc w:val="both"/>
        <w:rPr>
          <w:rFonts w:cstheme="minorHAnsi"/>
        </w:rPr>
      </w:pPr>
      <w:r w:rsidRPr="00951B47">
        <w:rPr>
          <w:rFonts w:cstheme="minorHAnsi"/>
        </w:rPr>
        <w:t xml:space="preserve">El </w:t>
      </w:r>
      <w:r w:rsidR="005B3FEB" w:rsidRPr="00951B47">
        <w:rPr>
          <w:rFonts w:cstheme="minorHAnsi"/>
        </w:rPr>
        <w:t>proyecto ha implementado una API robusta utilizando el marco de trabajo FastAPI</w:t>
      </w:r>
      <w:r w:rsidR="004A264C" w:rsidRPr="00951B47">
        <w:rPr>
          <w:rFonts w:cstheme="minorHAnsi"/>
        </w:rPr>
        <w:t xml:space="preserve"> </w:t>
      </w:r>
      <w:r w:rsidR="004A264C" w:rsidRPr="00951B47">
        <w:rPr>
          <w:rFonts w:cstheme="minorHAnsi"/>
        </w:rPr>
        <w:fldChar w:fldCharType="begin"/>
      </w:r>
      <w:r w:rsidR="004A264C" w:rsidRPr="00951B47">
        <w:rPr>
          <w:rFonts w:cstheme="minorHAnsi"/>
        </w:rPr>
        <w:instrText xml:space="preserve"> ADDIN ZOTERO_ITEM CSL_CITATION {"citationID":"jFx96yDf","properties":{"formattedCitation":"(14)","plainCitation":"(14)","noteIndex":0},"citationItems":[{"id":642,"uris":["http://zotero.org/users/11307349/items/ZAV878H8"],"itemData":{"id":642,"type":"webpage","title":"FastAPI","URL":"https://fastapi.tiangolo.com","accessed":{"date-parts":[["2024",6,1]]}}}],"schema":"https://github.com/citation-style-language/schema/raw/master/csl-citation.json"} </w:instrText>
      </w:r>
      <w:r w:rsidR="004A264C" w:rsidRPr="00951B47">
        <w:rPr>
          <w:rFonts w:cstheme="minorHAnsi"/>
        </w:rPr>
        <w:fldChar w:fldCharType="separate"/>
      </w:r>
      <w:r w:rsidR="004A264C" w:rsidRPr="00951B47">
        <w:rPr>
          <w:rFonts w:cstheme="minorHAnsi"/>
        </w:rPr>
        <w:t>(14)</w:t>
      </w:r>
      <w:r w:rsidR="004A264C" w:rsidRPr="00951B47">
        <w:rPr>
          <w:rFonts w:cstheme="minorHAnsi"/>
        </w:rPr>
        <w:fldChar w:fldCharType="end"/>
      </w:r>
      <w:r w:rsidR="005B3FEB" w:rsidRPr="00951B47">
        <w:rPr>
          <w:rFonts w:cstheme="minorHAnsi"/>
        </w:rPr>
        <w:t>, optimizado para crear interfaces de aplicación programática de alta velocidad. Esta API es esencial para coordinar las interacciones entre la interfaz de usuario basada en Streamlit</w:t>
      </w:r>
      <w:r w:rsidR="00552070" w:rsidRPr="00951B47">
        <w:rPr>
          <w:rFonts w:cstheme="minorHAnsi"/>
        </w:rPr>
        <w:t xml:space="preserve"> </w:t>
      </w:r>
      <w:r w:rsidR="00CF79EF" w:rsidRPr="00951B47">
        <w:rPr>
          <w:rFonts w:cstheme="minorHAnsi"/>
        </w:rPr>
        <w:fldChar w:fldCharType="begin"/>
      </w:r>
      <w:r w:rsidR="00CF79EF" w:rsidRPr="00951B47">
        <w:rPr>
          <w:rFonts w:cstheme="minorHAnsi"/>
        </w:rPr>
        <w:instrText xml:space="preserve"> ADDIN ZOTERO_ITEM CSL_CITATION {"citationID":"EKQr4NfI","properties":{"formattedCitation":"(15)","plainCitation":"(15)","noteIndex":0},"citationItems":[{"id":641,"uris":["http://zotero.org/users/11307349/items/RHY8KC2C"],"itemData":{"id":641,"type":"webpage","title":"Streamlit • A faster way to build and share data apps","URL":"https://streamlit.io","accessed":{"date-parts":[["2024",6,1]]}}}],"schema":"https://github.com/citation-style-language/schema/raw/master/csl-citation.json"} </w:instrText>
      </w:r>
      <w:r w:rsidR="00CF79EF" w:rsidRPr="00951B47">
        <w:rPr>
          <w:rFonts w:cstheme="minorHAnsi"/>
        </w:rPr>
        <w:fldChar w:fldCharType="separate"/>
      </w:r>
      <w:r w:rsidR="00CF79EF" w:rsidRPr="00951B47">
        <w:rPr>
          <w:rFonts w:cstheme="minorHAnsi"/>
        </w:rPr>
        <w:t>(15)</w:t>
      </w:r>
      <w:r w:rsidR="00CF79EF" w:rsidRPr="00951B47">
        <w:rPr>
          <w:rFonts w:cstheme="minorHAnsi"/>
        </w:rPr>
        <w:fldChar w:fldCharType="end"/>
      </w:r>
      <w:r w:rsidR="005B3FEB" w:rsidRPr="00951B47">
        <w:rPr>
          <w:rFonts w:cstheme="minorHAnsi"/>
        </w:rPr>
        <w:t xml:space="preserve"> y el procesamiento en el backend realizado a través de diversos componentes de LangChain y el modelo de lenguaje GPT-J potenciado por Groq</w:t>
      </w:r>
      <w:r w:rsidR="00CF79EF" w:rsidRPr="00951B47">
        <w:rPr>
          <w:rFonts w:cstheme="minorHAnsi"/>
        </w:rPr>
        <w:t xml:space="preserve"> </w:t>
      </w:r>
      <w:r w:rsidR="00CF79EF" w:rsidRPr="00951B47">
        <w:rPr>
          <w:rFonts w:cstheme="minorHAnsi"/>
        </w:rPr>
        <w:fldChar w:fldCharType="begin"/>
      </w:r>
      <w:r w:rsidR="00CF79EF" w:rsidRPr="00951B47">
        <w:rPr>
          <w:rFonts w:cstheme="minorHAnsi"/>
        </w:rPr>
        <w:instrText xml:space="preserve"> ADDIN ZOTERO_ITEM CSL_CITATION {"citationID":"VMnhEPdi","properties":{"formattedCitation":"(16)","plainCitation":"(16)","noteIndex":0},"citationItems":[{"id":640,"uris":["http://zotero.org/users/11307349/items/M3E3SG7A"],"itemData":{"id":640,"type":"webpage","title":"Groq builds the world's fastest AI inference technology","URL":"https://groq.com","accessed":{"date-parts":[["2024",6,1]]}}}],"schema":"https://github.com/citation-style-language/schema/raw/master/csl-citation.json"} </w:instrText>
      </w:r>
      <w:r w:rsidR="00CF79EF" w:rsidRPr="00951B47">
        <w:rPr>
          <w:rFonts w:cstheme="minorHAnsi"/>
        </w:rPr>
        <w:fldChar w:fldCharType="separate"/>
      </w:r>
      <w:r w:rsidR="00CF79EF" w:rsidRPr="00951B47">
        <w:rPr>
          <w:rFonts w:cstheme="minorHAnsi"/>
        </w:rPr>
        <w:t>(16)</w:t>
      </w:r>
      <w:r w:rsidR="00CF79EF" w:rsidRPr="00951B47">
        <w:rPr>
          <w:rFonts w:cstheme="minorHAnsi"/>
        </w:rPr>
        <w:fldChar w:fldCharType="end"/>
      </w:r>
      <w:r w:rsidR="005B3FEB" w:rsidRPr="00951B47">
        <w:rPr>
          <w:rFonts w:cstheme="minorHAnsi"/>
        </w:rPr>
        <w:t>.</w:t>
      </w:r>
    </w:p>
    <w:p w14:paraId="26C3C6D4" w14:textId="77777777" w:rsidR="008E3D6D" w:rsidRDefault="008E3D6D" w:rsidP="00951B47">
      <w:pPr>
        <w:spacing w:line="360" w:lineRule="auto"/>
        <w:jc w:val="both"/>
        <w:rPr>
          <w:rFonts w:cstheme="minorHAnsi"/>
        </w:rPr>
      </w:pPr>
    </w:p>
    <w:p w14:paraId="43B841BF" w14:textId="5D71862A" w:rsidR="008E3D6D" w:rsidRPr="008E3D6D" w:rsidRDefault="008E3D6D" w:rsidP="008E3D6D">
      <w:pPr>
        <w:spacing w:line="360" w:lineRule="auto"/>
        <w:jc w:val="both"/>
        <w:rPr>
          <w:rFonts w:cstheme="minorHAnsi"/>
        </w:rPr>
      </w:pPr>
      <w:r w:rsidRPr="008E3D6D">
        <w:rPr>
          <w:rFonts w:cstheme="minorHAnsi"/>
        </w:rPr>
        <w:t xml:space="preserve">La aplicación de Streamlit está construida siguiendo el </w:t>
      </w:r>
      <w:r w:rsidR="00506AC4">
        <w:rPr>
          <w:rFonts w:cstheme="minorHAnsi"/>
        </w:rPr>
        <w:t>fundamento de un</w:t>
      </w:r>
      <w:r w:rsidRPr="008E3D6D">
        <w:rPr>
          <w:rFonts w:cstheme="minorHAnsi"/>
        </w:rPr>
        <w:t xml:space="preserve"> RAG, utilizando la biblioteca de LangChain</w:t>
      </w:r>
      <w:r w:rsidR="00506AC4">
        <w:rPr>
          <w:rFonts w:cstheme="minorHAnsi"/>
        </w:rPr>
        <w:t>. Este</w:t>
      </w:r>
      <w:r w:rsidRPr="008E3D6D">
        <w:rPr>
          <w:rFonts w:cstheme="minorHAnsi"/>
        </w:rPr>
        <w:t xml:space="preserve"> permite recuperar hechos de una base de conocimientos externa</w:t>
      </w:r>
      <w:r w:rsidR="00506AC4">
        <w:rPr>
          <w:rFonts w:cstheme="minorHAnsi"/>
        </w:rPr>
        <w:t xml:space="preserve"> y que el </w:t>
      </w:r>
      <w:r w:rsidRPr="008E3D6D">
        <w:rPr>
          <w:rFonts w:cstheme="minorHAnsi"/>
        </w:rPr>
        <w:t xml:space="preserve">LLM responda en función del contexto de estos hechos, reduciendo las </w:t>
      </w:r>
      <w:r w:rsidR="00506AC4">
        <w:rPr>
          <w:rFonts w:cstheme="minorHAnsi"/>
        </w:rPr>
        <w:t>incidencias</w:t>
      </w:r>
      <w:r w:rsidRPr="008E3D6D">
        <w:rPr>
          <w:rFonts w:cstheme="minorHAnsi"/>
        </w:rPr>
        <w:t xml:space="preserve"> de alucinaciones.</w:t>
      </w:r>
    </w:p>
    <w:p w14:paraId="0EBF030C" w14:textId="77777777" w:rsidR="008E3D6D" w:rsidRPr="008E3D6D" w:rsidRDefault="008E3D6D" w:rsidP="008E3D6D">
      <w:pPr>
        <w:spacing w:line="360" w:lineRule="auto"/>
        <w:jc w:val="both"/>
        <w:rPr>
          <w:rFonts w:cstheme="minorHAnsi"/>
        </w:rPr>
      </w:pPr>
    </w:p>
    <w:p w14:paraId="50E4A1D9" w14:textId="4D0FA2B3" w:rsidR="008E3D6D" w:rsidRDefault="008E3D6D" w:rsidP="008E3D6D">
      <w:pPr>
        <w:spacing w:line="360" w:lineRule="auto"/>
        <w:jc w:val="both"/>
        <w:rPr>
          <w:rFonts w:cstheme="minorHAnsi"/>
        </w:rPr>
      </w:pPr>
      <w:r w:rsidRPr="008E3D6D">
        <w:rPr>
          <w:rFonts w:cstheme="minorHAnsi"/>
        </w:rPr>
        <w:t>La idea principal se implementa a través del uso de vectores de embeddings. Estos embeddings son chunk</w:t>
      </w:r>
      <w:r>
        <w:rPr>
          <w:rFonts w:cstheme="minorHAnsi"/>
        </w:rPr>
        <w:t>s</w:t>
      </w:r>
      <w:r w:rsidR="00506AC4">
        <w:rPr>
          <w:rFonts w:cstheme="minorHAnsi"/>
        </w:rPr>
        <w:t xml:space="preserve"> (o fragmentos)</w:t>
      </w:r>
      <w:r w:rsidRPr="008E3D6D">
        <w:rPr>
          <w:rFonts w:cstheme="minorHAnsi"/>
        </w:rPr>
        <w:t xml:space="preserve"> de información vectorizada que se crean a través del </w:t>
      </w:r>
      <w:r w:rsidRPr="008E3D6D">
        <w:rPr>
          <w:rFonts w:cstheme="minorHAnsi"/>
        </w:rPr>
        <w:lastRenderedPageBreak/>
        <w:t>uso de un modelo de LLM y se almacenan en bases de datos de vectores, lo que permite buscar la pieza de información más relevante a través de búsqueda semántica.</w:t>
      </w:r>
    </w:p>
    <w:p w14:paraId="4880C77B" w14:textId="77777777" w:rsidR="00506AC4" w:rsidRDefault="00506AC4" w:rsidP="008E3D6D">
      <w:pPr>
        <w:spacing w:line="360" w:lineRule="auto"/>
        <w:jc w:val="both"/>
        <w:rPr>
          <w:rFonts w:cstheme="minorHAnsi"/>
        </w:rPr>
      </w:pPr>
    </w:p>
    <w:p w14:paraId="13690B07" w14:textId="68D3A3EF" w:rsidR="00506AC4" w:rsidRPr="008E3D6D" w:rsidRDefault="00506AC4" w:rsidP="008E3D6D">
      <w:pPr>
        <w:spacing w:line="360" w:lineRule="auto"/>
        <w:jc w:val="both"/>
        <w:rPr>
          <w:rFonts w:cstheme="minorHAnsi"/>
        </w:rPr>
      </w:pPr>
      <w:r>
        <w:rPr>
          <w:rFonts w:cstheme="minorHAnsi"/>
        </w:rPr>
        <w:t>Se procede a explicar el proceso del funcionamiento del RAG (Fig. 4).</w:t>
      </w:r>
    </w:p>
    <w:p w14:paraId="73D52B10" w14:textId="77777777" w:rsidR="00114EB1" w:rsidRDefault="00114EB1" w:rsidP="00951B47">
      <w:pPr>
        <w:spacing w:line="360" w:lineRule="auto"/>
        <w:jc w:val="both"/>
        <w:rPr>
          <w:rFonts w:cstheme="minorHAnsi"/>
        </w:rPr>
      </w:pPr>
    </w:p>
    <w:p w14:paraId="01D7B42C" w14:textId="77777777" w:rsidR="008E3D6D" w:rsidRDefault="008E3D6D" w:rsidP="008E3D6D">
      <w:pPr>
        <w:keepNext/>
        <w:spacing w:line="360" w:lineRule="auto"/>
        <w:jc w:val="both"/>
      </w:pPr>
      <w:r>
        <w:rPr>
          <w:rFonts w:cstheme="minorHAnsi"/>
          <w:noProof/>
        </w:rPr>
        <w:drawing>
          <wp:inline distT="0" distB="0" distL="0" distR="0" wp14:anchorId="4440B3F8" wp14:editId="5C154539">
            <wp:extent cx="5760085" cy="2456815"/>
            <wp:effectExtent l="0" t="0" r="0" b="635"/>
            <wp:docPr id="87423720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37207" name="Imagen 1" descr="Dia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760085" cy="2456815"/>
                    </a:xfrm>
                    <a:prstGeom prst="rect">
                      <a:avLst/>
                    </a:prstGeom>
                  </pic:spPr>
                </pic:pic>
              </a:graphicData>
            </a:graphic>
          </wp:inline>
        </w:drawing>
      </w:r>
    </w:p>
    <w:p w14:paraId="1D66648D" w14:textId="38FFF203" w:rsidR="00114EB1" w:rsidRPr="008E3D6D" w:rsidRDefault="008E3D6D" w:rsidP="008E3D6D">
      <w:pPr>
        <w:pStyle w:val="Descripcin"/>
        <w:jc w:val="center"/>
        <w:rPr>
          <w:rFonts w:cstheme="minorHAnsi"/>
          <w:b w:val="0"/>
          <w:bCs w:val="0"/>
        </w:rPr>
      </w:pPr>
      <w:r>
        <w:t xml:space="preserve">Figura </w:t>
      </w:r>
      <w:r>
        <w:fldChar w:fldCharType="begin"/>
      </w:r>
      <w:r>
        <w:instrText xml:space="preserve"> SEQ Figura \* ARABIC </w:instrText>
      </w:r>
      <w:r>
        <w:fldChar w:fldCharType="separate"/>
      </w:r>
      <w:r w:rsidR="009E2CA0">
        <w:rPr>
          <w:noProof/>
        </w:rPr>
        <w:t>4</w:t>
      </w:r>
      <w:r>
        <w:fldChar w:fldCharType="end"/>
      </w:r>
      <w:r>
        <w:t xml:space="preserve">. </w:t>
      </w:r>
      <w:r w:rsidRPr="008E3D6D">
        <w:rPr>
          <w:b w:val="0"/>
          <w:bCs w:val="0"/>
        </w:rPr>
        <w:t>Framework del RAG</w:t>
      </w:r>
    </w:p>
    <w:p w14:paraId="6BFD7413" w14:textId="77777777" w:rsidR="005B3FEB" w:rsidRDefault="005B3FEB" w:rsidP="00951B47">
      <w:pPr>
        <w:spacing w:line="360" w:lineRule="auto"/>
        <w:jc w:val="both"/>
        <w:rPr>
          <w:rFonts w:cstheme="minorHAnsi"/>
        </w:rPr>
      </w:pPr>
    </w:p>
    <w:p w14:paraId="3C52D723" w14:textId="529A6B7C" w:rsidR="008E3D6D" w:rsidRDefault="00506AC4" w:rsidP="008E3D6D">
      <w:pPr>
        <w:spacing w:line="360" w:lineRule="auto"/>
        <w:jc w:val="both"/>
        <w:rPr>
          <w:rFonts w:cstheme="minorHAnsi"/>
        </w:rPr>
      </w:pPr>
      <w:r>
        <w:rPr>
          <w:rFonts w:cstheme="minorHAnsi"/>
        </w:rPr>
        <w:t xml:space="preserve">1º: </w:t>
      </w:r>
      <w:r w:rsidR="008E3D6D" w:rsidRPr="008E3D6D">
        <w:rPr>
          <w:rFonts w:cstheme="minorHAnsi"/>
        </w:rPr>
        <w:t xml:space="preserve">División de documentos </w:t>
      </w:r>
    </w:p>
    <w:p w14:paraId="3469CFAF" w14:textId="77777777" w:rsidR="00506AC4" w:rsidRDefault="008E3D6D" w:rsidP="008E3D6D">
      <w:pPr>
        <w:spacing w:line="360" w:lineRule="auto"/>
        <w:jc w:val="both"/>
        <w:rPr>
          <w:rFonts w:cstheme="minorHAnsi"/>
        </w:rPr>
      </w:pPr>
      <w:r w:rsidRPr="008E3D6D">
        <w:rPr>
          <w:rFonts w:cstheme="minorHAnsi"/>
        </w:rPr>
        <w:t xml:space="preserve">Un documento, en términos de programación, es usualmente una cadena larga. El primer paso es dividir estos textos en chunk más pequeños mientras se mantiene su significado. Esto permitirá almacenar la información de manera efectiva. </w:t>
      </w:r>
    </w:p>
    <w:p w14:paraId="1A9D8215" w14:textId="5A513C39" w:rsidR="008E3D6D" w:rsidRPr="008E3D6D" w:rsidRDefault="008E3D6D" w:rsidP="008E3D6D">
      <w:pPr>
        <w:spacing w:line="360" w:lineRule="auto"/>
        <w:jc w:val="both"/>
        <w:rPr>
          <w:rFonts w:cstheme="minorHAnsi"/>
        </w:rPr>
      </w:pPr>
      <w:r w:rsidRPr="008E3D6D">
        <w:rPr>
          <w:rFonts w:cstheme="minorHAnsi"/>
        </w:rPr>
        <w:t>Esta aplicación utiliza el splitter recursivo de LangChain para reducir cada documento en chunk</w:t>
      </w:r>
      <w:r w:rsidR="00506AC4">
        <w:rPr>
          <w:rFonts w:cstheme="minorHAnsi"/>
        </w:rPr>
        <w:t>s</w:t>
      </w:r>
      <w:r w:rsidRPr="008E3D6D">
        <w:rPr>
          <w:rFonts w:cstheme="minorHAnsi"/>
        </w:rPr>
        <w:t xml:space="preserve"> más pequeños, mientras se capturan los metadatos sobre el título y la página de la información.</w:t>
      </w:r>
    </w:p>
    <w:p w14:paraId="2794325A" w14:textId="77777777" w:rsidR="008E3D6D" w:rsidRPr="008E3D6D" w:rsidRDefault="008E3D6D" w:rsidP="008E3D6D">
      <w:pPr>
        <w:spacing w:line="360" w:lineRule="auto"/>
        <w:jc w:val="both"/>
        <w:rPr>
          <w:rFonts w:cstheme="minorHAnsi"/>
        </w:rPr>
      </w:pPr>
    </w:p>
    <w:p w14:paraId="531BB719" w14:textId="4F8CE79D" w:rsidR="00506AC4" w:rsidRDefault="00506AC4" w:rsidP="008E3D6D">
      <w:pPr>
        <w:spacing w:line="360" w:lineRule="auto"/>
        <w:jc w:val="both"/>
        <w:rPr>
          <w:rFonts w:cstheme="minorHAnsi"/>
        </w:rPr>
      </w:pPr>
      <w:r>
        <w:rPr>
          <w:rFonts w:cstheme="minorHAnsi"/>
        </w:rPr>
        <w:t xml:space="preserve">2º: </w:t>
      </w:r>
      <w:r w:rsidR="008E3D6D" w:rsidRPr="008E3D6D">
        <w:rPr>
          <w:rFonts w:cstheme="minorHAnsi"/>
        </w:rPr>
        <w:t>Embe</w:t>
      </w:r>
      <w:r>
        <w:rPr>
          <w:rFonts w:cstheme="minorHAnsi"/>
        </w:rPr>
        <w:t>dding</w:t>
      </w:r>
      <w:r w:rsidR="008E3D6D" w:rsidRPr="008E3D6D">
        <w:rPr>
          <w:rFonts w:cstheme="minorHAnsi"/>
        </w:rPr>
        <w:t xml:space="preserve"> </w:t>
      </w:r>
    </w:p>
    <w:p w14:paraId="7B5C6E8C" w14:textId="5224029C" w:rsidR="008E3D6D" w:rsidRPr="008E3D6D" w:rsidRDefault="008E3D6D" w:rsidP="008E3D6D">
      <w:pPr>
        <w:spacing w:line="360" w:lineRule="auto"/>
        <w:jc w:val="both"/>
        <w:rPr>
          <w:rFonts w:cstheme="minorHAnsi"/>
        </w:rPr>
      </w:pPr>
      <w:r w:rsidRPr="008E3D6D">
        <w:rPr>
          <w:rFonts w:cstheme="minorHAnsi"/>
        </w:rPr>
        <w:t xml:space="preserve">En este </w:t>
      </w:r>
      <w:r w:rsidR="00506AC4">
        <w:rPr>
          <w:rFonts w:cstheme="minorHAnsi"/>
        </w:rPr>
        <w:t>se utiliza</w:t>
      </w:r>
      <w:r w:rsidRPr="008E3D6D">
        <w:rPr>
          <w:rFonts w:cstheme="minorHAnsi"/>
        </w:rPr>
        <w:t xml:space="preserve"> el modelo de </w:t>
      </w:r>
      <w:r w:rsidR="00506AC4">
        <w:rPr>
          <w:rFonts w:cstheme="minorHAnsi"/>
        </w:rPr>
        <w:t>e</w:t>
      </w:r>
      <w:r w:rsidR="00506AC4" w:rsidRPr="008E3D6D">
        <w:rPr>
          <w:rFonts w:cstheme="minorHAnsi"/>
        </w:rPr>
        <w:t>mbe</w:t>
      </w:r>
      <w:r w:rsidR="00506AC4">
        <w:rPr>
          <w:rFonts w:cstheme="minorHAnsi"/>
        </w:rPr>
        <w:t>dding</w:t>
      </w:r>
      <w:r w:rsidR="00506AC4" w:rsidRPr="008E3D6D">
        <w:rPr>
          <w:rFonts w:cstheme="minorHAnsi"/>
        </w:rPr>
        <w:t xml:space="preserve"> </w:t>
      </w:r>
      <w:r w:rsidRPr="008E3D6D">
        <w:rPr>
          <w:rFonts w:cstheme="minorHAnsi"/>
        </w:rPr>
        <w:t xml:space="preserve">de OpenAI para crear </w:t>
      </w:r>
      <w:r w:rsidR="00506AC4">
        <w:rPr>
          <w:rFonts w:cstheme="minorHAnsi"/>
        </w:rPr>
        <w:t>e</w:t>
      </w:r>
      <w:r w:rsidR="00506AC4" w:rsidRPr="008E3D6D">
        <w:rPr>
          <w:rFonts w:cstheme="minorHAnsi"/>
        </w:rPr>
        <w:t>mbe</w:t>
      </w:r>
      <w:r w:rsidR="00506AC4">
        <w:rPr>
          <w:rFonts w:cstheme="minorHAnsi"/>
        </w:rPr>
        <w:t>ddings</w:t>
      </w:r>
      <w:r w:rsidR="00506AC4" w:rsidRPr="008E3D6D">
        <w:rPr>
          <w:rFonts w:cstheme="minorHAnsi"/>
        </w:rPr>
        <w:t xml:space="preserve"> </w:t>
      </w:r>
      <w:r w:rsidRPr="008E3D6D">
        <w:rPr>
          <w:rFonts w:cstheme="minorHAnsi"/>
        </w:rPr>
        <w:t xml:space="preserve">para cada chunk. Un </w:t>
      </w:r>
      <w:r w:rsidR="00506AC4">
        <w:rPr>
          <w:rFonts w:cstheme="minorHAnsi"/>
        </w:rPr>
        <w:t>e</w:t>
      </w:r>
      <w:r w:rsidR="00506AC4" w:rsidRPr="008E3D6D">
        <w:rPr>
          <w:rFonts w:cstheme="minorHAnsi"/>
        </w:rPr>
        <w:t>mbe</w:t>
      </w:r>
      <w:r w:rsidR="00506AC4">
        <w:rPr>
          <w:rFonts w:cstheme="minorHAnsi"/>
        </w:rPr>
        <w:t>dding</w:t>
      </w:r>
      <w:r w:rsidR="00506AC4" w:rsidRPr="008E3D6D">
        <w:rPr>
          <w:rFonts w:cstheme="minorHAnsi"/>
        </w:rPr>
        <w:t xml:space="preserve"> </w:t>
      </w:r>
      <w:r w:rsidRPr="008E3D6D">
        <w:rPr>
          <w:rFonts w:cstheme="minorHAnsi"/>
        </w:rPr>
        <w:t xml:space="preserve">es un vector (lista) de números de punto flotante. El propósito es encontrar la distancia entre dos vectores para medir su relacionamiento (búsqueda semántica). Estos </w:t>
      </w:r>
      <w:r w:rsidR="00506AC4">
        <w:rPr>
          <w:rFonts w:cstheme="minorHAnsi"/>
        </w:rPr>
        <w:t>e</w:t>
      </w:r>
      <w:r w:rsidR="00506AC4" w:rsidRPr="008E3D6D">
        <w:rPr>
          <w:rFonts w:cstheme="minorHAnsi"/>
        </w:rPr>
        <w:t>mbe</w:t>
      </w:r>
      <w:r w:rsidR="00506AC4">
        <w:rPr>
          <w:rFonts w:cstheme="minorHAnsi"/>
        </w:rPr>
        <w:t xml:space="preserve">ddings </w:t>
      </w:r>
      <w:r w:rsidRPr="008E3D6D">
        <w:rPr>
          <w:rFonts w:cstheme="minorHAnsi"/>
        </w:rPr>
        <w:t>se almacenan en una base de datos de vectores</w:t>
      </w:r>
      <w:r w:rsidR="00506AC4">
        <w:rPr>
          <w:rFonts w:cstheme="minorHAnsi"/>
        </w:rPr>
        <w:t xml:space="preserve"> como</w:t>
      </w:r>
      <w:r w:rsidRPr="008E3D6D">
        <w:rPr>
          <w:rFonts w:cstheme="minorHAnsi"/>
        </w:rPr>
        <w:t xml:space="preserve"> FAISS. La base de datos de </w:t>
      </w:r>
      <w:r w:rsidRPr="008E3D6D">
        <w:rPr>
          <w:rFonts w:cstheme="minorHAnsi"/>
        </w:rPr>
        <w:lastRenderedPageBreak/>
        <w:t>vectores se almacena en memoria para cada ejecución, es posible persistir la base de datos también.</w:t>
      </w:r>
    </w:p>
    <w:p w14:paraId="2409F87B" w14:textId="77777777" w:rsidR="008E3D6D" w:rsidRPr="008E3D6D" w:rsidRDefault="008E3D6D" w:rsidP="008E3D6D">
      <w:pPr>
        <w:spacing w:line="360" w:lineRule="auto"/>
        <w:jc w:val="both"/>
        <w:rPr>
          <w:rFonts w:cstheme="minorHAnsi"/>
        </w:rPr>
      </w:pPr>
    </w:p>
    <w:p w14:paraId="60EFA53D" w14:textId="5C88D828" w:rsidR="00506AC4" w:rsidRDefault="00506AC4" w:rsidP="008E3D6D">
      <w:pPr>
        <w:spacing w:line="360" w:lineRule="auto"/>
        <w:jc w:val="both"/>
        <w:rPr>
          <w:rFonts w:cstheme="minorHAnsi"/>
        </w:rPr>
      </w:pPr>
      <w:r>
        <w:rPr>
          <w:rFonts w:cstheme="minorHAnsi"/>
        </w:rPr>
        <w:t xml:space="preserve">3º: </w:t>
      </w:r>
      <w:r w:rsidR="008E3D6D" w:rsidRPr="008E3D6D">
        <w:rPr>
          <w:rFonts w:cstheme="minorHAnsi"/>
        </w:rPr>
        <w:t xml:space="preserve"> Búsqueda semántica y enlazado de prom</w:t>
      </w:r>
      <w:r>
        <w:rPr>
          <w:rFonts w:cstheme="minorHAnsi"/>
        </w:rPr>
        <w:t>p</w:t>
      </w:r>
      <w:r w:rsidR="008E3D6D" w:rsidRPr="008E3D6D">
        <w:rPr>
          <w:rFonts w:cstheme="minorHAnsi"/>
        </w:rPr>
        <w:t xml:space="preserve">t </w:t>
      </w:r>
    </w:p>
    <w:p w14:paraId="2D8E57D5" w14:textId="2C105616" w:rsidR="008E3D6D" w:rsidRPr="008E3D6D" w:rsidRDefault="008E3D6D" w:rsidP="008E3D6D">
      <w:pPr>
        <w:spacing w:line="360" w:lineRule="auto"/>
        <w:jc w:val="both"/>
        <w:rPr>
          <w:rFonts w:cstheme="minorHAnsi"/>
        </w:rPr>
      </w:pPr>
      <w:r w:rsidRPr="008E3D6D">
        <w:rPr>
          <w:rFonts w:cstheme="minorHAnsi"/>
        </w:rPr>
        <w:t>Esto es donde RAG entra en juego</w:t>
      </w:r>
      <w:r w:rsidR="00506AC4">
        <w:rPr>
          <w:rFonts w:cstheme="minorHAnsi"/>
        </w:rPr>
        <w:t>, se crea</w:t>
      </w:r>
      <w:r w:rsidRPr="008E3D6D">
        <w:rPr>
          <w:rFonts w:cstheme="minorHAnsi"/>
        </w:rPr>
        <w:t xml:space="preserve"> una </w:t>
      </w:r>
      <w:r w:rsidR="00506AC4" w:rsidRPr="008E3D6D">
        <w:rPr>
          <w:rFonts w:cstheme="minorHAnsi"/>
        </w:rPr>
        <w:t xml:space="preserve">cadena </w:t>
      </w:r>
      <w:r w:rsidR="00506AC4">
        <w:rPr>
          <w:rFonts w:cstheme="minorHAnsi"/>
        </w:rPr>
        <w:t>y c</w:t>
      </w:r>
      <w:r w:rsidRPr="008E3D6D">
        <w:rPr>
          <w:rFonts w:cstheme="minorHAnsi"/>
        </w:rPr>
        <w:t xml:space="preserve">uando se da un prompt, el modelo de </w:t>
      </w:r>
      <w:r w:rsidR="00506AC4">
        <w:rPr>
          <w:rFonts w:cstheme="minorHAnsi"/>
        </w:rPr>
        <w:t>e</w:t>
      </w:r>
      <w:r w:rsidR="00506AC4" w:rsidRPr="008E3D6D">
        <w:rPr>
          <w:rFonts w:cstheme="minorHAnsi"/>
        </w:rPr>
        <w:t>mbe</w:t>
      </w:r>
      <w:r w:rsidR="00506AC4">
        <w:rPr>
          <w:rFonts w:cstheme="minorHAnsi"/>
        </w:rPr>
        <w:t>dding</w:t>
      </w:r>
      <w:r w:rsidR="00506AC4" w:rsidRPr="008E3D6D">
        <w:rPr>
          <w:rFonts w:cstheme="minorHAnsi"/>
        </w:rPr>
        <w:t xml:space="preserve"> </w:t>
      </w:r>
      <w:r w:rsidRPr="008E3D6D">
        <w:rPr>
          <w:rFonts w:cstheme="minorHAnsi"/>
        </w:rPr>
        <w:t xml:space="preserve">convertirá este prompt en un </w:t>
      </w:r>
      <w:r w:rsidR="00506AC4">
        <w:rPr>
          <w:rFonts w:cstheme="minorHAnsi"/>
        </w:rPr>
        <w:t>e</w:t>
      </w:r>
      <w:r w:rsidR="00506AC4" w:rsidRPr="008E3D6D">
        <w:rPr>
          <w:rFonts w:cstheme="minorHAnsi"/>
        </w:rPr>
        <w:t>mbe</w:t>
      </w:r>
      <w:r w:rsidR="00506AC4">
        <w:rPr>
          <w:rFonts w:cstheme="minorHAnsi"/>
        </w:rPr>
        <w:t>dding</w:t>
      </w:r>
      <w:r w:rsidR="00506AC4" w:rsidRPr="008E3D6D">
        <w:rPr>
          <w:rFonts w:cstheme="minorHAnsi"/>
        </w:rPr>
        <w:t xml:space="preserve"> </w:t>
      </w:r>
      <w:r w:rsidRPr="008E3D6D">
        <w:rPr>
          <w:rFonts w:cstheme="minorHAnsi"/>
        </w:rPr>
        <w:t xml:space="preserve">(como </w:t>
      </w:r>
      <w:r w:rsidR="00506AC4">
        <w:rPr>
          <w:rFonts w:cstheme="minorHAnsi"/>
        </w:rPr>
        <w:t>se hizo</w:t>
      </w:r>
      <w:r w:rsidRPr="008E3D6D">
        <w:rPr>
          <w:rFonts w:cstheme="minorHAnsi"/>
        </w:rPr>
        <w:t xml:space="preserve"> en la parte 2) y realizará una búsqueda semántica. Los resultados recuperados serían los top N </w:t>
      </w:r>
      <w:r w:rsidR="00506AC4">
        <w:rPr>
          <w:rFonts w:cstheme="minorHAnsi"/>
        </w:rPr>
        <w:t>e</w:t>
      </w:r>
      <w:r w:rsidR="00506AC4" w:rsidRPr="008E3D6D">
        <w:rPr>
          <w:rFonts w:cstheme="minorHAnsi"/>
        </w:rPr>
        <w:t>mbe</w:t>
      </w:r>
      <w:r w:rsidR="00506AC4">
        <w:rPr>
          <w:rFonts w:cstheme="minorHAnsi"/>
        </w:rPr>
        <w:t>ddings</w:t>
      </w:r>
      <w:r w:rsidR="00506AC4" w:rsidRPr="008E3D6D">
        <w:rPr>
          <w:rFonts w:cstheme="minorHAnsi"/>
        </w:rPr>
        <w:t xml:space="preserve"> </w:t>
      </w:r>
      <w:r w:rsidRPr="008E3D6D">
        <w:rPr>
          <w:rFonts w:cstheme="minorHAnsi"/>
        </w:rPr>
        <w:t>que estén más cerca del prompt, que se convertirían posteriormente a sus cadenas originales.</w:t>
      </w:r>
    </w:p>
    <w:p w14:paraId="48CC555A" w14:textId="77777777" w:rsidR="008E3D6D" w:rsidRPr="008E3D6D" w:rsidRDefault="008E3D6D" w:rsidP="008E3D6D">
      <w:pPr>
        <w:spacing w:line="360" w:lineRule="auto"/>
        <w:jc w:val="both"/>
        <w:rPr>
          <w:rFonts w:cstheme="minorHAnsi"/>
        </w:rPr>
      </w:pPr>
    </w:p>
    <w:p w14:paraId="16B00348" w14:textId="77777777" w:rsidR="00506AC4" w:rsidRDefault="008E3D6D" w:rsidP="008E3D6D">
      <w:pPr>
        <w:spacing w:line="360" w:lineRule="auto"/>
        <w:jc w:val="both"/>
        <w:rPr>
          <w:rFonts w:cstheme="minorHAnsi"/>
        </w:rPr>
      </w:pPr>
      <w:r w:rsidRPr="008E3D6D">
        <w:rPr>
          <w:rFonts w:cstheme="minorHAnsi"/>
        </w:rPr>
        <w:t xml:space="preserve">Ahora que </w:t>
      </w:r>
      <w:r w:rsidR="00506AC4">
        <w:rPr>
          <w:rFonts w:cstheme="minorHAnsi"/>
        </w:rPr>
        <w:t>se ha obtenido</w:t>
      </w:r>
      <w:r w:rsidRPr="008E3D6D">
        <w:rPr>
          <w:rFonts w:cstheme="minorHAnsi"/>
        </w:rPr>
        <w:t xml:space="preserve"> la información más relevante, </w:t>
      </w:r>
      <w:r w:rsidR="00506AC4">
        <w:rPr>
          <w:rFonts w:cstheme="minorHAnsi"/>
        </w:rPr>
        <w:t>introducimos</w:t>
      </w:r>
      <w:r w:rsidRPr="008E3D6D">
        <w:rPr>
          <w:rFonts w:cstheme="minorHAnsi"/>
        </w:rPr>
        <w:t xml:space="preserve"> estos resultados en un prompt personalizado, agregando contexto al prompt original. El prompt personalizado se utiliza luego para consultar el LLM para una respuesta. </w:t>
      </w:r>
    </w:p>
    <w:p w14:paraId="47BF38A7" w14:textId="246375EE" w:rsidR="008E3D6D" w:rsidRDefault="008E3D6D" w:rsidP="008E3D6D">
      <w:pPr>
        <w:spacing w:line="360" w:lineRule="auto"/>
        <w:jc w:val="both"/>
        <w:rPr>
          <w:rFonts w:cstheme="minorHAnsi"/>
        </w:rPr>
      </w:pPr>
      <w:r w:rsidRPr="008E3D6D">
        <w:rPr>
          <w:rFonts w:cstheme="minorHAnsi"/>
        </w:rPr>
        <w:t>Esta aplicación también extrae los resultados de búsqueda semántica y los muestra en pantalla, lo que nos da visibilidad sobre qué se utilizó para producir esa consulta.</w:t>
      </w:r>
    </w:p>
    <w:p w14:paraId="5ECBF9D9" w14:textId="77777777" w:rsidR="008E3D6D" w:rsidRPr="00951B47" w:rsidRDefault="008E3D6D" w:rsidP="00951B47">
      <w:pPr>
        <w:spacing w:line="360" w:lineRule="auto"/>
        <w:jc w:val="both"/>
        <w:rPr>
          <w:rFonts w:cstheme="minorHAnsi"/>
        </w:rPr>
      </w:pPr>
    </w:p>
    <w:p w14:paraId="240D2202" w14:textId="77777777" w:rsidR="005B3FEB" w:rsidRPr="00951B47" w:rsidRDefault="005B3FEB" w:rsidP="00951B47">
      <w:pPr>
        <w:spacing w:line="360" w:lineRule="auto"/>
        <w:jc w:val="both"/>
        <w:rPr>
          <w:rFonts w:cstheme="minorHAnsi"/>
          <w:b/>
          <w:bCs/>
        </w:rPr>
      </w:pPr>
      <w:r w:rsidRPr="00951B47">
        <w:rPr>
          <w:rFonts w:cstheme="minorHAnsi"/>
          <w:b/>
          <w:bCs/>
        </w:rPr>
        <w:t>Arquitectura General</w:t>
      </w:r>
    </w:p>
    <w:p w14:paraId="3385F49E" w14:textId="43D69C2B" w:rsidR="0030113B" w:rsidRPr="00951B47" w:rsidRDefault="005B3FEB" w:rsidP="00951B47">
      <w:pPr>
        <w:spacing w:line="360" w:lineRule="auto"/>
        <w:jc w:val="both"/>
        <w:rPr>
          <w:rFonts w:cstheme="minorHAnsi"/>
        </w:rPr>
      </w:pPr>
      <w:r w:rsidRPr="00951B47">
        <w:rPr>
          <w:rFonts w:cstheme="minorHAnsi"/>
        </w:rPr>
        <w:t xml:space="preserve">La arquitectura de </w:t>
      </w:r>
      <w:r w:rsidR="00D3004A" w:rsidRPr="00951B47">
        <w:rPr>
          <w:rFonts w:cstheme="minorHAnsi"/>
        </w:rPr>
        <w:t xml:space="preserve">la </w:t>
      </w:r>
      <w:r w:rsidRPr="00951B47">
        <w:rPr>
          <w:rFonts w:cstheme="minorHAnsi"/>
        </w:rPr>
        <w:t>API se caracteriza por su diseño modular y su capacidad para integrar tecnologías de procesamiento de lenguaje natural y aprendizaje automático de manera eficiente. Estos son los componentes principales de nuestra arquitectura:</w:t>
      </w:r>
    </w:p>
    <w:p w14:paraId="727DE79C" w14:textId="77777777" w:rsidR="008B2FC7" w:rsidRPr="00951B47" w:rsidRDefault="008B2FC7" w:rsidP="00951B47">
      <w:pPr>
        <w:spacing w:line="360" w:lineRule="auto"/>
        <w:jc w:val="both"/>
        <w:rPr>
          <w:rFonts w:cstheme="minorHAnsi"/>
        </w:rPr>
      </w:pPr>
    </w:p>
    <w:p w14:paraId="6524F337" w14:textId="62504970" w:rsidR="008B2FC7" w:rsidRPr="00951B47" w:rsidRDefault="008B2FC7" w:rsidP="00951B47">
      <w:pPr>
        <w:pStyle w:val="Prrafodelista"/>
        <w:numPr>
          <w:ilvl w:val="0"/>
          <w:numId w:val="37"/>
        </w:numPr>
        <w:spacing w:line="360" w:lineRule="auto"/>
        <w:jc w:val="both"/>
        <w:rPr>
          <w:rFonts w:cstheme="minorHAnsi"/>
        </w:rPr>
      </w:pPr>
      <w:r w:rsidRPr="00951B47">
        <w:rPr>
          <w:rFonts w:cstheme="minorHAnsi"/>
          <w:b/>
          <w:bCs/>
        </w:rPr>
        <w:t>main.py</w:t>
      </w:r>
      <w:r w:rsidRPr="00951B47">
        <w:rPr>
          <w:rFonts w:cstheme="minorHAnsi"/>
        </w:rPr>
        <w:t xml:space="preserve">: Actúa como el corazón de </w:t>
      </w:r>
      <w:r w:rsidR="00D3004A" w:rsidRPr="00951B47">
        <w:rPr>
          <w:rFonts w:cstheme="minorHAnsi"/>
        </w:rPr>
        <w:t xml:space="preserve">la </w:t>
      </w:r>
      <w:r w:rsidRPr="00951B47">
        <w:rPr>
          <w:rFonts w:cstheme="minorHAnsi"/>
        </w:rPr>
        <w:t>aplicación, configurando y lanzando el servidor FastAPI. Este módulo inicializa todas las dependencias, carga los modelos necesarios y prepara los endpoints de la API para recibir y responder a las solicitudes de los usuarios.</w:t>
      </w:r>
    </w:p>
    <w:p w14:paraId="55938495" w14:textId="19D30A2B" w:rsidR="008B2FC7" w:rsidRPr="00951B47" w:rsidRDefault="008B2FC7" w:rsidP="00951B47">
      <w:pPr>
        <w:pStyle w:val="Prrafodelista"/>
        <w:numPr>
          <w:ilvl w:val="0"/>
          <w:numId w:val="37"/>
        </w:numPr>
        <w:spacing w:line="360" w:lineRule="auto"/>
        <w:jc w:val="both"/>
        <w:rPr>
          <w:rFonts w:cstheme="minorHAnsi"/>
        </w:rPr>
      </w:pPr>
      <w:r w:rsidRPr="00951B47">
        <w:rPr>
          <w:rFonts w:cstheme="minorHAnsi"/>
          <w:b/>
          <w:bCs/>
        </w:rPr>
        <w:t>custom_agent.py</w:t>
      </w:r>
      <w:r w:rsidRPr="00951B47">
        <w:rPr>
          <w:rFonts w:cstheme="minorHAnsi"/>
        </w:rPr>
        <w:t>: Define la lógica para un agente personalizado que utiliza las capacidades avanzadas de LangChain para manejar consultas complejas. Este agente integra múltiples herramientas y recursos, como buscadores especializados en</w:t>
      </w:r>
      <w:r w:rsidR="004637A4" w:rsidRPr="00951B47">
        <w:rPr>
          <w:rFonts w:cstheme="minorHAnsi"/>
        </w:rPr>
        <w:t xml:space="preserve"> </w:t>
      </w:r>
      <w:r w:rsidRPr="00951B47">
        <w:rPr>
          <w:rFonts w:cstheme="minorHAnsi"/>
        </w:rPr>
        <w:t>Arxiv,</w:t>
      </w:r>
      <w:r w:rsidR="004637A4" w:rsidRPr="00951B47">
        <w:rPr>
          <w:rFonts w:cstheme="minorHAnsi"/>
        </w:rPr>
        <w:t xml:space="preserve"> DisGeNET y Wikipedia</w:t>
      </w:r>
      <w:r w:rsidRPr="00951B47">
        <w:rPr>
          <w:rFonts w:cstheme="minorHAnsi"/>
        </w:rPr>
        <w:t xml:space="preserve"> para enriquecer las respuestas y proporcionar información contextualizada y relevante.</w:t>
      </w:r>
    </w:p>
    <w:p w14:paraId="17522EC9" w14:textId="77777777" w:rsidR="008B2FC7" w:rsidRPr="00951B47" w:rsidRDefault="008B2FC7" w:rsidP="00951B47">
      <w:pPr>
        <w:pStyle w:val="Prrafodelista"/>
        <w:numPr>
          <w:ilvl w:val="0"/>
          <w:numId w:val="37"/>
        </w:numPr>
        <w:spacing w:line="360" w:lineRule="auto"/>
        <w:jc w:val="both"/>
        <w:rPr>
          <w:rFonts w:cstheme="minorHAnsi"/>
        </w:rPr>
      </w:pPr>
      <w:r w:rsidRPr="00951B47">
        <w:rPr>
          <w:rFonts w:cstheme="minorHAnsi"/>
          <w:b/>
          <w:bCs/>
        </w:rPr>
        <w:lastRenderedPageBreak/>
        <w:t>streamlit_app.py</w:t>
      </w:r>
      <w:r w:rsidRPr="00951B47">
        <w:rPr>
          <w:rFonts w:cstheme="minorHAnsi"/>
        </w:rPr>
        <w:t>: Proporciona una interfaz de usuario interactiva donde los usuarios pueden ingresar consultas y recibir respuestas. Este módulo se comunica con la API de FastAPI, enviando preguntas y mostrando las respuestas procesadas junto con detalles adicionales y explicaciones contextuales.</w:t>
      </w:r>
    </w:p>
    <w:p w14:paraId="22514DC3" w14:textId="77777777" w:rsidR="008B2FC7" w:rsidRPr="00951B47" w:rsidRDefault="008B2FC7" w:rsidP="00951B47">
      <w:pPr>
        <w:spacing w:line="360" w:lineRule="auto"/>
        <w:jc w:val="both"/>
        <w:rPr>
          <w:rFonts w:cstheme="minorHAnsi"/>
        </w:rPr>
      </w:pPr>
    </w:p>
    <w:p w14:paraId="4E93A40B" w14:textId="77777777" w:rsidR="00C51987" w:rsidRPr="00951B47" w:rsidRDefault="00C51987" w:rsidP="00951B47">
      <w:pPr>
        <w:spacing w:line="360" w:lineRule="auto"/>
        <w:jc w:val="both"/>
        <w:rPr>
          <w:rFonts w:cstheme="minorHAnsi"/>
          <w:b/>
          <w:bCs/>
        </w:rPr>
      </w:pPr>
      <w:r w:rsidRPr="00951B47">
        <w:rPr>
          <w:rFonts w:cstheme="minorHAnsi"/>
          <w:b/>
          <w:bCs/>
        </w:rPr>
        <w:t>Funcionamiento de la API</w:t>
      </w:r>
    </w:p>
    <w:p w14:paraId="46EE8080" w14:textId="77777777" w:rsidR="00C51987" w:rsidRPr="00951B47" w:rsidRDefault="00C51987" w:rsidP="00951B47">
      <w:pPr>
        <w:spacing w:line="360" w:lineRule="auto"/>
        <w:jc w:val="both"/>
        <w:rPr>
          <w:rFonts w:cstheme="minorHAnsi"/>
        </w:rPr>
      </w:pPr>
    </w:p>
    <w:p w14:paraId="11090C58" w14:textId="2BB03BB1" w:rsidR="00C51987" w:rsidRPr="00951B47" w:rsidRDefault="00C51987" w:rsidP="00951B47">
      <w:pPr>
        <w:spacing w:line="360" w:lineRule="auto"/>
        <w:jc w:val="both"/>
        <w:rPr>
          <w:rFonts w:cstheme="minorHAnsi"/>
        </w:rPr>
      </w:pPr>
      <w:r w:rsidRPr="00951B47">
        <w:rPr>
          <w:rFonts w:cstheme="minorHAnsi"/>
        </w:rPr>
        <w:t>El funcionamiento de</w:t>
      </w:r>
      <w:r w:rsidR="000E46EA" w:rsidRPr="00951B47">
        <w:rPr>
          <w:rFonts w:cstheme="minorHAnsi"/>
        </w:rPr>
        <w:t xml:space="preserve"> la </w:t>
      </w:r>
      <w:r w:rsidRPr="00951B47">
        <w:rPr>
          <w:rFonts w:cstheme="minorHAnsi"/>
        </w:rPr>
        <w:t>API se puede describir a través de varios pasos clave en el flujo de procesamiento:</w:t>
      </w:r>
    </w:p>
    <w:p w14:paraId="7BBDD99A" w14:textId="77777777" w:rsidR="00C51987" w:rsidRPr="00951B47" w:rsidRDefault="00C51987" w:rsidP="00951B47">
      <w:pPr>
        <w:spacing w:line="360" w:lineRule="auto"/>
        <w:jc w:val="both"/>
        <w:rPr>
          <w:rFonts w:cstheme="minorHAnsi"/>
        </w:rPr>
      </w:pPr>
    </w:p>
    <w:p w14:paraId="232B5759" w14:textId="464151B3" w:rsidR="00C51987" w:rsidRPr="00951B47" w:rsidRDefault="00C51987" w:rsidP="00951B47">
      <w:pPr>
        <w:pStyle w:val="Prrafodelista"/>
        <w:numPr>
          <w:ilvl w:val="0"/>
          <w:numId w:val="38"/>
        </w:numPr>
        <w:spacing w:line="360" w:lineRule="auto"/>
        <w:jc w:val="both"/>
        <w:rPr>
          <w:rFonts w:cstheme="minorHAnsi"/>
        </w:rPr>
      </w:pPr>
      <w:r w:rsidRPr="00951B47">
        <w:rPr>
          <w:rFonts w:cstheme="minorHAnsi"/>
          <w:b/>
          <w:bCs/>
        </w:rPr>
        <w:t>Recepción de Consultas</w:t>
      </w:r>
      <w:r w:rsidRPr="00951B47">
        <w:rPr>
          <w:rFonts w:cstheme="minorHAnsi"/>
        </w:rPr>
        <w:t xml:space="preserve">: La API recibe consultas de los usuarios a través de </w:t>
      </w:r>
      <w:r w:rsidRPr="00951B47">
        <w:rPr>
          <w:rFonts w:cstheme="minorHAnsi"/>
          <w:b/>
          <w:bCs/>
        </w:rPr>
        <w:t>streamlit_app.py</w:t>
      </w:r>
      <w:r w:rsidRPr="00951B47">
        <w:rPr>
          <w:rFonts w:cstheme="minorHAnsi"/>
        </w:rPr>
        <w:t xml:space="preserve">, que envía las preguntas en español al endpoint </w:t>
      </w:r>
      <w:r w:rsidRPr="00951B47">
        <w:rPr>
          <w:rFonts w:cstheme="minorHAnsi"/>
          <w:b/>
          <w:bCs/>
        </w:rPr>
        <w:t>/</w:t>
      </w:r>
      <w:r w:rsidR="000E46EA" w:rsidRPr="00951B47">
        <w:rPr>
          <w:rFonts w:cstheme="minorHAnsi"/>
          <w:b/>
          <w:bCs/>
        </w:rPr>
        <w:t xml:space="preserve"> </w:t>
      </w:r>
      <w:r w:rsidRPr="00951B47">
        <w:rPr>
          <w:rFonts w:cstheme="minorHAnsi"/>
        </w:rPr>
        <w:t xml:space="preserve">ask configurado en </w:t>
      </w:r>
      <w:r w:rsidRPr="00951B47">
        <w:rPr>
          <w:rFonts w:cstheme="minorHAnsi"/>
          <w:b/>
          <w:bCs/>
        </w:rPr>
        <w:t>main.py</w:t>
      </w:r>
      <w:r w:rsidRPr="00951B47">
        <w:rPr>
          <w:rFonts w:cstheme="minorHAnsi"/>
        </w:rPr>
        <w:t>.</w:t>
      </w:r>
    </w:p>
    <w:p w14:paraId="50C2C0D5" w14:textId="77777777" w:rsidR="00C51987" w:rsidRPr="00951B47" w:rsidRDefault="00C51987" w:rsidP="00951B47">
      <w:pPr>
        <w:pStyle w:val="Prrafodelista"/>
        <w:numPr>
          <w:ilvl w:val="0"/>
          <w:numId w:val="38"/>
        </w:numPr>
        <w:spacing w:line="360" w:lineRule="auto"/>
        <w:jc w:val="both"/>
        <w:rPr>
          <w:rFonts w:cstheme="minorHAnsi"/>
        </w:rPr>
      </w:pPr>
      <w:r w:rsidRPr="00951B47">
        <w:rPr>
          <w:rFonts w:cstheme="minorHAnsi"/>
          <w:b/>
          <w:bCs/>
        </w:rPr>
        <w:t>Procesamiento y Traducción</w:t>
      </w:r>
      <w:r w:rsidRPr="00951B47">
        <w:rPr>
          <w:rFonts w:cstheme="minorHAnsi"/>
        </w:rPr>
        <w:t>: Una vez recibida la consulta, la API utiliza Google Translate para convertir la pregunta al inglés, preparándola para el procesamiento por nuestro modelo LLM.</w:t>
      </w:r>
    </w:p>
    <w:p w14:paraId="5A6C7A80" w14:textId="31FAC3DB" w:rsidR="00C51987" w:rsidRPr="00951B47" w:rsidRDefault="00C51987" w:rsidP="00951B47">
      <w:pPr>
        <w:pStyle w:val="Prrafodelista"/>
        <w:numPr>
          <w:ilvl w:val="0"/>
          <w:numId w:val="38"/>
        </w:numPr>
        <w:spacing w:line="360" w:lineRule="auto"/>
        <w:jc w:val="both"/>
        <w:rPr>
          <w:rFonts w:cstheme="minorHAnsi"/>
        </w:rPr>
      </w:pPr>
      <w:r w:rsidRPr="00951B47">
        <w:rPr>
          <w:rFonts w:cstheme="minorHAnsi"/>
          <w:b/>
          <w:bCs/>
        </w:rPr>
        <w:t>Generación de Respuestas</w:t>
      </w:r>
      <w:r w:rsidRPr="00951B47">
        <w:rPr>
          <w:rFonts w:cstheme="minorHAnsi"/>
        </w:rPr>
        <w:t xml:space="preserve">: El </w:t>
      </w:r>
      <w:r w:rsidRPr="00951B47">
        <w:rPr>
          <w:rFonts w:cstheme="minorHAnsi"/>
          <w:b/>
          <w:bCs/>
        </w:rPr>
        <w:t>custom_agent.py</w:t>
      </w:r>
      <w:r w:rsidRPr="00951B47">
        <w:rPr>
          <w:rFonts w:cstheme="minorHAnsi"/>
        </w:rPr>
        <w:t xml:space="preserve"> toma la entrada traducida y, utilizando el modelo de LLM junto con las herramientas configuradas, procesa la pregunta para generar una respuesta detallada. Este proceso incluye la recuperación de información relevante de bases de datos externas como </w:t>
      </w:r>
      <w:r w:rsidR="00D00A7F" w:rsidRPr="00951B47">
        <w:rPr>
          <w:rFonts w:cstheme="minorHAnsi"/>
        </w:rPr>
        <w:t>las mencionadas anteriormente</w:t>
      </w:r>
      <w:r w:rsidRPr="00951B47">
        <w:rPr>
          <w:rFonts w:cstheme="minorHAnsi"/>
        </w:rPr>
        <w:t>, y la integración de estos datos para formular una respuesta coherente.</w:t>
      </w:r>
    </w:p>
    <w:p w14:paraId="0EA47983" w14:textId="77777777" w:rsidR="00C51987" w:rsidRPr="00951B47" w:rsidRDefault="00C51987" w:rsidP="00951B47">
      <w:pPr>
        <w:pStyle w:val="Prrafodelista"/>
        <w:numPr>
          <w:ilvl w:val="0"/>
          <w:numId w:val="38"/>
        </w:numPr>
        <w:spacing w:line="360" w:lineRule="auto"/>
        <w:jc w:val="both"/>
        <w:rPr>
          <w:rFonts w:cstheme="minorHAnsi"/>
        </w:rPr>
      </w:pPr>
      <w:r w:rsidRPr="00951B47">
        <w:rPr>
          <w:rFonts w:cstheme="minorHAnsi"/>
          <w:b/>
          <w:bCs/>
        </w:rPr>
        <w:t>Traducción y Respuesta Final</w:t>
      </w:r>
      <w:r w:rsidRPr="00951B47">
        <w:rPr>
          <w:rFonts w:cstheme="minorHAnsi"/>
        </w:rPr>
        <w:t>: La respuesta generada en inglés se traduce de vuelta al español y se envía de regreso a la interfaz de usuario de Streamlit, donde se muestra al usuario. Además, se proporcionan detalles del proceso de pensamiento del modelo y las fuentes de información utilizadas, ofreciendo transparencia y un mayor entendimiento de la respuesta.</w:t>
      </w:r>
    </w:p>
    <w:p w14:paraId="56D6577A" w14:textId="77777777" w:rsidR="00C51987" w:rsidRPr="00951B47" w:rsidRDefault="00C51987" w:rsidP="00951B47">
      <w:pPr>
        <w:pStyle w:val="Prrafodelista"/>
        <w:numPr>
          <w:ilvl w:val="0"/>
          <w:numId w:val="38"/>
        </w:numPr>
        <w:spacing w:line="360" w:lineRule="auto"/>
        <w:jc w:val="both"/>
        <w:rPr>
          <w:rFonts w:cstheme="minorHAnsi"/>
        </w:rPr>
      </w:pPr>
      <w:r w:rsidRPr="00951B47">
        <w:rPr>
          <w:rFonts w:cstheme="minorHAnsi"/>
          <w:b/>
          <w:bCs/>
        </w:rPr>
        <w:t>Interfaz de Usuario</w:t>
      </w:r>
      <w:r w:rsidRPr="00951B47">
        <w:rPr>
          <w:rFonts w:cstheme="minorHAnsi"/>
        </w:rPr>
        <w:t xml:space="preserve">: </w:t>
      </w:r>
      <w:r w:rsidRPr="00951B47">
        <w:rPr>
          <w:rFonts w:cstheme="minorHAnsi"/>
          <w:b/>
          <w:bCs/>
        </w:rPr>
        <w:t>streamlit_app.py</w:t>
      </w:r>
      <w:r w:rsidRPr="00951B47">
        <w:rPr>
          <w:rFonts w:cstheme="minorHAnsi"/>
        </w:rPr>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73FE3363" w14:textId="77777777" w:rsidR="00C51987" w:rsidRPr="00951B47" w:rsidRDefault="00C51987" w:rsidP="00951B47">
      <w:pPr>
        <w:spacing w:line="360" w:lineRule="auto"/>
        <w:jc w:val="both"/>
        <w:rPr>
          <w:rFonts w:cstheme="minorHAnsi"/>
        </w:rPr>
      </w:pPr>
    </w:p>
    <w:p w14:paraId="5E5F8CC1" w14:textId="77777777" w:rsidR="00C51987" w:rsidRPr="00951B47" w:rsidRDefault="00C51987" w:rsidP="00951B47">
      <w:pPr>
        <w:spacing w:line="360" w:lineRule="auto"/>
        <w:jc w:val="both"/>
        <w:rPr>
          <w:rFonts w:cstheme="minorHAnsi"/>
        </w:rPr>
      </w:pPr>
    </w:p>
    <w:p w14:paraId="77E6C8B2" w14:textId="7A064A5B" w:rsidR="00C51987" w:rsidRPr="00951B47" w:rsidRDefault="00C51987" w:rsidP="00951B47">
      <w:pPr>
        <w:spacing w:line="360" w:lineRule="auto"/>
        <w:jc w:val="both"/>
        <w:rPr>
          <w:rFonts w:cstheme="minorHAnsi"/>
          <w:b/>
          <w:bCs/>
        </w:rPr>
      </w:pPr>
      <w:r w:rsidRPr="00951B47">
        <w:rPr>
          <w:rFonts w:cstheme="minorHAnsi"/>
          <w:b/>
          <w:bCs/>
        </w:rPr>
        <w:t>Ventajas de la Integración Tecnológica</w:t>
      </w:r>
    </w:p>
    <w:p w14:paraId="43B7E26B" w14:textId="77777777" w:rsidR="00C51987" w:rsidRPr="00951B47" w:rsidRDefault="00C51987" w:rsidP="00951B47">
      <w:pPr>
        <w:spacing w:line="360" w:lineRule="auto"/>
        <w:jc w:val="both"/>
        <w:rPr>
          <w:rFonts w:cstheme="minorHAnsi"/>
        </w:rPr>
      </w:pPr>
    </w:p>
    <w:p w14:paraId="6BAE4BA6" w14:textId="29A4D14B" w:rsidR="00C51987" w:rsidRPr="00951B47" w:rsidRDefault="00C51987" w:rsidP="00951B47">
      <w:pPr>
        <w:spacing w:line="360" w:lineRule="auto"/>
        <w:jc w:val="both"/>
        <w:rPr>
          <w:rFonts w:cstheme="minorHAnsi"/>
        </w:rPr>
      </w:pPr>
      <w:r w:rsidRPr="00951B47">
        <w:rPr>
          <w:rFonts w:cstheme="minorHAnsi"/>
        </w:rPr>
        <w:t>La integración de FastAPI, Streamlit, LangChain, y Groq ofrece numerosas ventajas, incluyendo alta velocidad de procesamiento, escalabilidad, y la capacidad de manejar consultas en tiempo real con respuestas detalladas y personalizadas. La arquitectura facilita una eficiente comunicación entre el frontend</w:t>
      </w:r>
      <w:r w:rsidR="000432E0" w:rsidRPr="00951B47">
        <w:rPr>
          <w:rFonts w:cstheme="minorHAnsi"/>
        </w:rPr>
        <w:t xml:space="preserve"> (</w:t>
      </w:r>
      <w:r w:rsidR="00637334" w:rsidRPr="00951B47">
        <w:rPr>
          <w:rFonts w:cstheme="minorHAnsi"/>
        </w:rPr>
        <w:t>se refiere a la práctica de construir y diseñar la interfaz de usuario de un sitio web o aplicación</w:t>
      </w:r>
      <w:r w:rsidR="000432E0" w:rsidRPr="00951B47">
        <w:rPr>
          <w:rFonts w:cstheme="minorHAnsi"/>
        </w:rPr>
        <w:t>)</w:t>
      </w:r>
      <w:r w:rsidRPr="00951B47">
        <w:rPr>
          <w:rFonts w:cstheme="minorHAnsi"/>
        </w:rPr>
        <w:t xml:space="preserve"> y el backend</w:t>
      </w:r>
      <w:r w:rsidR="0032392A" w:rsidRPr="00951B47">
        <w:rPr>
          <w:rFonts w:cstheme="minorHAnsi"/>
        </w:rPr>
        <w:t xml:space="preserve"> (siendo la parte del desarrollo web que se encarga de que toda la lógica de una página web funcione)</w:t>
      </w:r>
      <w:r w:rsidRPr="00951B47">
        <w:rPr>
          <w:rFonts w:cstheme="minorHAnsi"/>
        </w:rPr>
        <w:t>, asegurando que los datos se manejen de manera segura y las interacciones del usuario sean fluidas y productivas.</w:t>
      </w:r>
    </w:p>
    <w:p w14:paraId="6908B6C9" w14:textId="77777777" w:rsidR="001F13D6" w:rsidRPr="00951B47" w:rsidRDefault="001F13D6" w:rsidP="00951B47">
      <w:pPr>
        <w:spacing w:line="360" w:lineRule="auto"/>
        <w:jc w:val="both"/>
        <w:rPr>
          <w:rFonts w:cstheme="minorHAnsi"/>
        </w:rPr>
      </w:pPr>
    </w:p>
    <w:p w14:paraId="0AEF864F" w14:textId="1A6B382A" w:rsidR="00C51987" w:rsidRPr="00951B47" w:rsidRDefault="00C51987" w:rsidP="00951B47">
      <w:pPr>
        <w:spacing w:line="360" w:lineRule="auto"/>
        <w:jc w:val="both"/>
        <w:rPr>
          <w:rFonts w:cstheme="minorHAnsi"/>
        </w:rPr>
      </w:pPr>
      <w:r w:rsidRPr="00951B47">
        <w:rPr>
          <w:rFonts w:cstheme="minorHAnsi"/>
        </w:rPr>
        <w:t>Esta arquitectura no solo cumple con los requisitos técnicos de</w:t>
      </w:r>
      <w:r w:rsidR="0032392A" w:rsidRPr="00951B47">
        <w:rPr>
          <w:rFonts w:cstheme="minorHAnsi"/>
        </w:rPr>
        <w:t xml:space="preserve">l </w:t>
      </w:r>
      <w:r w:rsidRPr="00951B47">
        <w:rPr>
          <w:rFonts w:cstheme="minorHAnsi"/>
        </w:rPr>
        <w:t>proyecto</w:t>
      </w:r>
      <w:r w:rsidR="0032392A" w:rsidRPr="00951B47">
        <w:rPr>
          <w:rFonts w:cstheme="minorHAnsi"/>
        </w:rPr>
        <w:t xml:space="preserve"> propuesto</w:t>
      </w:r>
      <w:r w:rsidRPr="00951B47">
        <w:rPr>
          <w:rFonts w:cstheme="minorHAnsi"/>
        </w:rPr>
        <w:t>, sino que también proporciona una base sólida para futuras expansiones y mejoras, permitiendo incorporar nuevas herramientas y adaptaciones conforme evolucionen las necesidades y tecnología.</w:t>
      </w:r>
    </w:p>
    <w:p w14:paraId="724ABCF0" w14:textId="77777777" w:rsidR="005B3FEB" w:rsidRPr="00951B47" w:rsidRDefault="005B3FEB" w:rsidP="00951B47">
      <w:pPr>
        <w:spacing w:line="360" w:lineRule="auto"/>
        <w:jc w:val="both"/>
        <w:rPr>
          <w:rFonts w:cstheme="minorHAnsi"/>
        </w:rPr>
      </w:pPr>
    </w:p>
    <w:p w14:paraId="6A7FADBC" w14:textId="77777777" w:rsidR="005B3FEB" w:rsidRPr="00951B47" w:rsidRDefault="005B3FEB" w:rsidP="00951B47">
      <w:pPr>
        <w:spacing w:line="360" w:lineRule="auto"/>
        <w:jc w:val="both"/>
        <w:rPr>
          <w:rFonts w:cstheme="minorHAnsi"/>
        </w:rPr>
      </w:pPr>
    </w:p>
    <w:p w14:paraId="7DEA2A2C" w14:textId="4802C574" w:rsidR="004B3EE8" w:rsidRPr="00951B47" w:rsidRDefault="004B3EE8" w:rsidP="00951B47">
      <w:pPr>
        <w:pStyle w:val="Ttulo2"/>
        <w:spacing w:line="360" w:lineRule="auto"/>
        <w:jc w:val="both"/>
        <w:rPr>
          <w:rFonts w:asciiTheme="minorHAnsi" w:hAnsiTheme="minorHAnsi" w:cstheme="minorHAnsi"/>
          <w:b/>
          <w:bCs w:val="0"/>
          <w:caps w:val="0"/>
        </w:rPr>
      </w:pPr>
      <w:bookmarkStart w:id="23" w:name="_Toc168500312"/>
      <w:r w:rsidRPr="00951B47">
        <w:rPr>
          <w:rFonts w:asciiTheme="minorHAnsi" w:hAnsiTheme="minorHAnsi" w:cstheme="minorHAnsi"/>
          <w:b/>
          <w:bCs w:val="0"/>
          <w:caps w:val="0"/>
        </w:rPr>
        <w:t>Evaluación y refinamiento del modelo</w:t>
      </w:r>
      <w:bookmarkEnd w:id="23"/>
    </w:p>
    <w:p w14:paraId="02378A7B" w14:textId="77777777" w:rsidR="0057725E" w:rsidRPr="00951B47" w:rsidRDefault="0057725E" w:rsidP="00951B47">
      <w:pPr>
        <w:spacing w:line="360" w:lineRule="auto"/>
        <w:jc w:val="both"/>
        <w:rPr>
          <w:rFonts w:cstheme="minorHAnsi"/>
        </w:rPr>
      </w:pPr>
    </w:p>
    <w:p w14:paraId="6A473E51" w14:textId="059953B1" w:rsidR="0057725E" w:rsidRPr="00951B47" w:rsidRDefault="0057725E" w:rsidP="00951B47">
      <w:pPr>
        <w:spacing w:line="360" w:lineRule="auto"/>
        <w:jc w:val="both"/>
        <w:rPr>
          <w:rFonts w:cstheme="minorHAnsi"/>
        </w:rPr>
      </w:pPr>
      <w:r w:rsidRPr="00951B47">
        <w:rPr>
          <w:rFonts w:cstheme="minorHAnsi"/>
        </w:rPr>
        <w:t xml:space="preserve">Una vez que el chatbot está en funcionamiento, se lleva a cabo un proceso riguroso de evaluación y refinamiento del modelo. </w:t>
      </w:r>
      <w:r w:rsidR="00EF526B" w:rsidRPr="00951B47">
        <w:rPr>
          <w:rFonts w:cstheme="minorHAnsi"/>
        </w:rPr>
        <w:t>Mediante el uso de</w:t>
      </w:r>
      <w:r w:rsidRPr="00951B47">
        <w:rPr>
          <w:rFonts w:cstheme="minorHAnsi"/>
        </w:rPr>
        <w:t xml:space="preserve"> métricas de evaluación apropiadas, como la precisión, la exhaustividad y la satisfacción del usuario, para medir el rendimiento del chatbot en la generación de recomendaciones personalizadas.</w:t>
      </w:r>
    </w:p>
    <w:p w14:paraId="50303C77" w14:textId="77777777" w:rsidR="00EF526B" w:rsidRPr="00951B47" w:rsidRDefault="00EF526B" w:rsidP="00951B47">
      <w:pPr>
        <w:spacing w:line="360" w:lineRule="auto"/>
        <w:jc w:val="both"/>
        <w:rPr>
          <w:rFonts w:cstheme="minorHAnsi"/>
        </w:rPr>
      </w:pPr>
    </w:p>
    <w:p w14:paraId="1264D8FF" w14:textId="2F4C7FBB" w:rsidR="009837AA" w:rsidRPr="00951B47" w:rsidRDefault="0057725E" w:rsidP="00951B47">
      <w:pPr>
        <w:spacing w:line="360" w:lineRule="auto"/>
        <w:jc w:val="both"/>
        <w:rPr>
          <w:rFonts w:cstheme="minorHAnsi"/>
        </w:rPr>
      </w:pPr>
      <w:r w:rsidRPr="00951B47">
        <w:rPr>
          <w:rFonts w:cstheme="minorHAnsi"/>
        </w:rPr>
        <w:t xml:space="preserve">Además, </w:t>
      </w:r>
      <w:r w:rsidR="00EF526B" w:rsidRPr="00951B47">
        <w:rPr>
          <w:rFonts w:cstheme="minorHAnsi"/>
        </w:rPr>
        <w:t>se recopila y tiene en cuenta la</w:t>
      </w:r>
      <w:r w:rsidRPr="00951B47">
        <w:rPr>
          <w:rFonts w:cstheme="minorHAnsi"/>
        </w:rPr>
        <w:t xml:space="preserve"> retroalimentación de los usuarios</w:t>
      </w:r>
      <w:r w:rsidR="00EF526B" w:rsidRPr="00951B47">
        <w:rPr>
          <w:rFonts w:cstheme="minorHAnsi"/>
        </w:rPr>
        <w:t>, para realizar</w:t>
      </w:r>
      <w:r w:rsidRPr="00951B47">
        <w:rPr>
          <w:rFonts w:cstheme="minorHAnsi"/>
        </w:rPr>
        <w:t xml:space="preserve"> análisis cualitativos </w:t>
      </w:r>
      <w:r w:rsidR="00EF526B" w:rsidRPr="00951B47">
        <w:rPr>
          <w:rFonts w:cstheme="minorHAnsi"/>
        </w:rPr>
        <w:t xml:space="preserve">con la finalidad de </w:t>
      </w:r>
      <w:r w:rsidRPr="00951B47">
        <w:rPr>
          <w:rFonts w:cstheme="minorHAnsi"/>
        </w:rPr>
        <w:t xml:space="preserve">identificar áreas de mejora y ajustar el modelo en </w:t>
      </w:r>
      <w:r w:rsidRPr="00951B47">
        <w:rPr>
          <w:rFonts w:cstheme="minorHAnsi"/>
        </w:rPr>
        <w:lastRenderedPageBreak/>
        <w:t>consecuencia. Este proceso iterativo permite afinar continuamente el chatbot y garantizar que proporcione recomendaciones de alta calidad y relevancia para los usuarios.</w:t>
      </w:r>
    </w:p>
    <w:p w14:paraId="6953B10C" w14:textId="77777777" w:rsidR="004B3EE8" w:rsidRPr="00951B47" w:rsidRDefault="004B3EE8" w:rsidP="00951B47">
      <w:pPr>
        <w:spacing w:line="360" w:lineRule="auto"/>
        <w:jc w:val="both"/>
        <w:rPr>
          <w:rFonts w:cstheme="minorHAnsi"/>
        </w:rPr>
      </w:pPr>
    </w:p>
    <w:p w14:paraId="6844A634" w14:textId="77777777" w:rsidR="00C4131E" w:rsidRPr="00951B47" w:rsidRDefault="00C4131E" w:rsidP="00951B47">
      <w:pPr>
        <w:pStyle w:val="Ttulo2"/>
        <w:spacing w:line="360" w:lineRule="auto"/>
        <w:jc w:val="both"/>
        <w:rPr>
          <w:rFonts w:asciiTheme="minorHAnsi" w:hAnsiTheme="minorHAnsi" w:cstheme="minorHAnsi"/>
          <w:b/>
          <w:bCs w:val="0"/>
        </w:rPr>
      </w:pPr>
      <w:bookmarkStart w:id="24" w:name="_Toc162797407"/>
      <w:bookmarkStart w:id="25" w:name="_Toc54935097"/>
      <w:bookmarkStart w:id="26" w:name="_Toc168500313"/>
      <w:r w:rsidRPr="00951B47">
        <w:rPr>
          <w:rFonts w:asciiTheme="minorHAnsi" w:hAnsiTheme="minorHAnsi" w:cstheme="minorHAnsi"/>
          <w:b/>
          <w:bCs w:val="0"/>
          <w:caps w:val="0"/>
        </w:rPr>
        <w:t>Desarrollo del prototipo de la web</w:t>
      </w:r>
      <w:bookmarkEnd w:id="24"/>
      <w:bookmarkEnd w:id="26"/>
    </w:p>
    <w:p w14:paraId="3C7E4B26" w14:textId="17D0B116" w:rsidR="000D09A0" w:rsidRPr="00951B47" w:rsidRDefault="004A0D7D" w:rsidP="00951B47">
      <w:pPr>
        <w:pStyle w:val="Ttulo3"/>
        <w:spacing w:line="360" w:lineRule="auto"/>
        <w:jc w:val="both"/>
        <w:rPr>
          <w:rFonts w:asciiTheme="minorHAnsi" w:hAnsiTheme="minorHAnsi" w:cstheme="minorHAnsi"/>
        </w:rPr>
      </w:pPr>
      <w:bookmarkStart w:id="27" w:name="_Toc162797408"/>
      <w:bookmarkStart w:id="28" w:name="_Toc168500314"/>
      <w:bookmarkEnd w:id="25"/>
      <w:r w:rsidRPr="00951B47">
        <w:rPr>
          <w:rFonts w:asciiTheme="minorHAnsi" w:hAnsiTheme="minorHAnsi" w:cstheme="minorHAnsi"/>
        </w:rPr>
        <w:t>Consideraciones para el desarrollo de la web</w:t>
      </w:r>
      <w:bookmarkEnd w:id="27"/>
      <w:bookmarkEnd w:id="28"/>
    </w:p>
    <w:p w14:paraId="3ED14808" w14:textId="77777777" w:rsidR="00D4108A" w:rsidRPr="00951B47" w:rsidRDefault="00D4108A" w:rsidP="00951B47">
      <w:pPr>
        <w:spacing w:line="360" w:lineRule="auto"/>
        <w:jc w:val="both"/>
        <w:rPr>
          <w:rFonts w:cstheme="minorHAnsi"/>
        </w:rPr>
      </w:pPr>
    </w:p>
    <w:p w14:paraId="335B4CD1" w14:textId="05339F3E" w:rsidR="00D4108A" w:rsidRPr="00951B47" w:rsidRDefault="00D4108A" w:rsidP="00951B47">
      <w:pPr>
        <w:spacing w:line="360" w:lineRule="auto"/>
        <w:jc w:val="both"/>
        <w:rPr>
          <w:rFonts w:cstheme="minorHAnsi"/>
        </w:rPr>
      </w:pPr>
      <w:r w:rsidRPr="00951B47">
        <w:rPr>
          <w:rFonts w:cstheme="minorHAnsi"/>
        </w:rPr>
        <w:t>Se tendrá en cuenta un diseño sencillo y minimalista</w:t>
      </w:r>
      <w:r w:rsidR="00A94E3D" w:rsidRPr="00951B47">
        <w:rPr>
          <w:rFonts w:cstheme="minorHAnsi"/>
        </w:rPr>
        <w:t>, con un buen uso de espacios en blanco para crear una sensación de amplitud y orden</w:t>
      </w:r>
      <w:r w:rsidR="006343F3" w:rsidRPr="00951B47">
        <w:rPr>
          <w:rFonts w:cstheme="minorHAnsi"/>
        </w:rPr>
        <w:t>. Junto con el uso de una tipografía y paletas de colores atractiva y que se adapten al estilo de la aplicación.</w:t>
      </w:r>
    </w:p>
    <w:p w14:paraId="641DFADF" w14:textId="77777777" w:rsidR="00763A13" w:rsidRPr="00951B47" w:rsidRDefault="00763A13" w:rsidP="00951B47">
      <w:pPr>
        <w:spacing w:line="360" w:lineRule="auto"/>
        <w:jc w:val="both"/>
        <w:rPr>
          <w:rFonts w:cstheme="minorHAnsi"/>
        </w:rPr>
      </w:pPr>
    </w:p>
    <w:p w14:paraId="06C8E446" w14:textId="362B5610" w:rsidR="006343F3" w:rsidRPr="00951B47" w:rsidRDefault="006343F3" w:rsidP="00951B47">
      <w:pPr>
        <w:spacing w:line="360" w:lineRule="auto"/>
        <w:jc w:val="both"/>
        <w:rPr>
          <w:rFonts w:cstheme="minorHAnsi"/>
        </w:rPr>
      </w:pPr>
      <w:r w:rsidRPr="00951B47">
        <w:rPr>
          <w:rFonts w:cstheme="minorHAnsi"/>
        </w:rPr>
        <w:t xml:space="preserve">Por último, se podrán incluir imágenes y videos </w:t>
      </w:r>
      <w:r w:rsidR="00763A13" w:rsidRPr="00951B47">
        <w:rPr>
          <w:rFonts w:cstheme="minorHAnsi"/>
        </w:rPr>
        <w:t>que sean relevantes para el contenido de la aplicación</w:t>
      </w:r>
    </w:p>
    <w:p w14:paraId="1FBBD201" w14:textId="77777777" w:rsidR="00763A13" w:rsidRPr="00951B47" w:rsidRDefault="00763A13" w:rsidP="00951B47">
      <w:pPr>
        <w:spacing w:line="360" w:lineRule="auto"/>
        <w:jc w:val="both"/>
        <w:rPr>
          <w:rFonts w:cstheme="minorHAnsi"/>
        </w:rPr>
      </w:pPr>
    </w:p>
    <w:p w14:paraId="62412D91" w14:textId="4CAD510F" w:rsidR="002E6D90" w:rsidRPr="00951B47" w:rsidRDefault="00306570" w:rsidP="00951B47">
      <w:pPr>
        <w:spacing w:line="360" w:lineRule="auto"/>
        <w:jc w:val="both"/>
        <w:rPr>
          <w:rFonts w:cstheme="minorHAnsi"/>
        </w:rPr>
      </w:pPr>
      <w:r w:rsidRPr="00951B47">
        <w:rPr>
          <w:rFonts w:cstheme="minorHAnsi"/>
        </w:rPr>
        <w:t>Con relación a</w:t>
      </w:r>
      <w:r w:rsidR="002E6D90" w:rsidRPr="00951B47">
        <w:rPr>
          <w:rFonts w:cstheme="minorHAnsi"/>
        </w:rPr>
        <w:t xml:space="preserve"> la parte de programación, se escribirá un código limpio y organizado</w:t>
      </w:r>
      <w:r w:rsidR="00D77414" w:rsidRPr="00951B47">
        <w:rPr>
          <w:rFonts w:cstheme="minorHAnsi"/>
        </w:rPr>
        <w:t xml:space="preserve"> con los comentarios pertinentes explicando su funcionamiento, junto al uso de librerías necesarias.</w:t>
      </w:r>
    </w:p>
    <w:p w14:paraId="228D56E5" w14:textId="37FA9166" w:rsidR="00306570" w:rsidRPr="00951B47" w:rsidRDefault="00306570" w:rsidP="00951B47">
      <w:pPr>
        <w:spacing w:line="360" w:lineRule="auto"/>
        <w:jc w:val="both"/>
        <w:rPr>
          <w:rFonts w:cstheme="minorHAnsi"/>
        </w:rPr>
      </w:pPr>
      <w:r w:rsidRPr="00951B47">
        <w:rPr>
          <w:rFonts w:cstheme="minorHAnsi"/>
        </w:rPr>
        <w:t>Para el desarrollo de la aplicación web</w:t>
      </w:r>
      <w:r w:rsidR="009D7257" w:rsidRPr="00951B47">
        <w:rPr>
          <w:rFonts w:cstheme="minorHAnsi"/>
        </w:rPr>
        <w:t xml:space="preserve"> se hará uso e Python Flask</w:t>
      </w:r>
      <w:r w:rsidR="00081F20" w:rsidRPr="00951B47">
        <w:rPr>
          <w:rFonts w:cstheme="minorHAnsi"/>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951B47" w:rsidRDefault="00763A13" w:rsidP="00951B47">
      <w:pPr>
        <w:spacing w:line="360" w:lineRule="auto"/>
        <w:jc w:val="both"/>
        <w:rPr>
          <w:rFonts w:cstheme="minorHAnsi"/>
        </w:rPr>
      </w:pPr>
    </w:p>
    <w:p w14:paraId="55F205C7" w14:textId="77777777" w:rsidR="00D4108A" w:rsidRPr="00951B47" w:rsidRDefault="00D4108A" w:rsidP="00951B47">
      <w:pPr>
        <w:spacing w:line="360" w:lineRule="auto"/>
        <w:jc w:val="both"/>
        <w:rPr>
          <w:rFonts w:cstheme="minorHAnsi"/>
        </w:rPr>
      </w:pPr>
    </w:p>
    <w:p w14:paraId="4A3D1A13" w14:textId="713EE9B8" w:rsidR="004A0D7D" w:rsidRPr="00951B47" w:rsidRDefault="00B44220" w:rsidP="00951B47">
      <w:pPr>
        <w:pStyle w:val="Ttulo3"/>
        <w:spacing w:line="360" w:lineRule="auto"/>
        <w:jc w:val="both"/>
        <w:rPr>
          <w:rFonts w:asciiTheme="minorHAnsi" w:hAnsiTheme="minorHAnsi" w:cstheme="minorHAnsi"/>
        </w:rPr>
      </w:pPr>
      <w:bookmarkStart w:id="29" w:name="_Toc162797409"/>
      <w:bookmarkStart w:id="30" w:name="_Toc168500315"/>
      <w:r w:rsidRPr="00951B47">
        <w:rPr>
          <w:rFonts w:asciiTheme="minorHAnsi" w:hAnsiTheme="minorHAnsi" w:cstheme="minorHAnsi"/>
        </w:rPr>
        <w:t xml:space="preserve">Pasos para el desarrollo </w:t>
      </w:r>
      <w:bookmarkEnd w:id="29"/>
      <w:r w:rsidR="007E72BB" w:rsidRPr="00951B47">
        <w:rPr>
          <w:rFonts w:asciiTheme="minorHAnsi" w:hAnsiTheme="minorHAnsi" w:cstheme="minorHAnsi"/>
        </w:rPr>
        <w:t>la API</w:t>
      </w:r>
      <w:bookmarkEnd w:id="30"/>
    </w:p>
    <w:p w14:paraId="58473E0F" w14:textId="77777777" w:rsidR="00284D33" w:rsidRPr="00951B47" w:rsidRDefault="00284D33" w:rsidP="00951B47">
      <w:pPr>
        <w:spacing w:line="360" w:lineRule="auto"/>
        <w:jc w:val="both"/>
        <w:rPr>
          <w:rFonts w:cstheme="minorHAnsi"/>
        </w:rPr>
      </w:pPr>
    </w:p>
    <w:p w14:paraId="0833F9B7" w14:textId="77777777" w:rsidR="00196B40" w:rsidRPr="00951B47" w:rsidRDefault="00196B40" w:rsidP="00951B47">
      <w:pPr>
        <w:pStyle w:val="Ttulo4"/>
        <w:spacing w:line="360" w:lineRule="auto"/>
        <w:jc w:val="both"/>
        <w:rPr>
          <w:rFonts w:cstheme="minorHAnsi"/>
        </w:rPr>
      </w:pPr>
      <w:r w:rsidRPr="00951B47">
        <w:rPr>
          <w:rFonts w:cstheme="minorHAnsi"/>
        </w:rPr>
        <w:t>Identificar funcionalidades clave</w:t>
      </w:r>
    </w:p>
    <w:p w14:paraId="2EB82A14" w14:textId="77777777" w:rsidR="00EB6149" w:rsidRPr="00951B47" w:rsidRDefault="00EB6149" w:rsidP="00951B47">
      <w:pPr>
        <w:spacing w:line="360" w:lineRule="auto"/>
        <w:jc w:val="both"/>
        <w:rPr>
          <w:rFonts w:cstheme="minorHAnsi"/>
        </w:rPr>
      </w:pPr>
    </w:p>
    <w:p w14:paraId="0106BFF9" w14:textId="19DFEB7A" w:rsidR="00052B57" w:rsidRPr="00951B47" w:rsidRDefault="00052B57" w:rsidP="00951B47">
      <w:pPr>
        <w:spacing w:line="360" w:lineRule="auto"/>
        <w:jc w:val="both"/>
        <w:rPr>
          <w:rFonts w:cstheme="minorHAnsi"/>
        </w:rPr>
      </w:pPr>
      <w:r w:rsidRPr="00951B47">
        <w:rPr>
          <w:rFonts w:cstheme="minorHAnsi"/>
        </w:rPr>
        <w:t>Para la API, se han identificado las siguientes funcionalidades clave:</w:t>
      </w:r>
    </w:p>
    <w:p w14:paraId="7233A924" w14:textId="77777777" w:rsidR="00052B57" w:rsidRPr="00951B47" w:rsidRDefault="00052B57" w:rsidP="00951B47">
      <w:pPr>
        <w:spacing w:line="360" w:lineRule="auto"/>
        <w:jc w:val="both"/>
        <w:rPr>
          <w:rFonts w:cstheme="minorHAnsi"/>
        </w:rPr>
      </w:pPr>
    </w:p>
    <w:p w14:paraId="7AFF661B" w14:textId="77777777" w:rsidR="00052B57" w:rsidRPr="00951B47" w:rsidRDefault="00052B57" w:rsidP="00951B47">
      <w:pPr>
        <w:pStyle w:val="Prrafodelista"/>
        <w:numPr>
          <w:ilvl w:val="0"/>
          <w:numId w:val="39"/>
        </w:numPr>
        <w:spacing w:line="360" w:lineRule="auto"/>
        <w:jc w:val="both"/>
        <w:rPr>
          <w:rFonts w:cstheme="minorHAnsi"/>
        </w:rPr>
      </w:pPr>
      <w:r w:rsidRPr="00951B47">
        <w:rPr>
          <w:rFonts w:cstheme="minorHAnsi"/>
        </w:rPr>
        <w:lastRenderedPageBreak/>
        <w:t>Endpoint de consulta (/ask): Permitirá a los usuarios enviar preguntas en español y recibir respuestas personalizadas basadas en los datos genómicos, biométricos y los documentos médicos y de estilo de vida.</w:t>
      </w:r>
    </w:p>
    <w:p w14:paraId="11807940" w14:textId="77777777" w:rsidR="00052B57" w:rsidRPr="00951B47" w:rsidRDefault="00052B57" w:rsidP="00951B47">
      <w:pPr>
        <w:pStyle w:val="Prrafodelista"/>
        <w:spacing w:line="360" w:lineRule="auto"/>
        <w:jc w:val="both"/>
        <w:rPr>
          <w:rFonts w:cstheme="minorHAnsi"/>
        </w:rPr>
      </w:pPr>
    </w:p>
    <w:p w14:paraId="32FD11EC" w14:textId="77777777" w:rsidR="00052B57" w:rsidRPr="00951B47" w:rsidRDefault="00052B57" w:rsidP="00951B47">
      <w:pPr>
        <w:pStyle w:val="Prrafodelista"/>
        <w:numPr>
          <w:ilvl w:val="0"/>
          <w:numId w:val="39"/>
        </w:numPr>
        <w:spacing w:line="360" w:lineRule="auto"/>
        <w:jc w:val="both"/>
        <w:rPr>
          <w:rFonts w:cstheme="minorHAnsi"/>
        </w:rPr>
      </w:pPr>
      <w:r w:rsidRPr="00951B47">
        <w:rPr>
          <w:rFonts w:cstheme="minorHAnsi"/>
        </w:rPr>
        <w:t>Traducción automática: La API traducirá automáticamente las preguntas de los usuarios del español al inglés y las respuestas generadas del inglés al español, utilizando la biblioteca googletrans.</w:t>
      </w:r>
    </w:p>
    <w:p w14:paraId="27F304F8" w14:textId="77777777" w:rsidR="00052B57" w:rsidRPr="00951B47" w:rsidRDefault="00052B57" w:rsidP="00951B47">
      <w:pPr>
        <w:pStyle w:val="Prrafodelista"/>
        <w:spacing w:line="360" w:lineRule="auto"/>
        <w:jc w:val="both"/>
        <w:rPr>
          <w:rFonts w:cstheme="minorHAnsi"/>
        </w:rPr>
      </w:pPr>
    </w:p>
    <w:p w14:paraId="31A55058" w14:textId="187CFC60" w:rsidR="00052B57" w:rsidRPr="00951B47" w:rsidRDefault="00052B57" w:rsidP="00951B47">
      <w:pPr>
        <w:pStyle w:val="Prrafodelista"/>
        <w:numPr>
          <w:ilvl w:val="0"/>
          <w:numId w:val="39"/>
        </w:numPr>
        <w:spacing w:line="360" w:lineRule="auto"/>
        <w:jc w:val="both"/>
        <w:rPr>
          <w:rFonts w:cstheme="minorHAnsi"/>
        </w:rPr>
      </w:pPr>
      <w:r w:rsidRPr="00951B47">
        <w:rPr>
          <w:rFonts w:cstheme="minorHAnsi"/>
        </w:rPr>
        <w:t>Integración con herramientas externas: Utilizaremos herramientas adicionales como</w:t>
      </w:r>
      <w:r w:rsidR="00D349DC" w:rsidRPr="00951B47">
        <w:rPr>
          <w:rFonts w:cstheme="minorHAnsi"/>
        </w:rPr>
        <w:t xml:space="preserve"> </w:t>
      </w:r>
      <w:r w:rsidRPr="00951B47">
        <w:rPr>
          <w:rFonts w:cstheme="minorHAnsi"/>
        </w:rPr>
        <w:t>Arxiv</w:t>
      </w:r>
      <w:r w:rsidR="00D349DC" w:rsidRPr="00951B47">
        <w:rPr>
          <w:rFonts w:cstheme="minorHAnsi"/>
        </w:rPr>
        <w:t xml:space="preserve">, </w:t>
      </w:r>
      <w:r w:rsidR="00EF6502" w:rsidRPr="00951B47">
        <w:rPr>
          <w:rFonts w:cstheme="minorHAnsi"/>
        </w:rPr>
        <w:t xml:space="preserve">DisGeNET </w:t>
      </w:r>
      <w:r w:rsidR="00D349DC" w:rsidRPr="00951B47">
        <w:rPr>
          <w:rFonts w:cstheme="minorHAnsi"/>
        </w:rPr>
        <w:t>y Wikipedia</w:t>
      </w:r>
      <w:r w:rsidRPr="00951B47">
        <w:rPr>
          <w:rFonts w:cstheme="minorHAnsi"/>
        </w:rPr>
        <w:t xml:space="preserve"> para enriquecer las respuestas y proporcionar información complementaria relevante.</w:t>
      </w:r>
    </w:p>
    <w:p w14:paraId="36EDE262" w14:textId="77777777" w:rsidR="00052B57" w:rsidRPr="00951B47" w:rsidRDefault="00052B57" w:rsidP="00951B47">
      <w:pPr>
        <w:pStyle w:val="Prrafodelista"/>
        <w:spacing w:line="360" w:lineRule="auto"/>
        <w:jc w:val="both"/>
        <w:rPr>
          <w:rFonts w:cstheme="minorHAnsi"/>
        </w:rPr>
      </w:pPr>
    </w:p>
    <w:p w14:paraId="2E080FFE" w14:textId="77777777" w:rsidR="00052B57" w:rsidRPr="00951B47" w:rsidRDefault="00052B57" w:rsidP="00951B47">
      <w:pPr>
        <w:pStyle w:val="Prrafodelista"/>
        <w:numPr>
          <w:ilvl w:val="0"/>
          <w:numId w:val="39"/>
        </w:numPr>
        <w:spacing w:line="360" w:lineRule="auto"/>
        <w:jc w:val="both"/>
        <w:rPr>
          <w:rFonts w:cstheme="minorHAnsi"/>
        </w:rPr>
      </w:pPr>
      <w:r w:rsidRPr="00951B47">
        <w:rPr>
          <w:rFonts w:cstheme="minorHAnsi"/>
        </w:rPr>
        <w:t>Generación de respuestas personalizadas: Utilizando técnicas de recuperación de información y modelos de lenguaje grande (LLM) como GPT-J, generaremos respuestas adaptadas a las necesidades y características individuales de cada usuario.</w:t>
      </w:r>
    </w:p>
    <w:p w14:paraId="0B75C289" w14:textId="77777777" w:rsidR="00437A70" w:rsidRPr="00951B47" w:rsidRDefault="00437A70" w:rsidP="00951B47">
      <w:pPr>
        <w:spacing w:line="360" w:lineRule="auto"/>
        <w:jc w:val="both"/>
        <w:rPr>
          <w:rFonts w:cstheme="minorHAnsi"/>
        </w:rPr>
      </w:pPr>
    </w:p>
    <w:p w14:paraId="435D96D1" w14:textId="635175EA" w:rsidR="00DE2D42" w:rsidRPr="00951B47" w:rsidRDefault="001E6B34" w:rsidP="00951B47">
      <w:pPr>
        <w:pStyle w:val="Ttulo4"/>
        <w:spacing w:line="360" w:lineRule="auto"/>
        <w:jc w:val="both"/>
        <w:rPr>
          <w:rFonts w:cstheme="minorHAnsi"/>
        </w:rPr>
      </w:pPr>
      <w:r w:rsidRPr="00951B47">
        <w:rPr>
          <w:rFonts w:cstheme="minorHAnsi"/>
        </w:rPr>
        <w:t>Diseño de la arquitectura de la API</w:t>
      </w:r>
    </w:p>
    <w:p w14:paraId="66A3E564" w14:textId="4178C6C1" w:rsidR="00AE3A86" w:rsidRPr="00951B47" w:rsidRDefault="00F579B4" w:rsidP="00951B47">
      <w:pPr>
        <w:spacing w:line="360" w:lineRule="auto"/>
        <w:jc w:val="both"/>
        <w:rPr>
          <w:rFonts w:cstheme="minorHAnsi"/>
        </w:rPr>
      </w:pPr>
      <w:r w:rsidRPr="00951B47">
        <w:rPr>
          <w:rFonts w:cstheme="minorHAnsi"/>
        </w:rPr>
        <w:t xml:space="preserve">Se ha </w:t>
      </w:r>
      <w:r w:rsidR="00AE3A86" w:rsidRPr="00951B47">
        <w:rPr>
          <w:rFonts w:cstheme="minorHAnsi"/>
        </w:rPr>
        <w:t>diseñado una arquitectura modular y escalable para nuestra API, utilizando FastAPI como framework principal. La arquitectura se compone de los siguientes componentes:</w:t>
      </w:r>
    </w:p>
    <w:p w14:paraId="38A427E9"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Endpoint de consulta (/ask): Recibe las preguntas de los usuarios y devuelve las respuestas generadas.</w:t>
      </w:r>
    </w:p>
    <w:p w14:paraId="0C9BF5C8"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Módulo de traducción: Utiliza la biblioteca googletrans para traducir las preguntas y respuestas entre español e inglés.</w:t>
      </w:r>
    </w:p>
    <w:p w14:paraId="5630AEDB"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Módulo de carga y vectorización de documentos: Carga los documentos médicos y de estilo de vida, y genera embeddings utilizando Langchain y FAISS.</w:t>
      </w:r>
    </w:p>
    <w:p w14:paraId="24B0E00D"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Módulo de generación de respuestas: Utiliza modelos de lenguaje grande (LLM) como GPT-J y herramientas adicionales para generar respuestas personalizadas.</w:t>
      </w:r>
    </w:p>
    <w:p w14:paraId="30901A0E" w14:textId="77777777" w:rsidR="00AE3A86" w:rsidRPr="00951B47" w:rsidRDefault="00AE3A86" w:rsidP="00951B47">
      <w:pPr>
        <w:pStyle w:val="Prrafodelista"/>
        <w:numPr>
          <w:ilvl w:val="0"/>
          <w:numId w:val="40"/>
        </w:numPr>
        <w:spacing w:line="360" w:lineRule="auto"/>
        <w:jc w:val="both"/>
        <w:rPr>
          <w:rFonts w:cstheme="minorHAnsi"/>
        </w:rPr>
      </w:pPr>
      <w:r w:rsidRPr="00951B47">
        <w:rPr>
          <w:rFonts w:cstheme="minorHAnsi"/>
        </w:rPr>
        <w:t>Base de datos vectorial: Almacena los embeddings generados a partir de los documentos cargados, utilizando FAISS para una recuperación eficiente.</w:t>
      </w:r>
    </w:p>
    <w:p w14:paraId="70F52AD6" w14:textId="106C81FE" w:rsidR="00205A2D" w:rsidRPr="00951B47" w:rsidRDefault="00205A2D" w:rsidP="00951B47">
      <w:pPr>
        <w:spacing w:line="360" w:lineRule="auto"/>
        <w:jc w:val="both"/>
        <w:rPr>
          <w:rFonts w:cstheme="minorHAnsi"/>
        </w:rPr>
      </w:pPr>
    </w:p>
    <w:p w14:paraId="7D97EA0C" w14:textId="607FEE96" w:rsidR="00873C4A" w:rsidRPr="00951B47" w:rsidRDefault="00AE3A86" w:rsidP="00951B47">
      <w:pPr>
        <w:pStyle w:val="Ttulo4"/>
        <w:spacing w:line="360" w:lineRule="auto"/>
        <w:jc w:val="both"/>
        <w:rPr>
          <w:rFonts w:cstheme="minorHAnsi"/>
        </w:rPr>
      </w:pPr>
      <w:r w:rsidRPr="00951B47">
        <w:rPr>
          <w:rFonts w:cstheme="minorHAnsi"/>
        </w:rPr>
        <w:lastRenderedPageBreak/>
        <w:t>Selección de tecnologías y bibliotecas</w:t>
      </w:r>
    </w:p>
    <w:p w14:paraId="43F75FC0" w14:textId="77777777" w:rsidR="00EB6149" w:rsidRPr="00951B47" w:rsidRDefault="00EB6149" w:rsidP="00951B47">
      <w:pPr>
        <w:spacing w:line="360" w:lineRule="auto"/>
        <w:jc w:val="both"/>
        <w:rPr>
          <w:rFonts w:cstheme="minorHAnsi"/>
        </w:rPr>
      </w:pPr>
    </w:p>
    <w:p w14:paraId="2BD453DE" w14:textId="63698155" w:rsidR="002C787D" w:rsidRPr="00951B47" w:rsidRDefault="00F03754" w:rsidP="00951B47">
      <w:pPr>
        <w:spacing w:line="360" w:lineRule="auto"/>
        <w:jc w:val="both"/>
        <w:rPr>
          <w:rFonts w:cstheme="minorHAnsi"/>
        </w:rPr>
      </w:pPr>
      <w:r w:rsidRPr="00951B47">
        <w:rPr>
          <w:rFonts w:cstheme="minorHAnsi"/>
        </w:rPr>
        <w:t>Se han</w:t>
      </w:r>
      <w:r w:rsidR="002C787D" w:rsidRPr="00951B47">
        <w:rPr>
          <w:rFonts w:cstheme="minorHAnsi"/>
        </w:rPr>
        <w:t xml:space="preserve"> seleccionado cuidadosamente las tecnologías y bibliotecas más adecuadas para el desarrollo de </w:t>
      </w:r>
      <w:r w:rsidRPr="00951B47">
        <w:rPr>
          <w:rFonts w:cstheme="minorHAnsi"/>
        </w:rPr>
        <w:t>la</w:t>
      </w:r>
      <w:r w:rsidR="002C787D" w:rsidRPr="00951B47">
        <w:rPr>
          <w:rFonts w:cstheme="minorHAnsi"/>
        </w:rPr>
        <w:t xml:space="preserve"> API:</w:t>
      </w:r>
    </w:p>
    <w:p w14:paraId="0BA2251F"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FastAPI: Un framework web moderno y eficiente para construir APIs en Python, que nos permite crear endpoints rápidos y seguros.</w:t>
      </w:r>
    </w:p>
    <w:p w14:paraId="6676D5F3"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Langchain: Una biblioteca de desarrollo de aplicaciones de lenguaje natural que nos proporciona herramientas y componentes para cargar y procesar documentos, generar embeddings y definir agentes conversacionales.</w:t>
      </w:r>
    </w:p>
    <w:p w14:paraId="77FAB440"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FAISS: Una biblioteca para la búsqueda eficiente de similitud en espacios vectoriales, que utilizamos para almacenar y recuperar embeddings de manera rápida.</w:t>
      </w:r>
    </w:p>
    <w:p w14:paraId="67E1E772"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Groq: Una plataforma de aceleración de hardware para modelos de aprendizaje automático, que nos permite obtener respuestas más rápidas y eficientes al integrarla con el modelo GPT-J.</w:t>
      </w:r>
    </w:p>
    <w:p w14:paraId="6078E557" w14:textId="77777777" w:rsidR="002C787D" w:rsidRPr="00951B47" w:rsidRDefault="002C787D" w:rsidP="00951B47">
      <w:pPr>
        <w:pStyle w:val="Prrafodelista"/>
        <w:numPr>
          <w:ilvl w:val="0"/>
          <w:numId w:val="41"/>
        </w:numPr>
        <w:spacing w:line="360" w:lineRule="auto"/>
        <w:jc w:val="both"/>
        <w:rPr>
          <w:rFonts w:cstheme="minorHAnsi"/>
        </w:rPr>
      </w:pPr>
      <w:r w:rsidRPr="00951B47">
        <w:rPr>
          <w:rFonts w:cstheme="minorHAnsi"/>
        </w:rPr>
        <w:t>googletrans: Una biblioteca de Python para la traducción automática, que utilizamos para traducir las preguntas y respuestas entre español e inglés.</w:t>
      </w:r>
    </w:p>
    <w:p w14:paraId="78C1ED72" w14:textId="77777777" w:rsidR="00EB6149" w:rsidRPr="00951B47" w:rsidRDefault="00EB6149" w:rsidP="00951B47">
      <w:pPr>
        <w:spacing w:line="360" w:lineRule="auto"/>
        <w:jc w:val="both"/>
        <w:rPr>
          <w:rFonts w:cstheme="minorHAnsi"/>
        </w:rPr>
      </w:pPr>
    </w:p>
    <w:p w14:paraId="01E62067" w14:textId="6710506A" w:rsidR="00794730" w:rsidRPr="00951B47" w:rsidRDefault="002C787D" w:rsidP="00951B47">
      <w:pPr>
        <w:pStyle w:val="Ttulo4"/>
        <w:spacing w:line="360" w:lineRule="auto"/>
        <w:jc w:val="both"/>
        <w:rPr>
          <w:rFonts w:cstheme="minorHAnsi"/>
        </w:rPr>
      </w:pPr>
      <w:r w:rsidRPr="00951B47">
        <w:rPr>
          <w:rFonts w:cstheme="minorHAnsi"/>
        </w:rPr>
        <w:t>Desarrollo del agente personalizado</w:t>
      </w:r>
    </w:p>
    <w:p w14:paraId="0B98C16B" w14:textId="77777777" w:rsidR="0072614B" w:rsidRPr="00951B47" w:rsidRDefault="0072614B" w:rsidP="00951B47">
      <w:pPr>
        <w:spacing w:line="360" w:lineRule="auto"/>
        <w:jc w:val="both"/>
        <w:rPr>
          <w:rFonts w:cstheme="minorHAnsi"/>
        </w:rPr>
      </w:pPr>
    </w:p>
    <w:p w14:paraId="1E7AD720" w14:textId="7D6AE02A" w:rsidR="005268B7" w:rsidRPr="00951B47" w:rsidRDefault="00E623E8" w:rsidP="00951B47">
      <w:pPr>
        <w:spacing w:line="360" w:lineRule="auto"/>
        <w:jc w:val="both"/>
        <w:rPr>
          <w:rFonts w:cstheme="minorHAnsi"/>
        </w:rPr>
      </w:pPr>
      <w:r w:rsidRPr="00951B47">
        <w:rPr>
          <w:rFonts w:cstheme="minorHAnsi"/>
        </w:rPr>
        <w:t>Se desarrolla</w:t>
      </w:r>
      <w:r w:rsidR="005268B7" w:rsidRPr="00951B47">
        <w:rPr>
          <w:rFonts w:cstheme="minorHAnsi"/>
        </w:rPr>
        <w:t xml:space="preserve"> un agente personalizado utilizando la función create_custom_tools_agent definida en el archivo custom_agent.py</w:t>
      </w:r>
      <w:r w:rsidR="004D24F5" w:rsidRPr="00951B47">
        <w:rPr>
          <w:rFonts w:cstheme="minorHAnsi"/>
        </w:rPr>
        <w:t>, en la cual se encuentra definido un modelo de LLM</w:t>
      </w:r>
      <w:r w:rsidR="00AB0935" w:rsidRPr="00951B47">
        <w:rPr>
          <w:rFonts w:cstheme="minorHAnsi"/>
        </w:rPr>
        <w:t>, un listado de herramientas para obtener información adicional y una plantilla de prompt</w:t>
      </w:r>
      <w:r w:rsidR="005268B7" w:rsidRPr="00951B47">
        <w:rPr>
          <w:rFonts w:cstheme="minorHAnsi"/>
        </w:rPr>
        <w:t>. Este agente actúa como el controlador central de nuestra API, coordinando la interacción entre los diferentes componentes y herramientas.</w:t>
      </w:r>
    </w:p>
    <w:p w14:paraId="70C96EC1" w14:textId="77777777" w:rsidR="00E35952" w:rsidRPr="00951B47" w:rsidRDefault="00E35952" w:rsidP="00951B47">
      <w:pPr>
        <w:spacing w:line="360" w:lineRule="auto"/>
        <w:jc w:val="both"/>
        <w:rPr>
          <w:rFonts w:cstheme="minorHAnsi"/>
        </w:rPr>
      </w:pPr>
    </w:p>
    <w:p w14:paraId="699BA663" w14:textId="77777777" w:rsidR="005268B7" w:rsidRPr="00951B47" w:rsidRDefault="005268B7" w:rsidP="00951B47">
      <w:pPr>
        <w:spacing w:line="360" w:lineRule="auto"/>
        <w:jc w:val="both"/>
        <w:rPr>
          <w:rFonts w:cstheme="minorHAnsi"/>
        </w:rPr>
      </w:pPr>
      <w:r w:rsidRPr="00951B47">
        <w:rPr>
          <w:rFonts w:cstheme="minorHAnsi"/>
        </w:rPr>
        <w:t xml:space="preserve">El agente recibe las consultas de los usuarios, las procesa utilizando los LLM y las herramientas adicionales, y genera respuestas personalizadas basadas en los documentos cargados y los embeddings generados. La implementación de este agente personalizado nos permite </w:t>
      </w:r>
      <w:r w:rsidRPr="00951B47">
        <w:rPr>
          <w:rFonts w:cstheme="minorHAnsi"/>
        </w:rPr>
        <w:lastRenderedPageBreak/>
        <w:t>aprovechar al máximo las capacidades de los LLM y las herramientas adicionales, adaptándolas a nuestro caso de uso específico.</w:t>
      </w:r>
    </w:p>
    <w:p w14:paraId="0DC35B98" w14:textId="77777777" w:rsidR="0072614B" w:rsidRPr="00951B47" w:rsidRDefault="0072614B" w:rsidP="00951B47">
      <w:pPr>
        <w:pStyle w:val="NormalWeb"/>
        <w:shd w:val="clear" w:color="auto" w:fill="FFFFFF"/>
        <w:spacing w:before="300" w:beforeAutospacing="0" w:after="300" w:afterAutospacing="0" w:line="360" w:lineRule="auto"/>
        <w:jc w:val="both"/>
        <w:textAlignment w:val="baseline"/>
        <w:rPr>
          <w:rFonts w:asciiTheme="minorHAnsi" w:hAnsiTheme="minorHAnsi" w:cstheme="minorHAnsi"/>
        </w:rPr>
      </w:pPr>
    </w:p>
    <w:p w14:paraId="0C50B4FF" w14:textId="491CB0AE" w:rsidR="00794730" w:rsidRPr="00951B47" w:rsidRDefault="00A21F73" w:rsidP="00951B47">
      <w:pPr>
        <w:pStyle w:val="Ttulo4"/>
        <w:spacing w:line="360" w:lineRule="auto"/>
        <w:jc w:val="both"/>
        <w:rPr>
          <w:rFonts w:cstheme="minorHAnsi"/>
        </w:rPr>
      </w:pPr>
      <w:r w:rsidRPr="00951B47">
        <w:rPr>
          <w:rFonts w:cstheme="minorHAnsi"/>
        </w:rPr>
        <w:t>Integración de herramientas externas</w:t>
      </w:r>
    </w:p>
    <w:p w14:paraId="2CA85A16" w14:textId="77777777" w:rsidR="0072614B" w:rsidRPr="00951B47" w:rsidRDefault="0072614B" w:rsidP="00951B47">
      <w:pPr>
        <w:spacing w:line="360" w:lineRule="auto"/>
        <w:jc w:val="both"/>
        <w:rPr>
          <w:rFonts w:cstheme="minorHAnsi"/>
        </w:rPr>
      </w:pPr>
    </w:p>
    <w:p w14:paraId="708F6315" w14:textId="175163CF" w:rsidR="00A21F73" w:rsidRPr="00951B47" w:rsidRDefault="00E35952" w:rsidP="00951B47">
      <w:pPr>
        <w:spacing w:line="360" w:lineRule="auto"/>
        <w:jc w:val="both"/>
        <w:rPr>
          <w:rFonts w:cstheme="minorHAnsi"/>
        </w:rPr>
      </w:pPr>
      <w:r w:rsidRPr="00951B47">
        <w:rPr>
          <w:rFonts w:cstheme="minorHAnsi"/>
        </w:rPr>
        <w:t xml:space="preserve">Se integran </w:t>
      </w:r>
      <w:r w:rsidR="00A21F73" w:rsidRPr="00951B47">
        <w:rPr>
          <w:rFonts w:cstheme="minorHAnsi"/>
        </w:rPr>
        <w:t xml:space="preserve">herramientas adicionales como </w:t>
      </w:r>
      <w:r w:rsidR="002375E1" w:rsidRPr="00951B47">
        <w:rPr>
          <w:rFonts w:cstheme="minorHAnsi"/>
        </w:rPr>
        <w:t>Arxiv, DisGeneT y Wikipedia</w:t>
      </w:r>
      <w:r w:rsidR="00A21F73" w:rsidRPr="00951B47">
        <w:rPr>
          <w:rFonts w:cstheme="minorHAnsi"/>
        </w:rPr>
        <w:t xml:space="preserve"> para enriquecer las respuestas generadas por nuestra API. Utilizamos las clases </w:t>
      </w:r>
      <w:r w:rsidR="002375E1" w:rsidRPr="00951B47">
        <w:rPr>
          <w:rFonts w:cstheme="minorHAnsi"/>
        </w:rPr>
        <w:t xml:space="preserve">ArxivQueryRun , DisgenetQueryRun y </w:t>
      </w:r>
      <w:r w:rsidR="00A21F73" w:rsidRPr="00951B47">
        <w:rPr>
          <w:rFonts w:cstheme="minorHAnsi"/>
        </w:rPr>
        <w:t>WikipediaQueryRun de Langchain para realizar consultas en estas fuentes externas y obtener información complementaria relevante.</w:t>
      </w:r>
    </w:p>
    <w:p w14:paraId="4C685A70" w14:textId="77777777" w:rsidR="002375E1" w:rsidRPr="00951B47" w:rsidRDefault="002375E1" w:rsidP="00951B47">
      <w:pPr>
        <w:spacing w:line="360" w:lineRule="auto"/>
        <w:jc w:val="both"/>
        <w:rPr>
          <w:rFonts w:cstheme="minorHAnsi"/>
        </w:rPr>
      </w:pPr>
    </w:p>
    <w:p w14:paraId="3B05C705" w14:textId="23EDB7CD" w:rsidR="003A0B7D" w:rsidRPr="00951B47" w:rsidRDefault="00A21F73" w:rsidP="00951B47">
      <w:pPr>
        <w:spacing w:line="360" w:lineRule="auto"/>
        <w:jc w:val="both"/>
        <w:rPr>
          <w:rFonts w:cstheme="minorHAnsi"/>
        </w:rPr>
      </w:pPr>
      <w:r w:rsidRPr="00951B47">
        <w:rPr>
          <w:rFonts w:cstheme="minorHAnsi"/>
        </w:rPr>
        <w:t>La integración de estas herramientas permite proporcionar respuestas más completas y precisas a las preguntas de los usuarios, aprovechando el conocimiento disponible en Wikipedia y los estudios científicos en Arxiv.</w:t>
      </w:r>
    </w:p>
    <w:p w14:paraId="3034978F" w14:textId="77777777" w:rsidR="00DB49D6" w:rsidRPr="00951B47" w:rsidRDefault="00DB49D6" w:rsidP="00951B47">
      <w:pPr>
        <w:spacing w:line="360" w:lineRule="auto"/>
        <w:jc w:val="both"/>
        <w:rPr>
          <w:rFonts w:cstheme="minorHAnsi"/>
        </w:rPr>
      </w:pPr>
    </w:p>
    <w:p w14:paraId="2C9872EE" w14:textId="6C434770" w:rsidR="002375E1" w:rsidRDefault="002375E1" w:rsidP="00951B47">
      <w:pPr>
        <w:spacing w:line="360" w:lineRule="auto"/>
        <w:jc w:val="both"/>
        <w:rPr>
          <w:rFonts w:cstheme="minorHAnsi"/>
        </w:rPr>
      </w:pPr>
      <w:r w:rsidRPr="00951B47">
        <w:rPr>
          <w:rFonts w:cstheme="minorHAnsi"/>
        </w:rPr>
        <w:t xml:space="preserve">Con respecto a DisGeNET, es una </w:t>
      </w:r>
      <w:r w:rsidR="00DB49D6" w:rsidRPr="00951B47">
        <w:rPr>
          <w:rFonts w:cstheme="minorHAnsi"/>
        </w:rPr>
        <w:t>plataforma integrativa que proporciona información sobre las relaciones entre genes y enfermedades, integrando datos de múltiples fuentes como literatura científica, bases de datos expertas y datos experimentales (</w:t>
      </w:r>
      <w:r w:rsidR="00A350DB" w:rsidRPr="00951B47">
        <w:rPr>
          <w:rFonts w:cstheme="minorHAnsi"/>
        </w:rPr>
        <w:t>como por ejemplo</w:t>
      </w:r>
      <w:r w:rsidR="00DB49D6" w:rsidRPr="00951B47">
        <w:rPr>
          <w:rFonts w:cstheme="minorHAnsi"/>
        </w:rPr>
        <w:t xml:space="preserve"> UniProt, ClinVar, GWAS Catalog). Se utiliza en investigaciones genéticas, farmacogenómica y medicina personalizada, ayudando a comprender cómo las variaciones genéticas afectan la respuesta a tratamientos. La plataforma colabora con proyectos internacionales y permite a los investigadores contribuir y validar datos, mejorando continuamente la calidad y cobertura de la base de datos</w:t>
      </w:r>
      <w:r w:rsidR="00B83640" w:rsidRPr="00951B47">
        <w:rPr>
          <w:rFonts w:cstheme="minorHAnsi"/>
        </w:rPr>
        <w:t xml:space="preserve"> </w:t>
      </w:r>
      <w:r w:rsidR="00A942C3" w:rsidRPr="00951B47">
        <w:rPr>
          <w:rFonts w:cstheme="minorHAnsi"/>
        </w:rPr>
        <w:fldChar w:fldCharType="begin"/>
      </w:r>
      <w:r w:rsidR="00A942C3" w:rsidRPr="00951B47">
        <w:rPr>
          <w:rFonts w:cstheme="minorHAnsi"/>
        </w:rPr>
        <w:instrText xml:space="preserve"> ADDIN ZOTERO_ITEM CSL_CITATION {"citationID":"7qBQSrSS","properties":{"formattedCitation":"(12)","plainCitation":"(12)","noteIndex":0},"citationItems":[{"id":637,"uris":["http://zotero.org/users/11307349/items/WKW3BPP9"],"itemData":{"id":637,"type":"webpage","title":"DisGeNET - a database of gene-disease associations","URL":"https://www.disgenet.org/","accessed":{"date-parts":[["2024",6,1]]}}}],"schema":"https://github.com/citation-style-language/schema/raw/master/csl-citation.json"} </w:instrText>
      </w:r>
      <w:r w:rsidR="00A942C3" w:rsidRPr="00951B47">
        <w:rPr>
          <w:rFonts w:cstheme="minorHAnsi"/>
        </w:rPr>
        <w:fldChar w:fldCharType="separate"/>
      </w:r>
      <w:r w:rsidR="00A942C3" w:rsidRPr="00951B47">
        <w:rPr>
          <w:rFonts w:cstheme="minorHAnsi"/>
        </w:rPr>
        <w:t>(12)</w:t>
      </w:r>
      <w:r w:rsidR="00A942C3" w:rsidRPr="00951B47">
        <w:rPr>
          <w:rFonts w:cstheme="minorHAnsi"/>
        </w:rPr>
        <w:fldChar w:fldCharType="end"/>
      </w:r>
      <w:r w:rsidR="00DB49D6" w:rsidRPr="00951B47">
        <w:rPr>
          <w:rFonts w:cstheme="minorHAnsi"/>
        </w:rPr>
        <w:t>.</w:t>
      </w:r>
    </w:p>
    <w:p w14:paraId="2AE88E8E" w14:textId="77777777" w:rsidR="00B36465" w:rsidRDefault="00B36465" w:rsidP="00951B47">
      <w:pPr>
        <w:spacing w:line="360" w:lineRule="auto"/>
        <w:jc w:val="both"/>
        <w:rPr>
          <w:rFonts w:cstheme="minorHAnsi"/>
        </w:rPr>
      </w:pPr>
    </w:p>
    <w:p w14:paraId="585E3EB8" w14:textId="34350C1F" w:rsidR="00B36465" w:rsidRDefault="00B36465" w:rsidP="00B36465">
      <w:pPr>
        <w:spacing w:line="360" w:lineRule="auto"/>
        <w:jc w:val="center"/>
        <w:rPr>
          <w:rFonts w:cstheme="minorHAnsi"/>
        </w:rPr>
      </w:pPr>
      <w:r>
        <w:rPr>
          <w:rFonts w:cstheme="minorHAnsi"/>
          <w:noProof/>
        </w:rPr>
        <w:lastRenderedPageBreak/>
        <w:drawing>
          <wp:inline distT="0" distB="0" distL="0" distR="0" wp14:anchorId="721ED481" wp14:editId="7790B926">
            <wp:extent cx="5966848" cy="3926371"/>
            <wp:effectExtent l="0" t="0" r="0" b="0"/>
            <wp:docPr id="1489185580"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85580" name="Imagen 2" descr="Diagrama&#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0911" cy="3929045"/>
                    </a:xfrm>
                    <a:prstGeom prst="rect">
                      <a:avLst/>
                    </a:prstGeom>
                  </pic:spPr>
                </pic:pic>
              </a:graphicData>
            </a:graphic>
          </wp:inline>
        </w:drawing>
      </w:r>
    </w:p>
    <w:p w14:paraId="1758759D" w14:textId="77777777" w:rsidR="003F7E53" w:rsidRDefault="003F7E53" w:rsidP="00951B47">
      <w:pPr>
        <w:spacing w:line="360" w:lineRule="auto"/>
        <w:jc w:val="both"/>
        <w:rPr>
          <w:rFonts w:cstheme="minorHAnsi"/>
        </w:rPr>
      </w:pPr>
    </w:p>
    <w:p w14:paraId="7AA20D06" w14:textId="603F0771" w:rsidR="00794730" w:rsidRPr="00951B47" w:rsidRDefault="0048758C" w:rsidP="00951B47">
      <w:pPr>
        <w:pStyle w:val="Ttulo4"/>
        <w:spacing w:line="360" w:lineRule="auto"/>
        <w:jc w:val="both"/>
        <w:rPr>
          <w:rFonts w:cstheme="minorHAnsi"/>
        </w:rPr>
      </w:pPr>
      <w:r w:rsidRPr="00951B47">
        <w:rPr>
          <w:rFonts w:cstheme="minorHAnsi"/>
        </w:rPr>
        <w:t>Pruebas y validación</w:t>
      </w:r>
    </w:p>
    <w:p w14:paraId="19A26062" w14:textId="77777777" w:rsidR="00D402EB" w:rsidRPr="00951B47" w:rsidRDefault="00D402EB" w:rsidP="00951B47">
      <w:pPr>
        <w:spacing w:line="360" w:lineRule="auto"/>
        <w:jc w:val="both"/>
        <w:rPr>
          <w:rFonts w:cstheme="minorHAnsi"/>
        </w:rPr>
      </w:pPr>
    </w:p>
    <w:p w14:paraId="4D535CF7" w14:textId="3F9707C5" w:rsidR="0048758C" w:rsidRPr="00951B47" w:rsidRDefault="003F7C51" w:rsidP="00951B47">
      <w:pPr>
        <w:spacing w:line="360" w:lineRule="auto"/>
        <w:jc w:val="both"/>
        <w:rPr>
          <w:rFonts w:cstheme="minorHAnsi"/>
        </w:rPr>
      </w:pPr>
      <w:r w:rsidRPr="00951B47">
        <w:rPr>
          <w:rFonts w:cstheme="minorHAnsi"/>
        </w:rPr>
        <w:t>Tras</w:t>
      </w:r>
      <w:r w:rsidR="0048758C" w:rsidRPr="00951B47">
        <w:rPr>
          <w:rFonts w:cstheme="minorHAnsi"/>
        </w:rPr>
        <w:t xml:space="preserve"> </w:t>
      </w:r>
      <w:r w:rsidRPr="00951B47">
        <w:rPr>
          <w:rFonts w:cstheme="minorHAnsi"/>
        </w:rPr>
        <w:t xml:space="preserve">realizad </w:t>
      </w:r>
      <w:r w:rsidR="0048758C" w:rsidRPr="00951B47">
        <w:rPr>
          <w:rFonts w:cstheme="minorHAnsi"/>
        </w:rPr>
        <w:t>pruebas exhaustivas de nuestra API para garantizar su correcto funcionamiento y rendimiento</w:t>
      </w:r>
      <w:r w:rsidRPr="00951B47">
        <w:rPr>
          <w:rFonts w:cstheme="minorHAnsi"/>
        </w:rPr>
        <w:t xml:space="preserve">, se han utilizado </w:t>
      </w:r>
      <w:r w:rsidR="0048758C" w:rsidRPr="00951B47">
        <w:rPr>
          <w:rFonts w:cstheme="minorHAnsi"/>
        </w:rPr>
        <w:t>herramientas como Postman para probar los endpoints y verificar que las respuestas generadas sean coherentes y relevantes.</w:t>
      </w:r>
    </w:p>
    <w:p w14:paraId="1222472D" w14:textId="1E20DEA0" w:rsidR="0048758C" w:rsidRPr="00951B47" w:rsidRDefault="0048758C" w:rsidP="00951B47">
      <w:pPr>
        <w:spacing w:line="360" w:lineRule="auto"/>
        <w:jc w:val="both"/>
        <w:rPr>
          <w:rFonts w:cstheme="minorHAnsi"/>
        </w:rPr>
      </w:pPr>
      <w:r w:rsidRPr="00951B47">
        <w:rPr>
          <w:rFonts w:cstheme="minorHAnsi"/>
        </w:rPr>
        <w:t xml:space="preserve">Además, </w:t>
      </w:r>
      <w:r w:rsidR="003F7C51" w:rsidRPr="00951B47">
        <w:rPr>
          <w:rFonts w:cstheme="minorHAnsi"/>
        </w:rPr>
        <w:t>tras</w:t>
      </w:r>
      <w:r w:rsidRPr="00951B47">
        <w:rPr>
          <w:rFonts w:cstheme="minorHAnsi"/>
        </w:rPr>
        <w:t xml:space="preserve"> </w:t>
      </w:r>
      <w:r w:rsidR="003F7C51" w:rsidRPr="00951B47">
        <w:rPr>
          <w:rFonts w:cstheme="minorHAnsi"/>
        </w:rPr>
        <w:t xml:space="preserve">validar </w:t>
      </w:r>
      <w:r w:rsidRPr="00951B47">
        <w:rPr>
          <w:rFonts w:cstheme="minorHAnsi"/>
        </w:rPr>
        <w:t xml:space="preserve">la integración de las diferentes tecnologías y bibliotecas utilizadas, </w:t>
      </w:r>
      <w:r w:rsidR="00F93342" w:rsidRPr="00951B47">
        <w:rPr>
          <w:rFonts w:cstheme="minorHAnsi"/>
        </w:rPr>
        <w:t>se aseguró</w:t>
      </w:r>
      <w:r w:rsidRPr="00951B47">
        <w:rPr>
          <w:rFonts w:cstheme="minorHAnsi"/>
        </w:rPr>
        <w:t xml:space="preserve"> de que todas las piezas funcionen de manera armoniosa y eficiente.</w:t>
      </w:r>
    </w:p>
    <w:p w14:paraId="7918CC3B" w14:textId="77777777" w:rsidR="00D402EB" w:rsidRPr="00951B47" w:rsidRDefault="00D402EB" w:rsidP="00951B47">
      <w:pPr>
        <w:spacing w:line="360" w:lineRule="auto"/>
        <w:jc w:val="both"/>
        <w:rPr>
          <w:rFonts w:cstheme="minorHAnsi"/>
        </w:rPr>
      </w:pPr>
    </w:p>
    <w:p w14:paraId="4B68048D" w14:textId="34007153" w:rsidR="00794730" w:rsidRPr="00951B47" w:rsidRDefault="00025214" w:rsidP="00951B47">
      <w:pPr>
        <w:pStyle w:val="Ttulo4"/>
        <w:spacing w:line="360" w:lineRule="auto"/>
        <w:jc w:val="both"/>
        <w:rPr>
          <w:rFonts w:cstheme="minorHAnsi"/>
        </w:rPr>
      </w:pPr>
      <w:r w:rsidRPr="00951B47">
        <w:rPr>
          <w:rFonts w:cstheme="minorHAnsi"/>
        </w:rPr>
        <w:t>Documentación y puesta en marcha</w:t>
      </w:r>
    </w:p>
    <w:p w14:paraId="4410289F" w14:textId="77777777" w:rsidR="00D402EB" w:rsidRPr="00951B47" w:rsidRDefault="00D402EB" w:rsidP="00951B47">
      <w:pPr>
        <w:spacing w:line="360" w:lineRule="auto"/>
        <w:jc w:val="both"/>
        <w:rPr>
          <w:rFonts w:cstheme="minorHAnsi"/>
        </w:rPr>
      </w:pPr>
    </w:p>
    <w:p w14:paraId="3D021E46" w14:textId="61FB73B2" w:rsidR="00025214" w:rsidRPr="00951B47" w:rsidRDefault="00F93342" w:rsidP="00951B47">
      <w:pPr>
        <w:spacing w:line="360" w:lineRule="auto"/>
        <w:jc w:val="both"/>
        <w:rPr>
          <w:rFonts w:cstheme="minorHAnsi"/>
        </w:rPr>
      </w:pPr>
      <w:r w:rsidRPr="00951B47">
        <w:rPr>
          <w:rFonts w:cstheme="minorHAnsi"/>
        </w:rPr>
        <w:t>Tras documentar</w:t>
      </w:r>
      <w:r w:rsidR="00025214" w:rsidRPr="00951B47">
        <w:rPr>
          <w:rFonts w:cstheme="minorHAnsi"/>
        </w:rPr>
        <w:t xml:space="preserve"> cuidadosamente </w:t>
      </w:r>
      <w:r w:rsidRPr="00951B47">
        <w:rPr>
          <w:rFonts w:cstheme="minorHAnsi"/>
        </w:rPr>
        <w:t>la</w:t>
      </w:r>
      <w:r w:rsidR="00025214" w:rsidRPr="00951B47">
        <w:rPr>
          <w:rFonts w:cstheme="minorHAnsi"/>
        </w:rPr>
        <w:t xml:space="preserve"> API, incluyendo instrucciones detalladas sobre cómo configurar el entorno, instalar las dependencias y ejecutar la aplicación. Además, </w:t>
      </w:r>
      <w:r w:rsidR="00B678CF" w:rsidRPr="00951B47">
        <w:rPr>
          <w:rFonts w:cstheme="minorHAnsi"/>
        </w:rPr>
        <w:t>se ha</w:t>
      </w:r>
      <w:r w:rsidR="00025214" w:rsidRPr="00951B47">
        <w:rPr>
          <w:rFonts w:cstheme="minorHAnsi"/>
        </w:rPr>
        <w:t xml:space="preserve"> proporcionado ejemplos de uso y explicaciones sobre los diferentes endpoints y funcionalidades disponibles.</w:t>
      </w:r>
    </w:p>
    <w:p w14:paraId="7BDADD91" w14:textId="77777777" w:rsidR="00B83640" w:rsidRPr="00951B47" w:rsidRDefault="00B83640" w:rsidP="00951B47">
      <w:pPr>
        <w:spacing w:line="360" w:lineRule="auto"/>
        <w:jc w:val="both"/>
        <w:rPr>
          <w:rFonts w:cstheme="minorHAnsi"/>
        </w:rPr>
      </w:pPr>
    </w:p>
    <w:p w14:paraId="155046CA" w14:textId="308B7C61" w:rsidR="00025214" w:rsidRPr="00951B47" w:rsidRDefault="00025214" w:rsidP="00951B47">
      <w:pPr>
        <w:spacing w:line="360" w:lineRule="auto"/>
        <w:jc w:val="both"/>
        <w:rPr>
          <w:rFonts w:cstheme="minorHAnsi"/>
        </w:rPr>
      </w:pPr>
      <w:r w:rsidRPr="00951B47">
        <w:rPr>
          <w:rFonts w:cstheme="minorHAnsi"/>
        </w:rPr>
        <w:t xml:space="preserve">Finalmente, </w:t>
      </w:r>
      <w:r w:rsidR="008E379C" w:rsidRPr="00951B47">
        <w:rPr>
          <w:rFonts w:cstheme="minorHAnsi"/>
        </w:rPr>
        <w:t>se ha desplegado</w:t>
      </w:r>
      <w:r w:rsidRPr="00951B47">
        <w:rPr>
          <w:rFonts w:cstheme="minorHAnsi"/>
        </w:rPr>
        <w:t xml:space="preserve"> </w:t>
      </w:r>
      <w:r w:rsidR="008E379C" w:rsidRPr="00951B47">
        <w:rPr>
          <w:rFonts w:cstheme="minorHAnsi"/>
        </w:rPr>
        <w:t>la</w:t>
      </w:r>
      <w:r w:rsidRPr="00951B47">
        <w:rPr>
          <w:rFonts w:cstheme="minorHAnsi"/>
        </w:rPr>
        <w:t xml:space="preserve">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5340C7B3" w14:textId="77777777" w:rsidR="00B83640" w:rsidRPr="00951B47" w:rsidRDefault="00B83640" w:rsidP="00951B47">
      <w:pPr>
        <w:spacing w:line="360" w:lineRule="auto"/>
        <w:jc w:val="both"/>
        <w:rPr>
          <w:rFonts w:cstheme="minorHAnsi"/>
        </w:rPr>
      </w:pPr>
    </w:p>
    <w:p w14:paraId="43B86150" w14:textId="1A0E933F" w:rsidR="00025214" w:rsidRPr="00951B47" w:rsidRDefault="00025214" w:rsidP="00951B47">
      <w:pPr>
        <w:spacing w:line="360" w:lineRule="auto"/>
        <w:jc w:val="both"/>
        <w:rPr>
          <w:rFonts w:cstheme="minorHAnsi"/>
        </w:rPr>
      </w:pPr>
      <w:r w:rsidRPr="00951B47">
        <w:rPr>
          <w:rFonts w:cstheme="minorHAnsi"/>
        </w:rPr>
        <w:t xml:space="preserve">Con estos pasos, </w:t>
      </w:r>
      <w:r w:rsidR="008E379C" w:rsidRPr="00951B47">
        <w:rPr>
          <w:rFonts w:cstheme="minorHAnsi"/>
        </w:rPr>
        <w:t>se ha desarrollado</w:t>
      </w:r>
      <w:r w:rsidRPr="00951B47">
        <w:rPr>
          <w:rFonts w:cstheme="minorHAnsi"/>
        </w:rPr>
        <w:t xml:space="preserve"> una API robusta y eficiente que permite alcanzar </w:t>
      </w:r>
      <w:r w:rsidR="008E379C" w:rsidRPr="00951B47">
        <w:rPr>
          <w:rFonts w:cstheme="minorHAnsi"/>
        </w:rPr>
        <w:t>el</w:t>
      </w:r>
      <w:r w:rsidRPr="00951B47">
        <w:rPr>
          <w:rFonts w:cstheme="minorHAnsi"/>
        </w:rPr>
        <w:t xml:space="preserve"> objetivo de crear un sistema de personalización de estilos de vida basado en genómica y biometría, brindando recomendaciones adaptadas a las necesidades y características individuales de cada usuario.</w:t>
      </w:r>
    </w:p>
    <w:p w14:paraId="1F79035A" w14:textId="77777777" w:rsidR="00D402EB" w:rsidRPr="00951B47" w:rsidRDefault="00D402EB" w:rsidP="00951B47">
      <w:pPr>
        <w:spacing w:line="360" w:lineRule="auto"/>
        <w:jc w:val="both"/>
        <w:rPr>
          <w:rFonts w:cstheme="minorHAnsi"/>
        </w:rPr>
      </w:pPr>
    </w:p>
    <w:p w14:paraId="1F1FC956" w14:textId="77777777" w:rsidR="00D402EB" w:rsidRPr="00951B47" w:rsidRDefault="00D402EB" w:rsidP="00951B47">
      <w:pPr>
        <w:spacing w:line="360" w:lineRule="auto"/>
        <w:jc w:val="both"/>
        <w:rPr>
          <w:rFonts w:cstheme="minorHAnsi"/>
        </w:rPr>
      </w:pPr>
    </w:p>
    <w:p w14:paraId="7BAFDD13" w14:textId="28FEDE01" w:rsidR="00226342" w:rsidRPr="00951B47" w:rsidRDefault="00226342" w:rsidP="00951B47">
      <w:pPr>
        <w:pStyle w:val="Ttulo4"/>
        <w:spacing w:line="360" w:lineRule="auto"/>
        <w:jc w:val="both"/>
        <w:rPr>
          <w:rFonts w:cstheme="minorHAnsi"/>
        </w:rPr>
      </w:pPr>
      <w:r w:rsidRPr="00951B47">
        <w:rPr>
          <w:rFonts w:cstheme="minorHAnsi"/>
        </w:rPr>
        <w:t xml:space="preserve">Desarrollo Back-End con </w:t>
      </w:r>
      <w:r w:rsidR="00B678CF" w:rsidRPr="00951B47">
        <w:rPr>
          <w:rFonts w:cstheme="minorHAnsi"/>
        </w:rPr>
        <w:t>FASTAPI en lugar de Flask</w:t>
      </w:r>
    </w:p>
    <w:p w14:paraId="574B9F22" w14:textId="77777777" w:rsidR="00D402EB" w:rsidRPr="00951B47" w:rsidRDefault="00D402EB" w:rsidP="00951B47">
      <w:pPr>
        <w:spacing w:line="360" w:lineRule="auto"/>
        <w:jc w:val="both"/>
        <w:rPr>
          <w:rFonts w:cstheme="minorHAnsi"/>
        </w:rPr>
      </w:pPr>
    </w:p>
    <w:p w14:paraId="1D617B69" w14:textId="07495E8F" w:rsidR="00553ADE" w:rsidRPr="00951B47" w:rsidRDefault="00553ADE" w:rsidP="00951B47">
      <w:pPr>
        <w:spacing w:line="360" w:lineRule="auto"/>
        <w:jc w:val="both"/>
        <w:rPr>
          <w:rFonts w:cstheme="minorHAnsi"/>
        </w:rPr>
      </w:pPr>
      <w:r w:rsidRPr="00951B47">
        <w:rPr>
          <w:rFonts w:cstheme="minorHAnsi"/>
        </w:rPr>
        <w:t>En lugar de Flask</w:t>
      </w:r>
      <w:r w:rsidR="00367164" w:rsidRPr="00951B47">
        <w:rPr>
          <w:rFonts w:cstheme="minorHAnsi"/>
        </w:rPr>
        <w:t xml:space="preserve"> </w:t>
      </w:r>
      <w:r w:rsidR="00367164" w:rsidRPr="00951B47">
        <w:rPr>
          <w:rFonts w:cstheme="minorHAnsi"/>
        </w:rPr>
        <w:fldChar w:fldCharType="begin"/>
      </w:r>
      <w:r w:rsidR="00367164" w:rsidRPr="00951B47">
        <w:rPr>
          <w:rFonts w:cstheme="minorHAnsi"/>
        </w:rPr>
        <w:instrText xml:space="preserve"> ADDIN ZOTERO_ITEM CSL_CITATION {"citationID":"85jOFp0V","properties":{"formattedCitation":"(17)","plainCitation":"(17)","noteIndex":0},"citationItems":[{"id":643,"uris":["http://zotero.org/users/11307349/items/VAIBB53L"],"itemData":{"id":643,"type":"webpage","title":"Welcome to flask — flask documentation (3.0.X)","URL":"https://flask.palletsprojects.com/en/3.0.x/","accessed":{"date-parts":[["2024",6,1]]}}}],"schema":"https://github.com/citation-style-language/schema/raw/master/csl-citation.json"} </w:instrText>
      </w:r>
      <w:r w:rsidR="00367164" w:rsidRPr="00951B47">
        <w:rPr>
          <w:rFonts w:cstheme="minorHAnsi"/>
        </w:rPr>
        <w:fldChar w:fldCharType="separate"/>
      </w:r>
      <w:r w:rsidR="00367164" w:rsidRPr="00951B47">
        <w:rPr>
          <w:rFonts w:cstheme="minorHAnsi"/>
        </w:rPr>
        <w:t>(17)</w:t>
      </w:r>
      <w:r w:rsidR="00367164" w:rsidRPr="00951B47">
        <w:rPr>
          <w:rFonts w:cstheme="minorHAnsi"/>
        </w:rPr>
        <w:fldChar w:fldCharType="end"/>
      </w:r>
      <w:r w:rsidRPr="00951B47">
        <w:rPr>
          <w:rFonts w:cstheme="minorHAnsi"/>
        </w:rPr>
        <w:t xml:space="preserve">, </w:t>
      </w:r>
      <w:r w:rsidR="008E379C" w:rsidRPr="00951B47">
        <w:rPr>
          <w:rFonts w:cstheme="minorHAnsi"/>
        </w:rPr>
        <w:t>se ha optado</w:t>
      </w:r>
      <w:r w:rsidRPr="00951B47">
        <w:rPr>
          <w:rFonts w:cstheme="minorHAnsi"/>
        </w:rPr>
        <w:t xml:space="preserve"> por FastAPI para el desarrollo del back-end, dada su compatibilidad superior con operaciones asíncronas y su rendimiento en la gestión de solicitudes en tiempo real, lo cual es esencial para </w:t>
      </w:r>
      <w:r w:rsidR="00AF1D6B" w:rsidRPr="00951B47">
        <w:rPr>
          <w:rFonts w:cstheme="minorHAnsi"/>
        </w:rPr>
        <w:t>el</w:t>
      </w:r>
      <w:r w:rsidRPr="00951B47">
        <w:rPr>
          <w:rFonts w:cstheme="minorHAnsi"/>
        </w:rPr>
        <w:t xml:space="preserve"> sistema de recomendaciones personalizadas. FastAPI también facilita la implementación de características modernas de seguridad y manejo de sesiones, lo que es crucial para proteger los datos biométricos y genómicos de los usuarios.</w:t>
      </w:r>
    </w:p>
    <w:p w14:paraId="56955E4B" w14:textId="77777777" w:rsidR="00AF1D6B" w:rsidRPr="00951B47" w:rsidRDefault="00AF1D6B" w:rsidP="00951B47">
      <w:pPr>
        <w:spacing w:line="360" w:lineRule="auto"/>
        <w:jc w:val="both"/>
        <w:rPr>
          <w:rFonts w:cstheme="minorHAnsi"/>
        </w:rPr>
      </w:pPr>
    </w:p>
    <w:p w14:paraId="3FC83207" w14:textId="77777777" w:rsidR="00553ADE" w:rsidRPr="00951B47" w:rsidRDefault="00553ADE" w:rsidP="00951B47">
      <w:pPr>
        <w:spacing w:line="360" w:lineRule="auto"/>
        <w:jc w:val="both"/>
        <w:rPr>
          <w:rFonts w:cstheme="minorHAnsi"/>
        </w:rPr>
      </w:pPr>
      <w:r w:rsidRPr="00951B47">
        <w:rPr>
          <w:rFonts w:cstheme="minorHAnsi"/>
        </w:rPr>
        <w:t>La documentación automática con Swagger UI, proporcionada por FastAPI, mejora la transparencia y facilita la prueba y validación de endpoints de la API por parte de los desarrolladores, asegurando que cada función del back-end se implemente correctamente y sin errores.</w:t>
      </w:r>
    </w:p>
    <w:p w14:paraId="4E31A4D6" w14:textId="77777777" w:rsidR="00D402EB" w:rsidRPr="00951B47" w:rsidRDefault="00D402EB" w:rsidP="00951B47">
      <w:pPr>
        <w:spacing w:line="360" w:lineRule="auto"/>
        <w:jc w:val="both"/>
        <w:rPr>
          <w:rFonts w:cstheme="minorHAnsi"/>
        </w:rPr>
      </w:pPr>
    </w:p>
    <w:p w14:paraId="7A76C9A2" w14:textId="77777777" w:rsidR="00D402EB" w:rsidRPr="00951B47" w:rsidRDefault="00D402EB" w:rsidP="00951B47">
      <w:pPr>
        <w:spacing w:line="360" w:lineRule="auto"/>
        <w:jc w:val="both"/>
        <w:rPr>
          <w:rFonts w:cstheme="minorHAnsi"/>
        </w:rPr>
      </w:pPr>
    </w:p>
    <w:p w14:paraId="24C12494" w14:textId="5FA86011" w:rsidR="00226342" w:rsidRPr="00951B47" w:rsidRDefault="007211BC" w:rsidP="00951B47">
      <w:pPr>
        <w:pStyle w:val="Ttulo4"/>
        <w:spacing w:line="360" w:lineRule="auto"/>
        <w:jc w:val="both"/>
        <w:rPr>
          <w:rFonts w:cstheme="minorHAnsi"/>
        </w:rPr>
      </w:pPr>
      <w:r w:rsidRPr="00951B47">
        <w:rPr>
          <w:rFonts w:cstheme="minorHAnsi"/>
        </w:rPr>
        <w:t>Integración Front-End y Back-End</w:t>
      </w:r>
    </w:p>
    <w:p w14:paraId="2AF6242B" w14:textId="77777777" w:rsidR="00D402EB" w:rsidRPr="00951B47" w:rsidRDefault="00D402EB" w:rsidP="00951B47">
      <w:pPr>
        <w:spacing w:line="360" w:lineRule="auto"/>
        <w:jc w:val="both"/>
        <w:rPr>
          <w:rFonts w:cstheme="minorHAnsi"/>
        </w:rPr>
      </w:pPr>
    </w:p>
    <w:p w14:paraId="19AF99A6" w14:textId="77777777" w:rsidR="007D43AD" w:rsidRDefault="007D43AD" w:rsidP="00951B47">
      <w:pPr>
        <w:spacing w:line="360" w:lineRule="auto"/>
        <w:jc w:val="both"/>
        <w:rPr>
          <w:rFonts w:cstheme="minorHAnsi"/>
        </w:rPr>
      </w:pPr>
      <w:r w:rsidRPr="00951B47">
        <w:rPr>
          <w:rFonts w:cstheme="minorHAnsi"/>
        </w:rPr>
        <w:t>La integración del front-end desarrollado en React.js y el back-end en FastAPI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54FF0EED" w14:textId="77777777" w:rsidR="005403BE" w:rsidRPr="00951B47" w:rsidRDefault="005403BE" w:rsidP="00951B47">
      <w:pPr>
        <w:spacing w:line="360" w:lineRule="auto"/>
        <w:jc w:val="both"/>
        <w:rPr>
          <w:rFonts w:cstheme="minorHAnsi"/>
        </w:rPr>
      </w:pPr>
    </w:p>
    <w:p w14:paraId="00A647BB" w14:textId="77777777" w:rsidR="007D43AD" w:rsidRPr="00951B47" w:rsidRDefault="007D43AD" w:rsidP="00951B47">
      <w:pPr>
        <w:spacing w:line="360" w:lineRule="auto"/>
        <w:jc w:val="both"/>
        <w:rPr>
          <w:rFonts w:cstheme="minorHAnsi"/>
        </w:rPr>
      </w:pPr>
      <w:r w:rsidRPr="00951B47">
        <w:rPr>
          <w:rFonts w:cstheme="minorHAnsi"/>
        </w:rPr>
        <w:t>Implementamos también autenticación JWT (JSON Web Tokens) para asegurar que las sesiones de los usuarios sean seguras y para mantener la integridad de la información personalizada proporcionada y recibida. La arquitectura final es robusta, con el front-end y el back-end trabajando conjuntamente para proporcionar una experiencia de usuario coherente y una funcionalidad de sistema óptima.</w:t>
      </w:r>
    </w:p>
    <w:p w14:paraId="38D33A70" w14:textId="77777777" w:rsidR="00D402EB" w:rsidRPr="00951B47" w:rsidRDefault="00D402EB" w:rsidP="00951B47">
      <w:pPr>
        <w:spacing w:line="360" w:lineRule="auto"/>
        <w:jc w:val="both"/>
        <w:rPr>
          <w:rFonts w:cstheme="minorHAnsi"/>
        </w:rPr>
      </w:pPr>
    </w:p>
    <w:p w14:paraId="196A5978" w14:textId="77777777" w:rsidR="00D402EB" w:rsidRPr="00951B47" w:rsidRDefault="00D402EB" w:rsidP="00951B47">
      <w:pPr>
        <w:spacing w:line="360" w:lineRule="auto"/>
        <w:jc w:val="both"/>
        <w:rPr>
          <w:rFonts w:cstheme="minorHAnsi"/>
        </w:rPr>
      </w:pPr>
    </w:p>
    <w:p w14:paraId="06F97BA4" w14:textId="37F013BF" w:rsidR="00B44220" w:rsidRPr="00951B47" w:rsidRDefault="006F4267" w:rsidP="00951B47">
      <w:pPr>
        <w:pStyle w:val="Ttulo3"/>
        <w:spacing w:line="360" w:lineRule="auto"/>
        <w:jc w:val="both"/>
        <w:rPr>
          <w:rFonts w:asciiTheme="minorHAnsi" w:hAnsiTheme="minorHAnsi" w:cstheme="minorHAnsi"/>
        </w:rPr>
      </w:pPr>
      <w:bookmarkStart w:id="31" w:name="_Toc162797410"/>
      <w:bookmarkStart w:id="32" w:name="_Toc168500316"/>
      <w:r w:rsidRPr="00951B47">
        <w:rPr>
          <w:rFonts w:asciiTheme="minorHAnsi" w:hAnsiTheme="minorHAnsi" w:cstheme="minorHAnsi"/>
        </w:rPr>
        <w:t>Pruebas de validación</w:t>
      </w:r>
      <w:bookmarkEnd w:id="31"/>
      <w:bookmarkEnd w:id="32"/>
    </w:p>
    <w:p w14:paraId="62ABD66E" w14:textId="77777777" w:rsidR="00D4108A" w:rsidRPr="00951B47" w:rsidRDefault="00D4108A" w:rsidP="00951B47">
      <w:pPr>
        <w:spacing w:line="360" w:lineRule="auto"/>
        <w:jc w:val="both"/>
        <w:rPr>
          <w:rFonts w:cstheme="minorHAnsi"/>
        </w:rPr>
      </w:pPr>
    </w:p>
    <w:p w14:paraId="044FC816" w14:textId="5E183A5F" w:rsidR="00653B85" w:rsidRPr="00951B47" w:rsidRDefault="00653B85" w:rsidP="00951B47">
      <w:pPr>
        <w:spacing w:line="360" w:lineRule="auto"/>
        <w:jc w:val="both"/>
        <w:rPr>
          <w:rFonts w:cstheme="minorHAnsi"/>
        </w:rPr>
      </w:pPr>
      <w:r w:rsidRPr="00951B47">
        <w:rPr>
          <w:rFonts w:cstheme="minorHAnsi"/>
        </w:rPr>
        <w:t xml:space="preserve">La fase de pruebas es crucial para garantizar que </w:t>
      </w:r>
      <w:r w:rsidR="00AF1D6B" w:rsidRPr="00951B47">
        <w:rPr>
          <w:rFonts w:cstheme="minorHAnsi"/>
        </w:rPr>
        <w:t>la</w:t>
      </w:r>
      <w:r w:rsidRPr="00951B47">
        <w:rPr>
          <w:rFonts w:cstheme="minorHAnsi"/>
        </w:rPr>
        <w:t xml:space="preserve">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34D2B764" w14:textId="77777777" w:rsidR="00072730" w:rsidRPr="00951B47" w:rsidRDefault="00072730" w:rsidP="00951B47">
      <w:pPr>
        <w:spacing w:line="360" w:lineRule="auto"/>
        <w:jc w:val="both"/>
        <w:rPr>
          <w:rFonts w:cstheme="minorHAnsi"/>
        </w:rPr>
      </w:pPr>
    </w:p>
    <w:p w14:paraId="03BB96FD"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Pruebas de Funcionalidad</w:t>
      </w:r>
    </w:p>
    <w:p w14:paraId="4E9C14B7" w14:textId="7097DCE9" w:rsidR="00653B85" w:rsidRPr="00951B47" w:rsidRDefault="00653B85" w:rsidP="00951B47">
      <w:pPr>
        <w:numPr>
          <w:ilvl w:val="1"/>
          <w:numId w:val="42"/>
        </w:numPr>
        <w:spacing w:line="360" w:lineRule="auto"/>
        <w:jc w:val="both"/>
        <w:rPr>
          <w:rFonts w:cstheme="minorHAnsi"/>
        </w:rPr>
      </w:pPr>
      <w:r w:rsidRPr="00951B47">
        <w:rPr>
          <w:rFonts w:cstheme="minorHAnsi"/>
          <w:b/>
          <w:bCs/>
        </w:rPr>
        <w:t>Pruebas Unitarias</w:t>
      </w:r>
      <w:r w:rsidRPr="00951B47">
        <w:rPr>
          <w:rFonts w:cstheme="minorHAnsi"/>
        </w:rPr>
        <w:t xml:space="preserve">: </w:t>
      </w:r>
      <w:r w:rsidR="00222395" w:rsidRPr="00951B47">
        <w:rPr>
          <w:rFonts w:cstheme="minorHAnsi"/>
        </w:rPr>
        <w:t>implementar</w:t>
      </w:r>
      <w:r w:rsidRPr="00951B47">
        <w:rPr>
          <w:rFonts w:cstheme="minorHAnsi"/>
        </w:rPr>
        <w:t xml:space="preserve"> pruebas unitarias para cada componente funcional de la aplicación, asegurando que cada parte funcione de manera aislada como se espera.</w:t>
      </w:r>
    </w:p>
    <w:p w14:paraId="54D3A225" w14:textId="73F286DB" w:rsidR="00653B85" w:rsidRPr="00951B47" w:rsidRDefault="00653B85" w:rsidP="00951B47">
      <w:pPr>
        <w:numPr>
          <w:ilvl w:val="1"/>
          <w:numId w:val="42"/>
        </w:numPr>
        <w:spacing w:line="360" w:lineRule="auto"/>
        <w:jc w:val="both"/>
        <w:rPr>
          <w:rFonts w:cstheme="minorHAnsi"/>
        </w:rPr>
      </w:pPr>
      <w:r w:rsidRPr="00951B47">
        <w:rPr>
          <w:rFonts w:cstheme="minorHAnsi"/>
          <w:b/>
          <w:bCs/>
        </w:rPr>
        <w:t>Pruebas de Integración</w:t>
      </w:r>
      <w:r w:rsidRPr="00951B47">
        <w:rPr>
          <w:rFonts w:cstheme="minorHAnsi"/>
        </w:rPr>
        <w:t xml:space="preserve">: </w:t>
      </w:r>
      <w:r w:rsidR="00222395" w:rsidRPr="00951B47">
        <w:rPr>
          <w:rFonts w:cstheme="minorHAnsi"/>
        </w:rPr>
        <w:t>verificar</w:t>
      </w:r>
      <w:r w:rsidRPr="00951B47">
        <w:rPr>
          <w:rFonts w:cstheme="minorHAnsi"/>
        </w:rPr>
        <w:t xml:space="preserve"> que los componentes de la aplicación interactúen correctamente entre sí y con los sistemas de backend, como la API y la base de datos.</w:t>
      </w:r>
    </w:p>
    <w:p w14:paraId="56005456" w14:textId="7718B876" w:rsidR="00653B85" w:rsidRPr="00951B47" w:rsidRDefault="00653B85" w:rsidP="00951B47">
      <w:pPr>
        <w:numPr>
          <w:ilvl w:val="1"/>
          <w:numId w:val="42"/>
        </w:numPr>
        <w:spacing w:line="360" w:lineRule="auto"/>
        <w:jc w:val="both"/>
        <w:rPr>
          <w:rFonts w:cstheme="minorHAnsi"/>
        </w:rPr>
      </w:pPr>
      <w:r w:rsidRPr="00951B47">
        <w:rPr>
          <w:rFonts w:cstheme="minorHAnsi"/>
          <w:b/>
          <w:bCs/>
        </w:rPr>
        <w:lastRenderedPageBreak/>
        <w:t>Pruebas de Sistema</w:t>
      </w:r>
      <w:r w:rsidRPr="00951B47">
        <w:rPr>
          <w:rFonts w:cstheme="minorHAnsi"/>
        </w:rPr>
        <w:t xml:space="preserve">: </w:t>
      </w:r>
      <w:r w:rsidR="00222395" w:rsidRPr="00951B47">
        <w:rPr>
          <w:rFonts w:cstheme="minorHAnsi"/>
        </w:rPr>
        <w:t>realizar</w:t>
      </w:r>
      <w:r w:rsidRPr="00951B47">
        <w:rPr>
          <w:rFonts w:cstheme="minorHAnsi"/>
        </w:rPr>
        <w:t xml:space="preserve"> pruebas completas del sistema para asegurar que toda la aplicación funcione según lo diseñado en un entorno que simule la producción.</w:t>
      </w:r>
    </w:p>
    <w:p w14:paraId="6304BD2D" w14:textId="77777777" w:rsidR="00222395" w:rsidRPr="00951B47" w:rsidRDefault="00222395" w:rsidP="00951B47">
      <w:pPr>
        <w:spacing w:line="360" w:lineRule="auto"/>
        <w:ind w:left="720"/>
        <w:jc w:val="both"/>
        <w:rPr>
          <w:rFonts w:cstheme="minorHAnsi"/>
        </w:rPr>
      </w:pPr>
    </w:p>
    <w:p w14:paraId="65B03A7C"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Pruebas de Compatibilidad</w:t>
      </w:r>
    </w:p>
    <w:p w14:paraId="34C09FAF" w14:textId="31C0CBC5" w:rsidR="00653B85" w:rsidRPr="00951B47" w:rsidRDefault="00653B85" w:rsidP="00951B47">
      <w:pPr>
        <w:numPr>
          <w:ilvl w:val="1"/>
          <w:numId w:val="42"/>
        </w:numPr>
        <w:spacing w:line="360" w:lineRule="auto"/>
        <w:jc w:val="both"/>
        <w:rPr>
          <w:rFonts w:cstheme="minorHAnsi"/>
        </w:rPr>
      </w:pPr>
      <w:r w:rsidRPr="00951B47">
        <w:rPr>
          <w:rFonts w:cstheme="minorHAnsi"/>
          <w:b/>
          <w:bCs/>
        </w:rPr>
        <w:t>Pruebas en Múltiples Navegadores</w:t>
      </w:r>
      <w:r w:rsidRPr="00951B47">
        <w:rPr>
          <w:rFonts w:cstheme="minorHAnsi"/>
        </w:rPr>
        <w:t xml:space="preserve">: </w:t>
      </w:r>
      <w:r w:rsidR="00B1650A" w:rsidRPr="00951B47">
        <w:rPr>
          <w:rFonts w:cstheme="minorHAnsi"/>
        </w:rPr>
        <w:t>validar</w:t>
      </w:r>
      <w:r w:rsidRPr="00951B47">
        <w:rPr>
          <w:rFonts w:cstheme="minorHAnsi"/>
        </w:rPr>
        <w:t xml:space="preserve"> la aplicación en los navegadores más utilizados (Chrome, Firefox, Safari, Edge) para asegurar una experiencia uniforme independientemente del navegador elegido por el usuario.</w:t>
      </w:r>
    </w:p>
    <w:p w14:paraId="5CBAC0FB" w14:textId="5D1E479F" w:rsidR="00653B85" w:rsidRPr="00951B47" w:rsidRDefault="00653B85" w:rsidP="00951B47">
      <w:pPr>
        <w:numPr>
          <w:ilvl w:val="1"/>
          <w:numId w:val="42"/>
        </w:numPr>
        <w:spacing w:line="360" w:lineRule="auto"/>
        <w:jc w:val="both"/>
        <w:rPr>
          <w:rFonts w:cstheme="minorHAnsi"/>
        </w:rPr>
      </w:pPr>
      <w:r w:rsidRPr="00951B47">
        <w:rPr>
          <w:rFonts w:cstheme="minorHAnsi"/>
          <w:b/>
          <w:bCs/>
        </w:rPr>
        <w:t>Pruebas en Diferentes Dispositivos</w:t>
      </w:r>
      <w:r w:rsidRPr="00951B47">
        <w:rPr>
          <w:rFonts w:cstheme="minorHAnsi"/>
        </w:rPr>
        <w:t xml:space="preserve">: </w:t>
      </w:r>
      <w:r w:rsidR="00B1650A" w:rsidRPr="00951B47">
        <w:rPr>
          <w:rFonts w:cstheme="minorHAnsi"/>
        </w:rPr>
        <w:t>evaluar</w:t>
      </w:r>
      <w:r w:rsidRPr="00951B47">
        <w:rPr>
          <w:rFonts w:cstheme="minorHAnsi"/>
        </w:rPr>
        <w:t xml:space="preserve"> la aplicación en una variedad de dispositivos, incluyendo desktops, tablets y smartphones, para garantizar una experiencia óptima y adaptativa en todos los tamaños de pantalla y sistemas operativos.</w:t>
      </w:r>
    </w:p>
    <w:p w14:paraId="3DD76627" w14:textId="77777777" w:rsidR="00222395" w:rsidRPr="00951B47" w:rsidRDefault="00222395" w:rsidP="00951B47">
      <w:pPr>
        <w:spacing w:line="360" w:lineRule="auto"/>
        <w:ind w:left="720"/>
        <w:jc w:val="both"/>
        <w:rPr>
          <w:rFonts w:cstheme="minorHAnsi"/>
        </w:rPr>
      </w:pPr>
    </w:p>
    <w:p w14:paraId="038A572C"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Pruebas de Rendimiento</w:t>
      </w:r>
    </w:p>
    <w:p w14:paraId="6D3EDB5E" w14:textId="6833E594" w:rsidR="00653B85" w:rsidRPr="00951B47" w:rsidRDefault="00653B85" w:rsidP="00951B47">
      <w:pPr>
        <w:numPr>
          <w:ilvl w:val="1"/>
          <w:numId w:val="42"/>
        </w:numPr>
        <w:spacing w:line="360" w:lineRule="auto"/>
        <w:jc w:val="both"/>
        <w:rPr>
          <w:rFonts w:cstheme="minorHAnsi"/>
        </w:rPr>
      </w:pPr>
      <w:r w:rsidRPr="00951B47">
        <w:rPr>
          <w:rFonts w:cstheme="minorHAnsi"/>
          <w:b/>
          <w:bCs/>
        </w:rPr>
        <w:t>Pruebas de Carga</w:t>
      </w:r>
      <w:r w:rsidRPr="00951B47">
        <w:rPr>
          <w:rFonts w:cstheme="minorHAnsi"/>
        </w:rPr>
        <w:t xml:space="preserve">: </w:t>
      </w:r>
      <w:r w:rsidR="00B1650A" w:rsidRPr="00951B47">
        <w:rPr>
          <w:rFonts w:cstheme="minorHAnsi"/>
        </w:rPr>
        <w:t>simular</w:t>
      </w:r>
      <w:r w:rsidRPr="00951B47">
        <w:rPr>
          <w:rFonts w:cstheme="minorHAnsi"/>
        </w:rPr>
        <w:t xml:space="preserve"> el acceso simultáneo de múltiples usuarios para evaluar cómo maneja la aplicación cargas de trabajo elevadas, asegurando que el rendimiento se mantenga estable.</w:t>
      </w:r>
    </w:p>
    <w:p w14:paraId="1F72A1AE" w14:textId="4B646DDA" w:rsidR="00653B85" w:rsidRPr="00951B47" w:rsidRDefault="00653B85" w:rsidP="00951B47">
      <w:pPr>
        <w:numPr>
          <w:ilvl w:val="1"/>
          <w:numId w:val="42"/>
        </w:numPr>
        <w:spacing w:line="360" w:lineRule="auto"/>
        <w:jc w:val="both"/>
        <w:rPr>
          <w:rFonts w:cstheme="minorHAnsi"/>
        </w:rPr>
      </w:pPr>
      <w:r w:rsidRPr="00951B47">
        <w:rPr>
          <w:rFonts w:cstheme="minorHAnsi"/>
          <w:b/>
          <w:bCs/>
        </w:rPr>
        <w:t>Pruebas de Estrés</w:t>
      </w:r>
      <w:r w:rsidRPr="00951B47">
        <w:rPr>
          <w:rFonts w:cstheme="minorHAnsi"/>
        </w:rPr>
        <w:t xml:space="preserve">: </w:t>
      </w:r>
      <w:r w:rsidR="00B1650A" w:rsidRPr="00951B47">
        <w:rPr>
          <w:rFonts w:cstheme="minorHAnsi"/>
        </w:rPr>
        <w:t>llevar</w:t>
      </w:r>
      <w:r w:rsidRPr="00951B47">
        <w:rPr>
          <w:rFonts w:cstheme="minorHAnsi"/>
        </w:rPr>
        <w:t xml:space="preserve"> a la aplicación a condiciones extremas de uso para identificar los límites de su capacidad operativa y asegurar que pueda manejar picos inesperados de tráfico sin comprometer la funcionalidad.</w:t>
      </w:r>
    </w:p>
    <w:p w14:paraId="5E444E0B" w14:textId="77777777" w:rsidR="00F9528A" w:rsidRPr="00951B47" w:rsidRDefault="00F9528A" w:rsidP="00951B47">
      <w:pPr>
        <w:spacing w:line="360" w:lineRule="auto"/>
        <w:ind w:left="720"/>
        <w:jc w:val="both"/>
        <w:rPr>
          <w:rFonts w:cstheme="minorHAnsi"/>
        </w:rPr>
      </w:pPr>
    </w:p>
    <w:p w14:paraId="0BB165DC"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Pruebas de Seguridad</w:t>
      </w:r>
    </w:p>
    <w:p w14:paraId="2F9D4DA3" w14:textId="6123C535" w:rsidR="00653B85" w:rsidRPr="00951B47" w:rsidRDefault="00653B85" w:rsidP="00951B47">
      <w:pPr>
        <w:numPr>
          <w:ilvl w:val="1"/>
          <w:numId w:val="42"/>
        </w:numPr>
        <w:spacing w:line="360" w:lineRule="auto"/>
        <w:jc w:val="both"/>
        <w:rPr>
          <w:rFonts w:cstheme="minorHAnsi"/>
        </w:rPr>
      </w:pPr>
      <w:r w:rsidRPr="00951B47">
        <w:rPr>
          <w:rFonts w:cstheme="minorHAnsi"/>
          <w:b/>
          <w:bCs/>
        </w:rPr>
        <w:t>Pruebas de Seguridad de la Aplicación</w:t>
      </w:r>
      <w:r w:rsidRPr="00951B47">
        <w:rPr>
          <w:rFonts w:cstheme="minorHAnsi"/>
        </w:rPr>
        <w:t xml:space="preserve">: </w:t>
      </w:r>
      <w:r w:rsidR="00B1650A" w:rsidRPr="00951B47">
        <w:rPr>
          <w:rFonts w:cstheme="minorHAnsi"/>
        </w:rPr>
        <w:t>realizar</w:t>
      </w:r>
      <w:r w:rsidRPr="00951B47">
        <w:rPr>
          <w:rFonts w:cstheme="minorHAnsi"/>
        </w:rPr>
        <w:t xml:space="preserve"> pruebas exhaustivas para identificar vulnerabilidades de seguridad en la aplicación, como inyecciones SQL, XSS, y CSRF, aplicando correcciones antes del lanzamiento.</w:t>
      </w:r>
    </w:p>
    <w:p w14:paraId="40B84034" w14:textId="193C275D" w:rsidR="00653B85" w:rsidRPr="00951B47" w:rsidRDefault="00653B85" w:rsidP="00951B47">
      <w:pPr>
        <w:numPr>
          <w:ilvl w:val="1"/>
          <w:numId w:val="42"/>
        </w:numPr>
        <w:spacing w:line="360" w:lineRule="auto"/>
        <w:jc w:val="both"/>
        <w:rPr>
          <w:rFonts w:cstheme="minorHAnsi"/>
        </w:rPr>
      </w:pPr>
      <w:r w:rsidRPr="00951B47">
        <w:rPr>
          <w:rFonts w:cstheme="minorHAnsi"/>
          <w:b/>
          <w:bCs/>
        </w:rPr>
        <w:t>Auditorías de Seguridad</w:t>
      </w:r>
      <w:r w:rsidRPr="00951B47">
        <w:rPr>
          <w:rFonts w:cstheme="minorHAnsi"/>
        </w:rPr>
        <w:t xml:space="preserve">: </w:t>
      </w:r>
      <w:r w:rsidR="00B1650A" w:rsidRPr="00951B47">
        <w:rPr>
          <w:rFonts w:cstheme="minorHAnsi"/>
        </w:rPr>
        <w:t>contratar</w:t>
      </w:r>
      <w:r w:rsidRPr="00951B47">
        <w:rPr>
          <w:rFonts w:cstheme="minorHAnsi"/>
        </w:rPr>
        <w:t xml:space="preserve"> a terceros para realizar auditorías de seguridad que ayuden a identificar y mitigar riesgos que podrían no haber sido detectados durante las pruebas internas.</w:t>
      </w:r>
    </w:p>
    <w:p w14:paraId="3B1D51EC" w14:textId="77777777" w:rsidR="00F9528A" w:rsidRPr="00951B47" w:rsidRDefault="00F9528A" w:rsidP="00951B47">
      <w:pPr>
        <w:spacing w:line="360" w:lineRule="auto"/>
        <w:ind w:left="720"/>
        <w:jc w:val="both"/>
        <w:rPr>
          <w:rFonts w:cstheme="minorHAnsi"/>
        </w:rPr>
      </w:pPr>
    </w:p>
    <w:p w14:paraId="7783EA7F"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Validación del Usuario</w:t>
      </w:r>
    </w:p>
    <w:p w14:paraId="1AC801A6" w14:textId="6F3FED4D" w:rsidR="00653B85" w:rsidRPr="00951B47" w:rsidRDefault="00653B85" w:rsidP="00951B47">
      <w:pPr>
        <w:numPr>
          <w:ilvl w:val="1"/>
          <w:numId w:val="42"/>
        </w:numPr>
        <w:spacing w:line="360" w:lineRule="auto"/>
        <w:jc w:val="both"/>
        <w:rPr>
          <w:rFonts w:cstheme="minorHAnsi"/>
        </w:rPr>
      </w:pPr>
      <w:r w:rsidRPr="00951B47">
        <w:rPr>
          <w:rFonts w:cstheme="minorHAnsi"/>
          <w:b/>
          <w:bCs/>
        </w:rPr>
        <w:t>Pruebas Beta con Usuarios Reales</w:t>
      </w:r>
      <w:r w:rsidRPr="00951B47">
        <w:rPr>
          <w:rFonts w:cstheme="minorHAnsi"/>
        </w:rPr>
        <w:t xml:space="preserve">: </w:t>
      </w:r>
      <w:r w:rsidR="00B1650A" w:rsidRPr="00951B47">
        <w:rPr>
          <w:rFonts w:cstheme="minorHAnsi"/>
        </w:rPr>
        <w:t>implementar</w:t>
      </w:r>
      <w:r w:rsidRPr="00951B47">
        <w:rPr>
          <w:rFonts w:cstheme="minorHAnsi"/>
        </w:rPr>
        <w:t xml:space="preserve"> una fase beta cerrada, donde usuarios seleccionados utilizan la aplicación en condiciones reales para identificar cualquier problema de usabilidad o funcionalidad que los tests no hayan capturado.</w:t>
      </w:r>
    </w:p>
    <w:p w14:paraId="05F40C5C" w14:textId="17891C6E" w:rsidR="00653B85" w:rsidRPr="00951B47" w:rsidRDefault="00653B85" w:rsidP="00951B47">
      <w:pPr>
        <w:numPr>
          <w:ilvl w:val="1"/>
          <w:numId w:val="42"/>
        </w:numPr>
        <w:spacing w:line="360" w:lineRule="auto"/>
        <w:jc w:val="both"/>
        <w:rPr>
          <w:rFonts w:cstheme="minorHAnsi"/>
        </w:rPr>
      </w:pPr>
      <w:r w:rsidRPr="00951B47">
        <w:rPr>
          <w:rFonts w:cstheme="minorHAnsi"/>
          <w:b/>
          <w:bCs/>
        </w:rPr>
        <w:t>Recopilación de Feedback</w:t>
      </w:r>
      <w:r w:rsidRPr="00951B47">
        <w:rPr>
          <w:rFonts w:cstheme="minorHAnsi"/>
        </w:rPr>
        <w:t xml:space="preserve">: </w:t>
      </w:r>
      <w:r w:rsidR="00B1650A" w:rsidRPr="00951B47">
        <w:rPr>
          <w:rFonts w:cstheme="minorHAnsi"/>
        </w:rPr>
        <w:t>solicitar</w:t>
      </w:r>
      <w:r w:rsidRPr="00951B47">
        <w:rPr>
          <w:rFonts w:cstheme="minorHAnsi"/>
        </w:rPr>
        <w:t xml:space="preserve"> retroalimentación detallada sobre la experiencia del usuario, que utilizamos para hacer ajustes finales antes del lanzamiento público.</w:t>
      </w:r>
    </w:p>
    <w:p w14:paraId="1F8045A6" w14:textId="77777777" w:rsidR="00F9528A" w:rsidRPr="00951B47" w:rsidRDefault="00F9528A" w:rsidP="00951B47">
      <w:pPr>
        <w:spacing w:line="360" w:lineRule="auto"/>
        <w:ind w:left="720"/>
        <w:jc w:val="both"/>
        <w:rPr>
          <w:rFonts w:cstheme="minorHAnsi"/>
        </w:rPr>
      </w:pPr>
    </w:p>
    <w:p w14:paraId="7E8ACABC" w14:textId="77777777" w:rsidR="00653B85" w:rsidRPr="00951B47" w:rsidRDefault="00653B85" w:rsidP="00951B47">
      <w:pPr>
        <w:numPr>
          <w:ilvl w:val="0"/>
          <w:numId w:val="42"/>
        </w:numPr>
        <w:spacing w:line="360" w:lineRule="auto"/>
        <w:jc w:val="both"/>
        <w:rPr>
          <w:rFonts w:cstheme="minorHAnsi"/>
          <w:b/>
          <w:bCs/>
        </w:rPr>
      </w:pPr>
      <w:r w:rsidRPr="00951B47">
        <w:rPr>
          <w:rFonts w:cstheme="minorHAnsi"/>
          <w:b/>
          <w:bCs/>
        </w:rPr>
        <w:t>Conclusión</w:t>
      </w:r>
    </w:p>
    <w:p w14:paraId="2D9079AC" w14:textId="764CBF21" w:rsidR="00653B85" w:rsidRPr="00951B47" w:rsidRDefault="00653B85" w:rsidP="00951B47">
      <w:pPr>
        <w:pStyle w:val="Prrafodelista"/>
        <w:numPr>
          <w:ilvl w:val="1"/>
          <w:numId w:val="42"/>
        </w:numPr>
        <w:spacing w:line="360" w:lineRule="auto"/>
        <w:jc w:val="both"/>
        <w:rPr>
          <w:rFonts w:cstheme="minorHAnsi"/>
        </w:rPr>
      </w:pPr>
      <w:r w:rsidRPr="00951B47">
        <w:rPr>
          <w:rFonts w:cstheme="minorHAnsi"/>
        </w:rPr>
        <w:t xml:space="preserve">Este enfoque estructurado para las pruebas de validación asegura que </w:t>
      </w:r>
      <w:r w:rsidR="009713CE" w:rsidRPr="00951B47">
        <w:rPr>
          <w:rFonts w:cstheme="minorHAnsi"/>
        </w:rPr>
        <w:t>la</w:t>
      </w:r>
      <w:r w:rsidRPr="00951B47">
        <w:rPr>
          <w:rFonts w:cstheme="minorHAnsi"/>
        </w:rPr>
        <w:t xml:space="preserve"> aplicación web no solo cumpla con los requisitos técnicos y de negocio, sino que también ofrezca una experiencia segura, eficiente y agradable para todos los usuarios, independientemente de su dispositivo o navegador. Esta meticulosidad en las pruebas es vital para el éxito de nuestra plataforma en un entorno real.</w:t>
      </w:r>
    </w:p>
    <w:p w14:paraId="591BB641" w14:textId="77777777" w:rsidR="00C4131E" w:rsidRPr="00951B47" w:rsidRDefault="00C4131E" w:rsidP="00951B47">
      <w:pPr>
        <w:spacing w:line="360" w:lineRule="auto"/>
        <w:jc w:val="both"/>
        <w:rPr>
          <w:rFonts w:cstheme="minorHAnsi"/>
        </w:rPr>
      </w:pPr>
    </w:p>
    <w:p w14:paraId="6A33176C" w14:textId="10D2BA41" w:rsidR="00D02DF8" w:rsidRPr="00951B47" w:rsidRDefault="00284D33" w:rsidP="00951B47">
      <w:pPr>
        <w:pStyle w:val="Ttulo2"/>
        <w:spacing w:line="360" w:lineRule="auto"/>
        <w:jc w:val="both"/>
        <w:rPr>
          <w:rFonts w:asciiTheme="minorHAnsi" w:hAnsiTheme="minorHAnsi" w:cstheme="minorHAnsi"/>
          <w:b/>
          <w:bCs w:val="0"/>
        </w:rPr>
      </w:pPr>
      <w:bookmarkStart w:id="33" w:name="_Toc168500317"/>
      <w:r w:rsidRPr="00951B47">
        <w:rPr>
          <w:rFonts w:asciiTheme="minorHAnsi" w:hAnsiTheme="minorHAnsi" w:cstheme="minorHAnsi"/>
          <w:b/>
          <w:bCs w:val="0"/>
          <w:caps w:val="0"/>
        </w:rPr>
        <w:t>Esquema y funcionamiento formal del RAG</w:t>
      </w:r>
      <w:bookmarkEnd w:id="33"/>
    </w:p>
    <w:p w14:paraId="2AA49995" w14:textId="77777777" w:rsidR="00D02DF8" w:rsidRPr="00951B47" w:rsidRDefault="00D02DF8" w:rsidP="00951B47">
      <w:pPr>
        <w:spacing w:line="360" w:lineRule="auto"/>
        <w:jc w:val="both"/>
        <w:rPr>
          <w:rFonts w:cstheme="minorHAnsi"/>
        </w:rPr>
      </w:pPr>
    </w:p>
    <w:p w14:paraId="527896C6" w14:textId="325D1DA2" w:rsidR="007F0892" w:rsidRPr="00951B47" w:rsidRDefault="007F0892" w:rsidP="00951B47">
      <w:pPr>
        <w:spacing w:line="360" w:lineRule="auto"/>
        <w:jc w:val="both"/>
        <w:rPr>
          <w:rFonts w:cstheme="minorHAnsi"/>
        </w:rPr>
      </w:pPr>
      <w:r w:rsidRPr="00951B47">
        <w:rPr>
          <w:rFonts w:cstheme="minorHAnsi"/>
        </w:rPr>
        <w:t xml:space="preserve">En esta sección, </w:t>
      </w:r>
      <w:r w:rsidR="00CF728E" w:rsidRPr="00951B47">
        <w:rPr>
          <w:rFonts w:cstheme="minorHAnsi"/>
        </w:rPr>
        <w:t>se explica</w:t>
      </w:r>
      <w:r w:rsidRPr="00951B47">
        <w:rPr>
          <w:rFonts w:cstheme="minorHAnsi"/>
        </w:rPr>
        <w:t xml:space="preserve"> paso a paso cómo funciona el código del GitHub que </w:t>
      </w:r>
      <w:r w:rsidR="00CF728E" w:rsidRPr="00951B47">
        <w:rPr>
          <w:rFonts w:cstheme="minorHAnsi"/>
        </w:rPr>
        <w:t>se ha</w:t>
      </w:r>
      <w:r w:rsidRPr="00951B47">
        <w:rPr>
          <w:rFonts w:cstheme="minorHAnsi"/>
        </w:rPr>
        <w:t xml:space="preserve"> creado para este TFM. Al mismo tiempo, </w:t>
      </w:r>
      <w:r w:rsidR="00CF728E" w:rsidRPr="00951B47">
        <w:rPr>
          <w:rFonts w:cstheme="minorHAnsi"/>
        </w:rPr>
        <w:t>revisaremos</w:t>
      </w:r>
      <w:r w:rsidRPr="00951B47">
        <w:rPr>
          <w:rFonts w:cstheme="minorHAnsi"/>
        </w:rPr>
        <w:t xml:space="preserve"> las herramientas que </w:t>
      </w:r>
      <w:r w:rsidR="00CF728E" w:rsidRPr="00951B47">
        <w:rPr>
          <w:rFonts w:cstheme="minorHAnsi"/>
        </w:rPr>
        <w:t>han sido</w:t>
      </w:r>
      <w:r w:rsidRPr="00951B47">
        <w:rPr>
          <w:rFonts w:cstheme="minorHAnsi"/>
        </w:rPr>
        <w:t xml:space="preserve"> </w:t>
      </w:r>
      <w:r w:rsidR="00CF728E" w:rsidRPr="00951B47">
        <w:rPr>
          <w:rFonts w:cstheme="minorHAnsi"/>
        </w:rPr>
        <w:t>utilizadas</w:t>
      </w:r>
      <w:r w:rsidRPr="00951B47">
        <w:rPr>
          <w:rFonts w:cstheme="minorHAnsi"/>
        </w:rPr>
        <w:t xml:space="preserve"> y su </w:t>
      </w:r>
      <w:r w:rsidR="0035665A" w:rsidRPr="00951B47">
        <w:rPr>
          <w:rFonts w:cstheme="minorHAnsi"/>
        </w:rPr>
        <w:t>uso</w:t>
      </w:r>
      <w:r w:rsidRPr="00951B47">
        <w:rPr>
          <w:rFonts w:cstheme="minorHAnsi"/>
        </w:rPr>
        <w:t xml:space="preserve"> técnic</w:t>
      </w:r>
      <w:r w:rsidR="0035665A" w:rsidRPr="00951B47">
        <w:rPr>
          <w:rFonts w:cstheme="minorHAnsi"/>
        </w:rPr>
        <w:t>o</w:t>
      </w:r>
      <w:r w:rsidRPr="00951B47">
        <w:rPr>
          <w:rFonts w:cstheme="minorHAnsi"/>
        </w:rPr>
        <w:t xml:space="preserve"> en el código Python.</w:t>
      </w:r>
    </w:p>
    <w:p w14:paraId="259B1D10" w14:textId="77777777" w:rsidR="001F1C75" w:rsidRPr="00951B47" w:rsidRDefault="001F1C75" w:rsidP="00951B47">
      <w:pPr>
        <w:spacing w:line="360" w:lineRule="auto"/>
        <w:jc w:val="both"/>
        <w:rPr>
          <w:rFonts w:cstheme="minorHAnsi"/>
        </w:rPr>
      </w:pPr>
    </w:p>
    <w:p w14:paraId="35ECCFE6" w14:textId="1005DA64" w:rsidR="00DD6740" w:rsidRPr="00951B47" w:rsidRDefault="0051452C" w:rsidP="00951B47">
      <w:pPr>
        <w:pStyle w:val="Ttulo3"/>
        <w:spacing w:line="360" w:lineRule="auto"/>
        <w:jc w:val="both"/>
        <w:rPr>
          <w:rFonts w:asciiTheme="minorHAnsi" w:hAnsiTheme="minorHAnsi" w:cstheme="minorHAnsi"/>
        </w:rPr>
      </w:pPr>
      <w:bookmarkStart w:id="34" w:name="_Toc168500318"/>
      <w:r w:rsidRPr="00951B47">
        <w:rPr>
          <w:rFonts w:asciiTheme="minorHAnsi" w:hAnsiTheme="minorHAnsi" w:cstheme="minorHAnsi"/>
        </w:rPr>
        <w:t xml:space="preserve">Funcionamiento de </w:t>
      </w:r>
      <w:r w:rsidR="00BC5D8A" w:rsidRPr="00951B47">
        <w:rPr>
          <w:rFonts w:asciiTheme="minorHAnsi" w:hAnsiTheme="minorHAnsi" w:cstheme="minorHAnsi"/>
        </w:rPr>
        <w:t>main</w:t>
      </w:r>
      <w:r w:rsidRPr="00951B47">
        <w:rPr>
          <w:rFonts w:asciiTheme="minorHAnsi" w:hAnsiTheme="minorHAnsi" w:cstheme="minorHAnsi"/>
        </w:rPr>
        <w:t>.py</w:t>
      </w:r>
      <w:bookmarkEnd w:id="34"/>
    </w:p>
    <w:p w14:paraId="64F62AE2" w14:textId="0C07CCCF" w:rsidR="0051452C" w:rsidRPr="00951B47" w:rsidRDefault="0051452C" w:rsidP="00951B47">
      <w:pPr>
        <w:pStyle w:val="Ttulo4"/>
        <w:spacing w:line="360" w:lineRule="auto"/>
        <w:jc w:val="both"/>
        <w:rPr>
          <w:rFonts w:cstheme="minorHAnsi"/>
        </w:rPr>
      </w:pPr>
      <w:r w:rsidRPr="00951B47">
        <w:rPr>
          <w:rFonts w:cstheme="minorHAnsi"/>
        </w:rPr>
        <w:t>Integración de tecnologías</w:t>
      </w:r>
    </w:p>
    <w:p w14:paraId="6D02F490" w14:textId="77777777" w:rsidR="007876CB" w:rsidRPr="00951B47" w:rsidRDefault="007876CB" w:rsidP="00951B47">
      <w:pPr>
        <w:spacing w:line="360" w:lineRule="auto"/>
        <w:jc w:val="both"/>
        <w:rPr>
          <w:rFonts w:cstheme="minorHAnsi"/>
        </w:rPr>
      </w:pPr>
    </w:p>
    <w:p w14:paraId="37EEE5ED"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lastRenderedPageBreak/>
        <w:t>Groq: Proporciona el backend de aceleración de hardware para el modelo de lenguaje GPT-J.</w:t>
      </w:r>
    </w:p>
    <w:p w14:paraId="62F77FCD"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t>LangChain: Facilita la orquestación de las diferentes etapas del proceso, desde la carga de documentos hasta la generación de respuestas.</w:t>
      </w:r>
    </w:p>
    <w:p w14:paraId="4BEEB8FC"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t>FAISS: Se utiliza para la gestión eficiente de la base de datos vectorial, permitiendo búsquedas rápidas y precisas.</w:t>
      </w:r>
    </w:p>
    <w:p w14:paraId="203B6966"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t>Streamlit: Ofrece una forma sencilla y efectiva de crear interfaces de usuario interactivas para aplicaciones de Python, permitiendo la interacción directa con el usuario.</w:t>
      </w:r>
    </w:p>
    <w:p w14:paraId="22473D55" w14:textId="77777777" w:rsidR="00805127" w:rsidRPr="00951B47" w:rsidRDefault="00805127" w:rsidP="00951B47">
      <w:pPr>
        <w:pStyle w:val="Prrafodelista"/>
        <w:numPr>
          <w:ilvl w:val="0"/>
          <w:numId w:val="43"/>
        </w:numPr>
        <w:spacing w:line="360" w:lineRule="auto"/>
        <w:jc w:val="both"/>
        <w:rPr>
          <w:rFonts w:cstheme="minorHAnsi"/>
        </w:rPr>
      </w:pPr>
      <w:r w:rsidRPr="00951B47">
        <w:rPr>
          <w:rFonts w:cstheme="minorHAnsi"/>
        </w:rPr>
        <w:t>FastAPI: Proporciona un framework para crear una API robusta y eficiente que permite la comunicación entre el frontend y el backend.</w:t>
      </w:r>
    </w:p>
    <w:p w14:paraId="5EF9E3AF" w14:textId="77777777" w:rsidR="0051452C" w:rsidRPr="00951B47" w:rsidRDefault="0051452C" w:rsidP="00951B47">
      <w:pPr>
        <w:spacing w:line="360" w:lineRule="auto"/>
        <w:jc w:val="both"/>
        <w:rPr>
          <w:rFonts w:cstheme="minorHAnsi"/>
        </w:rPr>
      </w:pPr>
    </w:p>
    <w:p w14:paraId="4D1B9AB2" w14:textId="77777777" w:rsidR="007876CB" w:rsidRPr="00951B47" w:rsidRDefault="007876CB" w:rsidP="00951B47">
      <w:pPr>
        <w:spacing w:line="360" w:lineRule="auto"/>
        <w:jc w:val="both"/>
        <w:rPr>
          <w:rFonts w:cstheme="minorHAnsi"/>
        </w:rPr>
      </w:pPr>
    </w:p>
    <w:p w14:paraId="30A8B928" w14:textId="66E99115" w:rsidR="0051452C" w:rsidRPr="00951B47" w:rsidRDefault="0051452C" w:rsidP="00951B47">
      <w:pPr>
        <w:pStyle w:val="Ttulo4"/>
        <w:spacing w:line="360" w:lineRule="auto"/>
        <w:jc w:val="both"/>
        <w:rPr>
          <w:rFonts w:cstheme="minorHAnsi"/>
        </w:rPr>
      </w:pPr>
      <w:r w:rsidRPr="00951B47">
        <w:rPr>
          <w:rFonts w:cstheme="minorHAnsi"/>
        </w:rPr>
        <w:t>Detalles del código</w:t>
      </w:r>
    </w:p>
    <w:p w14:paraId="53F2D721" w14:textId="59FE2456" w:rsidR="00D02DF8" w:rsidRPr="00951B47" w:rsidRDefault="00D02DF8" w:rsidP="00951B47">
      <w:pPr>
        <w:spacing w:line="360" w:lineRule="auto"/>
        <w:jc w:val="both"/>
        <w:rPr>
          <w:rFonts w:cstheme="minorHAnsi"/>
        </w:rPr>
      </w:pPr>
    </w:p>
    <w:p w14:paraId="6F587036" w14:textId="77777777" w:rsidR="00240EDA" w:rsidRPr="00951B47" w:rsidRDefault="00240EDA" w:rsidP="00951B47">
      <w:pPr>
        <w:pStyle w:val="Prrafodelista"/>
        <w:numPr>
          <w:ilvl w:val="0"/>
          <w:numId w:val="44"/>
        </w:numPr>
        <w:spacing w:line="360" w:lineRule="auto"/>
        <w:jc w:val="both"/>
        <w:rPr>
          <w:rFonts w:cstheme="minorHAnsi"/>
        </w:rPr>
      </w:pPr>
      <w:r w:rsidRPr="00951B47">
        <w:rPr>
          <w:rFonts w:cstheme="minorHAnsi"/>
        </w:rPr>
        <w:t xml:space="preserve">Importaciones y Configuración Inicial: </w:t>
      </w:r>
    </w:p>
    <w:p w14:paraId="2ED5C666" w14:textId="1D83A9E1"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 xml:space="preserve">Se importan módulos necesarios como </w:t>
      </w:r>
      <w:r w:rsidR="002756AA">
        <w:rPr>
          <w:rFonts w:cstheme="minorHAnsi"/>
        </w:rPr>
        <w:t>FASTAPI</w:t>
      </w:r>
      <w:r w:rsidRPr="00951B47">
        <w:rPr>
          <w:rFonts w:cstheme="minorHAnsi"/>
        </w:rPr>
        <w:t>, langchain_groq, langchain_community, entre otros.</w:t>
      </w:r>
    </w:p>
    <w:p w14:paraId="5A28F76B" w14:textId="77777777" w:rsidR="00240EDA" w:rsidRDefault="00240EDA" w:rsidP="00951B47">
      <w:pPr>
        <w:pStyle w:val="Prrafodelista"/>
        <w:numPr>
          <w:ilvl w:val="1"/>
          <w:numId w:val="44"/>
        </w:numPr>
        <w:spacing w:line="360" w:lineRule="auto"/>
        <w:jc w:val="both"/>
        <w:rPr>
          <w:rFonts w:cstheme="minorHAnsi"/>
        </w:rPr>
      </w:pPr>
      <w:r w:rsidRPr="00951B47">
        <w:rPr>
          <w:rFonts w:cstheme="minorHAnsi"/>
        </w:rPr>
        <w:t>Se cargan las claves API necesarias para Groq a través de variables de entorno, asegurando que el acceso a la API se maneje de manera segura.</w:t>
      </w:r>
    </w:p>
    <w:p w14:paraId="4A298241" w14:textId="77777777" w:rsidR="002756AA" w:rsidRDefault="002756AA" w:rsidP="002756AA">
      <w:pPr>
        <w:pStyle w:val="Prrafodelista"/>
        <w:spacing w:line="360" w:lineRule="auto"/>
        <w:ind w:left="1440"/>
        <w:jc w:val="both"/>
        <w:rPr>
          <w:rFonts w:cstheme="minorHAnsi"/>
        </w:rPr>
      </w:pPr>
    </w:p>
    <w:p w14:paraId="6C50B710" w14:textId="5BB09803" w:rsidR="002756AA" w:rsidRPr="00951B47" w:rsidRDefault="002756AA" w:rsidP="002756AA">
      <w:pPr>
        <w:pStyle w:val="Prrafodelista"/>
        <w:numPr>
          <w:ilvl w:val="0"/>
          <w:numId w:val="44"/>
        </w:numPr>
        <w:spacing w:line="360" w:lineRule="auto"/>
        <w:jc w:val="both"/>
        <w:rPr>
          <w:rFonts w:cstheme="minorHAnsi"/>
        </w:rPr>
      </w:pPr>
      <w:r>
        <w:rPr>
          <w:rFonts w:cstheme="minorHAnsi"/>
        </w:rPr>
        <w:t>Inicialización de la aplicación y caché</w:t>
      </w:r>
      <w:r w:rsidRPr="00951B47">
        <w:rPr>
          <w:rFonts w:cstheme="minorHAnsi"/>
        </w:rPr>
        <w:t xml:space="preserve">: </w:t>
      </w:r>
    </w:p>
    <w:p w14:paraId="7641A881" w14:textId="29DF1300" w:rsidR="002756AA" w:rsidRPr="006D4926" w:rsidRDefault="002756AA" w:rsidP="00792A67">
      <w:pPr>
        <w:pStyle w:val="Prrafodelista"/>
        <w:numPr>
          <w:ilvl w:val="1"/>
          <w:numId w:val="44"/>
        </w:numPr>
        <w:spacing w:line="360" w:lineRule="auto"/>
        <w:jc w:val="both"/>
        <w:rPr>
          <w:rFonts w:cstheme="minorHAnsi"/>
        </w:rPr>
      </w:pPr>
      <w:r>
        <w:t>Se crea una instancia de la aplicación FastAPI y se configura un cache en memoria para almacenar respuestas temporales.</w:t>
      </w:r>
    </w:p>
    <w:p w14:paraId="4E21D767" w14:textId="77777777" w:rsidR="006D4926" w:rsidRPr="006D4926" w:rsidRDefault="006D4926" w:rsidP="006D4926">
      <w:pPr>
        <w:pStyle w:val="Prrafodelista"/>
        <w:spacing w:line="360" w:lineRule="auto"/>
        <w:ind w:left="1440"/>
        <w:jc w:val="both"/>
        <w:rPr>
          <w:rFonts w:cstheme="minorHAnsi"/>
        </w:rPr>
      </w:pPr>
    </w:p>
    <w:p w14:paraId="0116022B" w14:textId="16DDCA14" w:rsidR="006D4926" w:rsidRDefault="006D4926" w:rsidP="006D4926">
      <w:pPr>
        <w:pStyle w:val="Prrafodelista"/>
        <w:numPr>
          <w:ilvl w:val="1"/>
          <w:numId w:val="44"/>
        </w:numPr>
        <w:spacing w:line="360" w:lineRule="auto"/>
        <w:jc w:val="both"/>
        <w:rPr>
          <w:rFonts w:cstheme="minorHAnsi"/>
        </w:rPr>
      </w:pPr>
      <w:r w:rsidRPr="006D4926">
        <w:rPr>
          <w:rFonts w:cstheme="minorHAnsi"/>
        </w:rPr>
        <w:t xml:space="preserve">Se decide incorporar </w:t>
      </w:r>
      <w:r w:rsidRPr="006D4926">
        <w:rPr>
          <w:rStyle w:val="CdigoHTML"/>
          <w:rFonts w:asciiTheme="minorHAnsi" w:hAnsiTheme="minorHAnsi" w:cstheme="minorHAnsi"/>
          <w:sz w:val="24"/>
          <w:szCs w:val="24"/>
        </w:rPr>
        <w:t>aioredis</w:t>
      </w:r>
      <w:r w:rsidRPr="006D4926">
        <w:rPr>
          <w:rFonts w:cstheme="minorHAnsi"/>
        </w:rPr>
        <w:t xml:space="preserve"> para utilizar Redis como backend de caché en la aplicación FastAPI utilizando </w:t>
      </w:r>
      <w:r w:rsidRPr="006D4926">
        <w:rPr>
          <w:rStyle w:val="CdigoHTML"/>
          <w:rFonts w:asciiTheme="minorHAnsi" w:hAnsiTheme="minorHAnsi" w:cstheme="minorHAnsi"/>
          <w:sz w:val="24"/>
          <w:szCs w:val="24"/>
        </w:rPr>
        <w:t>aiocache</w:t>
      </w:r>
      <w:r w:rsidRPr="006D4926">
        <w:rPr>
          <w:rFonts w:cstheme="minorHAnsi"/>
        </w:rPr>
        <w:t xml:space="preserve">, </w:t>
      </w:r>
      <w:r>
        <w:rPr>
          <w:rFonts w:cstheme="minorHAnsi"/>
        </w:rPr>
        <w:t>el cual se deberá configurar en primera instancia</w:t>
      </w:r>
      <w:r w:rsidRPr="006D4926">
        <w:rPr>
          <w:rFonts w:cstheme="minorHAnsi"/>
        </w:rPr>
        <w:t xml:space="preserve"> para que utilice Redis. Aquí se muestra cómo de haría, incluyendo la instalación y configuración dentro del código.</w:t>
      </w:r>
    </w:p>
    <w:p w14:paraId="2E8E37AD" w14:textId="585805EF" w:rsidR="006D4926" w:rsidRDefault="006D4926" w:rsidP="006D4926">
      <w:pPr>
        <w:pStyle w:val="Prrafodelista"/>
        <w:numPr>
          <w:ilvl w:val="1"/>
          <w:numId w:val="44"/>
        </w:numPr>
        <w:spacing w:line="360" w:lineRule="auto"/>
        <w:jc w:val="both"/>
        <w:rPr>
          <w:rFonts w:cstheme="minorHAnsi"/>
        </w:rPr>
      </w:pPr>
    </w:p>
    <w:p w14:paraId="6F130591" w14:textId="77777777" w:rsidR="006D4926" w:rsidRPr="006D4926" w:rsidRDefault="006D4926" w:rsidP="006D4926">
      <w:pPr>
        <w:pStyle w:val="Prrafodelista"/>
        <w:numPr>
          <w:ilvl w:val="1"/>
          <w:numId w:val="44"/>
        </w:numPr>
        <w:spacing w:line="360" w:lineRule="auto"/>
        <w:jc w:val="both"/>
        <w:rPr>
          <w:rFonts w:cstheme="minorHAnsi"/>
        </w:rPr>
      </w:pPr>
    </w:p>
    <w:p w14:paraId="1555122E" w14:textId="77777777" w:rsidR="00906BC2" w:rsidRDefault="00906BC2" w:rsidP="002756AA">
      <w:pPr>
        <w:spacing w:line="360" w:lineRule="auto"/>
        <w:jc w:val="both"/>
        <w:rPr>
          <w:rFonts w:cstheme="minorHAnsi"/>
        </w:rPr>
      </w:pPr>
    </w:p>
    <w:p w14:paraId="33777142" w14:textId="604C586A" w:rsidR="002756AA" w:rsidRPr="00951B47" w:rsidRDefault="002756AA" w:rsidP="002756AA">
      <w:pPr>
        <w:pStyle w:val="Prrafodelista"/>
        <w:numPr>
          <w:ilvl w:val="0"/>
          <w:numId w:val="44"/>
        </w:numPr>
        <w:spacing w:line="360" w:lineRule="auto"/>
        <w:jc w:val="both"/>
        <w:rPr>
          <w:rFonts w:cstheme="minorHAnsi"/>
        </w:rPr>
      </w:pPr>
      <w:r>
        <w:rPr>
          <w:rFonts w:cstheme="minorHAnsi"/>
        </w:rPr>
        <w:t>Configuración de la API key y modelo</w:t>
      </w:r>
      <w:r w:rsidRPr="00951B47">
        <w:rPr>
          <w:rFonts w:cstheme="minorHAnsi"/>
        </w:rPr>
        <w:t xml:space="preserve">: </w:t>
      </w:r>
    </w:p>
    <w:p w14:paraId="0840B8C3" w14:textId="5FC26BBE" w:rsidR="002756AA" w:rsidRPr="002756AA" w:rsidRDefault="002756AA" w:rsidP="002756AA">
      <w:pPr>
        <w:pStyle w:val="Prrafodelista"/>
        <w:numPr>
          <w:ilvl w:val="1"/>
          <w:numId w:val="44"/>
        </w:numPr>
        <w:spacing w:line="360" w:lineRule="auto"/>
        <w:jc w:val="both"/>
        <w:rPr>
          <w:rFonts w:cstheme="minorHAnsi"/>
        </w:rPr>
      </w:pPr>
      <w:r>
        <w:t>Se obtiene la clave API para el servicio GROQ y se carga el modelo de lenguaje utilizando ChatGroq.</w:t>
      </w:r>
    </w:p>
    <w:p w14:paraId="105BB4D3" w14:textId="77777777" w:rsidR="002756AA" w:rsidRDefault="002756AA" w:rsidP="002756AA">
      <w:pPr>
        <w:pStyle w:val="Prrafodelista"/>
        <w:spacing w:line="360" w:lineRule="auto"/>
        <w:jc w:val="both"/>
        <w:rPr>
          <w:rFonts w:cstheme="minorHAnsi"/>
        </w:rPr>
      </w:pPr>
    </w:p>
    <w:p w14:paraId="70A89ED5" w14:textId="3CD9F368" w:rsidR="00240EDA" w:rsidRPr="00951B47" w:rsidRDefault="00240EDA" w:rsidP="00951B47">
      <w:pPr>
        <w:pStyle w:val="Prrafodelista"/>
        <w:numPr>
          <w:ilvl w:val="0"/>
          <w:numId w:val="44"/>
        </w:numPr>
        <w:spacing w:line="360" w:lineRule="auto"/>
        <w:jc w:val="both"/>
        <w:rPr>
          <w:rFonts w:cstheme="minorHAnsi"/>
        </w:rPr>
      </w:pPr>
      <w:r w:rsidRPr="00951B47">
        <w:rPr>
          <w:rFonts w:cstheme="minorHAnsi"/>
        </w:rPr>
        <w:t xml:space="preserve">Inicialización del Modelo de Lenguaje y Configuración del </w:t>
      </w:r>
      <w:r w:rsidR="00CC2604" w:rsidRPr="00951B47">
        <w:rPr>
          <w:rFonts w:cstheme="minorHAnsi"/>
        </w:rPr>
        <w:t>p</w:t>
      </w:r>
      <w:r w:rsidRPr="00951B47">
        <w:rPr>
          <w:rFonts w:cstheme="minorHAnsi"/>
        </w:rPr>
        <w:t xml:space="preserve">rompt: </w:t>
      </w:r>
    </w:p>
    <w:p w14:paraId="0FE23EDA"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Se carga el modelo de lenguaje GPT-J utilizando la clase GroqModel de langchain_groq, especificando el nombre del modelo y la clave API de Groq.</w:t>
      </w:r>
    </w:p>
    <w:p w14:paraId="7591F334"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Se configura un ChatPromptTemplate para guiar cómo el modelo debe formular respuestas, instruyéndolo a responder preguntas basadas en el contexto proporcionado.</w:t>
      </w:r>
    </w:p>
    <w:p w14:paraId="3A8FC4DA" w14:textId="77777777" w:rsidR="00906BC2" w:rsidRPr="00951B47" w:rsidRDefault="00906BC2" w:rsidP="00951B47">
      <w:pPr>
        <w:pStyle w:val="Prrafodelista"/>
        <w:spacing w:line="360" w:lineRule="auto"/>
        <w:ind w:left="1440"/>
        <w:jc w:val="both"/>
        <w:rPr>
          <w:rFonts w:cstheme="minorHAnsi"/>
        </w:rPr>
      </w:pPr>
    </w:p>
    <w:p w14:paraId="7B2C1310" w14:textId="77777777" w:rsidR="00240EDA" w:rsidRPr="00951B47" w:rsidRDefault="00240EDA" w:rsidP="00951B47">
      <w:pPr>
        <w:pStyle w:val="Prrafodelista"/>
        <w:numPr>
          <w:ilvl w:val="0"/>
          <w:numId w:val="44"/>
        </w:numPr>
        <w:spacing w:line="360" w:lineRule="auto"/>
        <w:jc w:val="both"/>
        <w:rPr>
          <w:rFonts w:cstheme="minorHAnsi"/>
        </w:rPr>
      </w:pPr>
      <w:r w:rsidRPr="00951B47">
        <w:rPr>
          <w:rFonts w:cstheme="minorHAnsi"/>
        </w:rPr>
        <w:t xml:space="preserve">Carga y Vectorización de Documentos: </w:t>
      </w:r>
    </w:p>
    <w:p w14:paraId="64E452B5"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En el evento de inicio de la aplicación (@app.on_event("startup")), se cargan los documentos desde diferentes fuentes (PDF, CSV, JSON) utilizando los cargadores correspondientes de LangChain.</w:t>
      </w:r>
    </w:p>
    <w:p w14:paraId="2645DA5F"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Los documentos se dividen en fragmentos más pequeños utilizando RecursiveCharacterTextSplitter y se vectorizan utilizando OllamaEmbeddings y FAISS para crear una base de datos vectorial eficiente.</w:t>
      </w:r>
    </w:p>
    <w:p w14:paraId="569DB42F" w14:textId="77777777" w:rsidR="00906BC2" w:rsidRPr="00951B47" w:rsidRDefault="00906BC2" w:rsidP="00951B47">
      <w:pPr>
        <w:pStyle w:val="Prrafodelista"/>
        <w:spacing w:line="360" w:lineRule="auto"/>
        <w:ind w:left="1440"/>
        <w:jc w:val="both"/>
        <w:rPr>
          <w:rFonts w:cstheme="minorHAnsi"/>
        </w:rPr>
      </w:pPr>
    </w:p>
    <w:p w14:paraId="60D74893" w14:textId="77777777" w:rsidR="00240EDA" w:rsidRPr="00951B47" w:rsidRDefault="00240EDA" w:rsidP="00951B47">
      <w:pPr>
        <w:pStyle w:val="Prrafodelista"/>
        <w:numPr>
          <w:ilvl w:val="0"/>
          <w:numId w:val="44"/>
        </w:numPr>
        <w:spacing w:line="360" w:lineRule="auto"/>
        <w:jc w:val="both"/>
        <w:rPr>
          <w:rFonts w:cstheme="minorHAnsi"/>
        </w:rPr>
      </w:pPr>
      <w:r w:rsidRPr="00951B47">
        <w:rPr>
          <w:rFonts w:cstheme="minorHAnsi"/>
        </w:rPr>
        <w:t xml:space="preserve">Configuración de Herramientas Adicionales: </w:t>
      </w:r>
    </w:p>
    <w:p w14:paraId="3E0815FB"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Se crean instancias de las herramientas WikipediaQueryRun y ArxivQueryRun utilizando los envoltorios de API correspondientes.</w:t>
      </w:r>
    </w:p>
    <w:p w14:paraId="57400B35"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Estas herramientas permiten realizar consultas en Wikipedia y Arxiv para obtener información adicional durante el proceso de generación de respuestas.</w:t>
      </w:r>
    </w:p>
    <w:p w14:paraId="244AE467" w14:textId="77777777" w:rsidR="00906BC2" w:rsidRPr="00951B47" w:rsidRDefault="00906BC2" w:rsidP="00951B47">
      <w:pPr>
        <w:pStyle w:val="Prrafodelista"/>
        <w:spacing w:line="360" w:lineRule="auto"/>
        <w:ind w:left="1440"/>
        <w:jc w:val="both"/>
        <w:rPr>
          <w:rFonts w:cstheme="minorHAnsi"/>
        </w:rPr>
      </w:pPr>
    </w:p>
    <w:p w14:paraId="4EFAE5F7" w14:textId="77777777" w:rsidR="00240EDA" w:rsidRPr="00951B47" w:rsidRDefault="00240EDA" w:rsidP="00951B47">
      <w:pPr>
        <w:pStyle w:val="Prrafodelista"/>
        <w:numPr>
          <w:ilvl w:val="0"/>
          <w:numId w:val="44"/>
        </w:numPr>
        <w:spacing w:line="360" w:lineRule="auto"/>
        <w:jc w:val="both"/>
        <w:rPr>
          <w:rFonts w:cstheme="minorHAnsi"/>
        </w:rPr>
      </w:pPr>
      <w:r w:rsidRPr="00951B47">
        <w:rPr>
          <w:rFonts w:cstheme="minorHAnsi"/>
        </w:rPr>
        <w:t xml:space="preserve">Endpoint de Consulta (/ask): </w:t>
      </w:r>
    </w:p>
    <w:p w14:paraId="0A551C49"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Se define un endpoint de API (@app.post("/ask")) que recibe las consultas de los usuarios.</w:t>
      </w:r>
    </w:p>
    <w:p w14:paraId="7E2AD10A"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La consulta se traduce del español al inglés utilizando la biblioteca googletrans.</w:t>
      </w:r>
    </w:p>
    <w:p w14:paraId="4BA2797F" w14:textId="77777777" w:rsidR="00240EDA" w:rsidRPr="00951B47" w:rsidRDefault="00240EDA" w:rsidP="002756AA">
      <w:pPr>
        <w:pStyle w:val="Prrafodelista"/>
        <w:numPr>
          <w:ilvl w:val="1"/>
          <w:numId w:val="44"/>
        </w:numPr>
        <w:spacing w:line="360" w:lineRule="auto"/>
        <w:jc w:val="both"/>
        <w:rPr>
          <w:rFonts w:cstheme="minorHAnsi"/>
        </w:rPr>
      </w:pPr>
      <w:r w:rsidRPr="00951B47">
        <w:rPr>
          <w:rFonts w:cstheme="minorHAnsi"/>
        </w:rPr>
        <w:lastRenderedPageBreak/>
        <w:t>Se crea un agente personalizado utilizando la función create_custom_tools_agent, pasando el modelo de lenguaje, las herramientas adicionales y el prompt.</w:t>
      </w:r>
    </w:p>
    <w:p w14:paraId="331BE98F" w14:textId="77777777" w:rsidR="00240EDA" w:rsidRPr="00951B47" w:rsidRDefault="00240EDA" w:rsidP="00951B47">
      <w:pPr>
        <w:pStyle w:val="Prrafodelista"/>
        <w:numPr>
          <w:ilvl w:val="1"/>
          <w:numId w:val="44"/>
        </w:numPr>
        <w:spacing w:line="360" w:lineRule="auto"/>
        <w:jc w:val="both"/>
        <w:rPr>
          <w:rFonts w:cstheme="minorHAnsi"/>
        </w:rPr>
      </w:pPr>
      <w:r w:rsidRPr="00951B47">
        <w:rPr>
          <w:rFonts w:cstheme="minorHAnsi"/>
        </w:rPr>
        <w:t>El agente procesa la consulta y genera una respuesta utilizando el modelo de lenguaje y las herramientas adicionales.</w:t>
      </w:r>
    </w:p>
    <w:p w14:paraId="50DBE66B" w14:textId="77777777" w:rsidR="00240EDA" w:rsidRDefault="00240EDA" w:rsidP="00951B47">
      <w:pPr>
        <w:pStyle w:val="Prrafodelista"/>
        <w:numPr>
          <w:ilvl w:val="1"/>
          <w:numId w:val="44"/>
        </w:numPr>
        <w:spacing w:line="360" w:lineRule="auto"/>
        <w:jc w:val="both"/>
        <w:rPr>
          <w:rFonts w:cstheme="minorHAnsi"/>
        </w:rPr>
      </w:pPr>
      <w:r w:rsidRPr="00951B47">
        <w:rPr>
          <w:rFonts w:cstheme="minorHAnsi"/>
        </w:rPr>
        <w:t>La respuesta generada se traduce de vuelta al español utilizando googletrans y se devuelve al usuario junto con el contexto utilizado para generarla.</w:t>
      </w:r>
    </w:p>
    <w:p w14:paraId="12AC8B7A" w14:textId="77777777" w:rsidR="002756AA" w:rsidRDefault="002756AA" w:rsidP="002756AA">
      <w:pPr>
        <w:spacing w:line="360" w:lineRule="auto"/>
        <w:jc w:val="both"/>
        <w:rPr>
          <w:rFonts w:cstheme="minorHAnsi"/>
        </w:rPr>
      </w:pPr>
    </w:p>
    <w:p w14:paraId="49340E69" w14:textId="4ECF72EA" w:rsidR="002756AA" w:rsidRPr="00951B47" w:rsidRDefault="002756AA" w:rsidP="002756AA">
      <w:pPr>
        <w:pStyle w:val="Prrafodelista"/>
        <w:numPr>
          <w:ilvl w:val="0"/>
          <w:numId w:val="44"/>
        </w:numPr>
        <w:spacing w:line="360" w:lineRule="auto"/>
        <w:jc w:val="both"/>
        <w:rPr>
          <w:rFonts w:cstheme="minorHAnsi"/>
        </w:rPr>
      </w:pPr>
      <w:r>
        <w:rPr>
          <w:rFonts w:cstheme="minorHAnsi"/>
        </w:rPr>
        <w:t>Función de carga de documentos cacheada</w:t>
      </w:r>
      <w:r w:rsidRPr="00951B47">
        <w:rPr>
          <w:rFonts w:cstheme="minorHAnsi"/>
        </w:rPr>
        <w:t xml:space="preserve">: </w:t>
      </w:r>
    </w:p>
    <w:p w14:paraId="02EC959B" w14:textId="28EBE979" w:rsidR="002756AA" w:rsidRPr="002756AA" w:rsidRDefault="002756AA" w:rsidP="003A70F5">
      <w:pPr>
        <w:pStyle w:val="Prrafodelista"/>
        <w:numPr>
          <w:ilvl w:val="1"/>
          <w:numId w:val="44"/>
        </w:numPr>
        <w:spacing w:line="360" w:lineRule="auto"/>
        <w:jc w:val="both"/>
        <w:rPr>
          <w:rFonts w:cstheme="minorHAnsi"/>
        </w:rPr>
      </w:pPr>
      <w:r>
        <w:t>Esta función carga documentos desde directorios y archivos especificados, combinando los datos en una lista. La función está cacheada para evitar recargas frecuentes</w:t>
      </w:r>
    </w:p>
    <w:p w14:paraId="31130D9C" w14:textId="77777777" w:rsidR="002756AA" w:rsidRDefault="002756AA" w:rsidP="002756AA">
      <w:pPr>
        <w:pStyle w:val="Prrafodelista"/>
        <w:spacing w:line="360" w:lineRule="auto"/>
        <w:ind w:left="1440"/>
        <w:jc w:val="both"/>
      </w:pPr>
    </w:p>
    <w:p w14:paraId="2459AFEB" w14:textId="77777777" w:rsidR="002756AA" w:rsidRPr="002756AA" w:rsidRDefault="002756AA" w:rsidP="002756AA">
      <w:pPr>
        <w:pStyle w:val="Prrafodelista"/>
        <w:spacing w:line="360" w:lineRule="auto"/>
        <w:ind w:left="1440"/>
        <w:jc w:val="both"/>
        <w:rPr>
          <w:rFonts w:cstheme="minorHAnsi"/>
        </w:rPr>
      </w:pPr>
    </w:p>
    <w:p w14:paraId="2C6B8CE9" w14:textId="285E5199" w:rsidR="00284D33" w:rsidRPr="00951B47" w:rsidRDefault="001223C4" w:rsidP="00951B47">
      <w:pPr>
        <w:pStyle w:val="Ttulo3"/>
        <w:spacing w:line="360" w:lineRule="auto"/>
        <w:jc w:val="both"/>
        <w:rPr>
          <w:rFonts w:asciiTheme="minorHAnsi" w:hAnsiTheme="minorHAnsi" w:cstheme="minorHAnsi"/>
        </w:rPr>
      </w:pPr>
      <w:bookmarkStart w:id="35" w:name="_Toc168500319"/>
      <w:r w:rsidRPr="00951B47">
        <w:rPr>
          <w:rFonts w:asciiTheme="minorHAnsi" w:hAnsiTheme="minorHAnsi" w:cstheme="minorHAnsi"/>
        </w:rPr>
        <w:t xml:space="preserve">Funcionamiento del </w:t>
      </w:r>
      <w:r w:rsidR="00600266" w:rsidRPr="00951B47">
        <w:rPr>
          <w:rFonts w:asciiTheme="minorHAnsi" w:hAnsiTheme="minorHAnsi" w:cstheme="minorHAnsi"/>
        </w:rPr>
        <w:t>custom_agent.py</w:t>
      </w:r>
      <w:bookmarkEnd w:id="35"/>
    </w:p>
    <w:p w14:paraId="7EB305B9" w14:textId="77777777" w:rsidR="00C461B8" w:rsidRPr="00951B47" w:rsidRDefault="00C461B8" w:rsidP="00951B47">
      <w:pPr>
        <w:spacing w:line="360" w:lineRule="auto"/>
        <w:jc w:val="both"/>
        <w:rPr>
          <w:rFonts w:cstheme="minorHAnsi"/>
        </w:rPr>
      </w:pPr>
    </w:p>
    <w:p w14:paraId="1657B7CF" w14:textId="1D63FD4A" w:rsidR="005651A1" w:rsidRPr="00951B47" w:rsidRDefault="00C461B8" w:rsidP="00951B47">
      <w:pPr>
        <w:pStyle w:val="Prrafodelista"/>
        <w:numPr>
          <w:ilvl w:val="0"/>
          <w:numId w:val="47"/>
        </w:numPr>
        <w:spacing w:line="360" w:lineRule="auto"/>
        <w:jc w:val="both"/>
        <w:rPr>
          <w:rFonts w:cstheme="minorHAnsi"/>
        </w:rPr>
      </w:pPr>
      <w:r w:rsidRPr="00951B47">
        <w:rPr>
          <w:rFonts w:cstheme="minorHAnsi"/>
        </w:rPr>
        <w:t>Definición de las clases y componentes:</w:t>
      </w:r>
    </w:p>
    <w:p w14:paraId="205A0935" w14:textId="69506DE6" w:rsidR="001B2082" w:rsidRPr="00951B47" w:rsidRDefault="008910BF" w:rsidP="00951B47">
      <w:pPr>
        <w:pStyle w:val="Prrafodelista"/>
        <w:numPr>
          <w:ilvl w:val="1"/>
          <w:numId w:val="47"/>
        </w:numPr>
        <w:spacing w:line="360" w:lineRule="auto"/>
        <w:jc w:val="both"/>
        <w:rPr>
          <w:rFonts w:cstheme="minorHAnsi"/>
        </w:rPr>
      </w:pPr>
      <w:r w:rsidRPr="00951B47">
        <w:rPr>
          <w:rFonts w:cstheme="minorHAnsi"/>
        </w:rPr>
        <w:t>T</w:t>
      </w:r>
      <w:r w:rsidR="009355BF" w:rsidRPr="00951B47">
        <w:rPr>
          <w:rFonts w:cstheme="minorHAnsi"/>
        </w:rPr>
        <w:t>ras la carga de los paquetes necesarios</w:t>
      </w:r>
      <w:r w:rsidR="009D2758" w:rsidRPr="00951B47">
        <w:rPr>
          <w:rFonts w:cstheme="minorHAnsi"/>
        </w:rPr>
        <w:t xml:space="preserve">, </w:t>
      </w:r>
      <w:r w:rsidR="00DD7BDB" w:rsidRPr="00951B47">
        <w:rPr>
          <w:rFonts w:cstheme="minorHAnsi"/>
        </w:rPr>
        <w:t>se define</w:t>
      </w:r>
      <w:r w:rsidR="00BA3B83" w:rsidRPr="00951B47">
        <w:rPr>
          <w:rFonts w:cstheme="minorHAnsi"/>
        </w:rPr>
        <w:t xml:space="preserve"> en primera instancia la clase CustomAgent que presenta dos</w:t>
      </w:r>
      <w:r w:rsidR="0055356F" w:rsidRPr="00951B47">
        <w:rPr>
          <w:rFonts w:cstheme="minorHAnsi"/>
        </w:rPr>
        <w:t xml:space="preserve"> los métodos “input_key” (definiendo las claves de entrada requeridas) y </w:t>
      </w:r>
      <w:r w:rsidR="008A36A8" w:rsidRPr="00951B47">
        <w:rPr>
          <w:rFonts w:cstheme="minorHAnsi"/>
        </w:rPr>
        <w:t>“plan</w:t>
      </w:r>
      <w:r w:rsidR="0002773B" w:rsidRPr="00951B47">
        <w:rPr>
          <w:rFonts w:cstheme="minorHAnsi"/>
        </w:rPr>
        <w:t>”</w:t>
      </w:r>
      <w:r w:rsidR="008379FA" w:rsidRPr="00951B47">
        <w:rPr>
          <w:rFonts w:cstheme="minorHAnsi"/>
        </w:rPr>
        <w:t xml:space="preserve"> (determina el plan de acción del agente, </w:t>
      </w:r>
      <w:r w:rsidR="00C12B24" w:rsidRPr="00951B47">
        <w:rPr>
          <w:rFonts w:cstheme="minorHAnsi"/>
        </w:rPr>
        <w:t xml:space="preserve">mediante un número de pasos intermedios y </w:t>
      </w:r>
      <w:r w:rsidR="00DD7BDB" w:rsidRPr="00951B47">
        <w:rPr>
          <w:rFonts w:cstheme="minorHAnsi"/>
        </w:rPr>
        <w:t>su entrada correspondiente).</w:t>
      </w:r>
    </w:p>
    <w:p w14:paraId="7F1CF7E9" w14:textId="5CCCD9A7" w:rsidR="00DD7BDB" w:rsidRPr="00951B47" w:rsidRDefault="00DD7BDB" w:rsidP="00951B47">
      <w:pPr>
        <w:pStyle w:val="Prrafodelista"/>
        <w:numPr>
          <w:ilvl w:val="1"/>
          <w:numId w:val="47"/>
        </w:numPr>
        <w:spacing w:line="360" w:lineRule="auto"/>
        <w:jc w:val="both"/>
        <w:rPr>
          <w:rFonts w:cstheme="minorHAnsi"/>
        </w:rPr>
      </w:pPr>
      <w:r w:rsidRPr="00951B47">
        <w:rPr>
          <w:rFonts w:cstheme="minorHAnsi"/>
        </w:rPr>
        <w:t xml:space="preserve">Se procede a definir la segunda clase, siendo </w:t>
      </w:r>
      <w:r w:rsidR="009C600C" w:rsidRPr="00951B47">
        <w:rPr>
          <w:rFonts w:cstheme="minorHAnsi"/>
        </w:rPr>
        <w:t>CustomOutputParser, que contiene</w:t>
      </w:r>
      <w:r w:rsidR="00D45CAB" w:rsidRPr="00951B47">
        <w:rPr>
          <w:rFonts w:cstheme="minorHAnsi"/>
        </w:rPr>
        <w:t xml:space="preserve"> las funciones “parse”, la cuál analiza la salida del LLM y </w:t>
      </w:r>
      <w:r w:rsidR="008720FD" w:rsidRPr="00951B47">
        <w:rPr>
          <w:rFonts w:cstheme="minorHAnsi"/>
        </w:rPr>
        <w:t>si esta contiene “Final</w:t>
      </w:r>
      <w:r w:rsidR="007F2D3D" w:rsidRPr="00951B47">
        <w:rPr>
          <w:rFonts w:cstheme="minorHAnsi"/>
        </w:rPr>
        <w:t xml:space="preserve"> Answer”, </w:t>
      </w:r>
      <w:r w:rsidR="00D45CAB" w:rsidRPr="00951B47">
        <w:rPr>
          <w:rFonts w:cstheme="minorHAnsi"/>
        </w:rPr>
        <w:t>devuelv</w:t>
      </w:r>
      <w:r w:rsidR="007F2D3D" w:rsidRPr="00951B47">
        <w:rPr>
          <w:rFonts w:cstheme="minorHAnsi"/>
        </w:rPr>
        <w:t>e un objeto indicando que la respuesta esta completa u otro que indi</w:t>
      </w:r>
      <w:r w:rsidR="00A020E2" w:rsidRPr="00951B47">
        <w:rPr>
          <w:rFonts w:cstheme="minorHAnsi"/>
        </w:rPr>
        <w:t>ca que se debe realizar otra acción.</w:t>
      </w:r>
    </w:p>
    <w:p w14:paraId="5033B83B" w14:textId="77777777" w:rsidR="001B2082" w:rsidRPr="00951B47" w:rsidRDefault="001B2082" w:rsidP="00951B47">
      <w:pPr>
        <w:pStyle w:val="Prrafodelista"/>
        <w:spacing w:line="360" w:lineRule="auto"/>
        <w:ind w:left="1440"/>
        <w:jc w:val="both"/>
        <w:rPr>
          <w:rFonts w:cstheme="minorHAnsi"/>
        </w:rPr>
      </w:pPr>
    </w:p>
    <w:p w14:paraId="2389DC26" w14:textId="31ACE2F8" w:rsidR="00C461B8" w:rsidRPr="00951B47" w:rsidRDefault="00C461B8" w:rsidP="00951B47">
      <w:pPr>
        <w:pStyle w:val="Prrafodelista"/>
        <w:numPr>
          <w:ilvl w:val="0"/>
          <w:numId w:val="47"/>
        </w:numPr>
        <w:spacing w:line="360" w:lineRule="auto"/>
        <w:jc w:val="both"/>
        <w:rPr>
          <w:rFonts w:cstheme="minorHAnsi"/>
        </w:rPr>
      </w:pPr>
      <w:r w:rsidRPr="00951B47">
        <w:rPr>
          <w:rFonts w:cstheme="minorHAnsi"/>
        </w:rPr>
        <w:t>Creación del agente personalizado</w:t>
      </w:r>
      <w:r w:rsidR="00473410" w:rsidRPr="00951B47">
        <w:rPr>
          <w:rFonts w:cstheme="minorHAnsi"/>
        </w:rPr>
        <w:t>:</w:t>
      </w:r>
    </w:p>
    <w:p w14:paraId="5B566AA5" w14:textId="4E7D8810" w:rsidR="00767828" w:rsidRPr="00951B47" w:rsidRDefault="00A020E2" w:rsidP="00951B47">
      <w:pPr>
        <w:pStyle w:val="Prrafodelista"/>
        <w:numPr>
          <w:ilvl w:val="1"/>
          <w:numId w:val="47"/>
        </w:numPr>
        <w:spacing w:line="360" w:lineRule="auto"/>
        <w:jc w:val="both"/>
        <w:rPr>
          <w:rFonts w:cstheme="minorHAnsi"/>
        </w:rPr>
      </w:pPr>
      <w:r w:rsidRPr="00951B47">
        <w:rPr>
          <w:rFonts w:cstheme="minorHAnsi"/>
        </w:rPr>
        <w:t xml:space="preserve">La función “create_custom_tools_agent” </w:t>
      </w:r>
      <w:r w:rsidR="00273EE8" w:rsidRPr="00951B47">
        <w:rPr>
          <w:rFonts w:cstheme="minorHAnsi"/>
        </w:rPr>
        <w:t>es la pieza central que combin</w:t>
      </w:r>
      <w:r w:rsidR="00C27681" w:rsidRPr="00951B47">
        <w:rPr>
          <w:rFonts w:cstheme="minorHAnsi"/>
        </w:rPr>
        <w:t xml:space="preserve">a todos los componentes para dar lugar a un agent </w:t>
      </w:r>
      <w:r w:rsidR="006A1173" w:rsidRPr="00951B47">
        <w:rPr>
          <w:rFonts w:cstheme="minorHAnsi"/>
        </w:rPr>
        <w:t xml:space="preserve">funcional. Tomando los tres </w:t>
      </w:r>
      <w:r w:rsidR="006A1173" w:rsidRPr="00951B47">
        <w:rPr>
          <w:rFonts w:cstheme="minorHAnsi"/>
        </w:rPr>
        <w:lastRenderedPageBreak/>
        <w:t xml:space="preserve">parámetros que definimos en </w:t>
      </w:r>
      <w:r w:rsidR="008A6B4A" w:rsidRPr="00951B47">
        <w:rPr>
          <w:rFonts w:cstheme="minorHAnsi"/>
        </w:rPr>
        <w:t>apartados anteriores, siendo “models”, “tools” y “prompt”.</w:t>
      </w:r>
    </w:p>
    <w:p w14:paraId="31386629" w14:textId="77777777" w:rsidR="001B2082" w:rsidRPr="00951B47" w:rsidRDefault="001B2082" w:rsidP="00951B47">
      <w:pPr>
        <w:pStyle w:val="Prrafodelista"/>
        <w:spacing w:line="360" w:lineRule="auto"/>
        <w:ind w:left="1440"/>
        <w:jc w:val="both"/>
        <w:rPr>
          <w:rFonts w:cstheme="minorHAnsi"/>
        </w:rPr>
      </w:pPr>
    </w:p>
    <w:p w14:paraId="4CF77D19" w14:textId="3C33FE3B" w:rsidR="00C461B8" w:rsidRPr="00951B47" w:rsidRDefault="00C461B8" w:rsidP="00951B47">
      <w:pPr>
        <w:pStyle w:val="Prrafodelista"/>
        <w:numPr>
          <w:ilvl w:val="0"/>
          <w:numId w:val="47"/>
        </w:numPr>
        <w:spacing w:line="360" w:lineRule="auto"/>
        <w:jc w:val="both"/>
        <w:rPr>
          <w:rFonts w:cstheme="minorHAnsi"/>
        </w:rPr>
      </w:pPr>
      <w:r w:rsidRPr="00951B47">
        <w:rPr>
          <w:rFonts w:cstheme="minorHAnsi"/>
        </w:rPr>
        <w:t>Creación de la cadena del L</w:t>
      </w:r>
      <w:r w:rsidR="008A6B4A" w:rsidRPr="00951B47">
        <w:rPr>
          <w:rFonts w:cstheme="minorHAnsi"/>
        </w:rPr>
        <w:t>L</w:t>
      </w:r>
      <w:r w:rsidRPr="00951B47">
        <w:rPr>
          <w:rFonts w:cstheme="minorHAnsi"/>
        </w:rPr>
        <w:t>MChain</w:t>
      </w:r>
      <w:r w:rsidR="00473410" w:rsidRPr="00951B47">
        <w:rPr>
          <w:rFonts w:cstheme="minorHAnsi"/>
        </w:rPr>
        <w:t>:</w:t>
      </w:r>
    </w:p>
    <w:p w14:paraId="681793E9" w14:textId="1582809B" w:rsidR="00702A91" w:rsidRDefault="0013110A" w:rsidP="00702A91">
      <w:pPr>
        <w:pStyle w:val="Prrafodelista"/>
        <w:numPr>
          <w:ilvl w:val="1"/>
          <w:numId w:val="47"/>
        </w:numPr>
        <w:spacing w:line="360" w:lineRule="auto"/>
        <w:jc w:val="both"/>
        <w:rPr>
          <w:rFonts w:cstheme="minorHAnsi"/>
        </w:rPr>
      </w:pPr>
      <w:r w:rsidRPr="00951B47">
        <w:rPr>
          <w:rFonts w:cstheme="minorHAnsi"/>
        </w:rPr>
        <w:t>Este paso permite la combinación del modelo con la plantilla del prompt, encargándose de generar las respuestas basadas en la entrada y la plantilla proporcionadas.</w:t>
      </w:r>
    </w:p>
    <w:p w14:paraId="581266F1" w14:textId="77777777" w:rsidR="00702A91" w:rsidRDefault="00702A91" w:rsidP="00702A91">
      <w:pPr>
        <w:pStyle w:val="Prrafodelista"/>
        <w:spacing w:line="360" w:lineRule="auto"/>
        <w:ind w:left="1440"/>
        <w:jc w:val="both"/>
        <w:rPr>
          <w:rFonts w:cstheme="minorHAnsi"/>
        </w:rPr>
      </w:pPr>
    </w:p>
    <w:p w14:paraId="1EEAABE8" w14:textId="5F09440D" w:rsidR="00702A91" w:rsidRPr="00702A91" w:rsidRDefault="00702A91" w:rsidP="00702A91">
      <w:pPr>
        <w:spacing w:line="360" w:lineRule="auto"/>
        <w:jc w:val="center"/>
        <w:rPr>
          <w:rFonts w:cstheme="minorHAnsi"/>
        </w:rPr>
      </w:pPr>
      <w:r>
        <w:rPr>
          <w:noProof/>
        </w:rPr>
        <w:drawing>
          <wp:inline distT="0" distB="0" distL="0" distR="0" wp14:anchorId="018487FC" wp14:editId="5E2582F5">
            <wp:extent cx="5917351" cy="3657600"/>
            <wp:effectExtent l="0" t="0" r="7620" b="0"/>
            <wp:docPr id="1717543219" name="Imagen 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543219" name="Imagen 3" descr="Texto&#10;&#10;Descripción generada automáticamente"/>
                    <pic:cNvPicPr/>
                  </pic:nvPicPr>
                  <pic:blipFill rotWithShape="1">
                    <a:blip r:embed="rId21" cstate="print">
                      <a:extLst>
                        <a:ext uri="{28A0092B-C50C-407E-A947-70E740481C1C}">
                          <a14:useLocalDpi xmlns:a14="http://schemas.microsoft.com/office/drawing/2010/main" val="0"/>
                        </a:ext>
                      </a:extLst>
                    </a:blip>
                    <a:srcRect l="4556" t="6781" r="4597" b="6870"/>
                    <a:stretch/>
                  </pic:blipFill>
                  <pic:spPr bwMode="auto">
                    <a:xfrm>
                      <a:off x="0" y="0"/>
                      <a:ext cx="5927709" cy="3664002"/>
                    </a:xfrm>
                    <a:prstGeom prst="rect">
                      <a:avLst/>
                    </a:prstGeom>
                    <a:ln>
                      <a:noFill/>
                    </a:ln>
                    <a:extLst>
                      <a:ext uri="{53640926-AAD7-44D8-BBD7-CCE9431645EC}">
                        <a14:shadowObscured xmlns:a14="http://schemas.microsoft.com/office/drawing/2010/main"/>
                      </a:ext>
                    </a:extLst>
                  </pic:spPr>
                </pic:pic>
              </a:graphicData>
            </a:graphic>
          </wp:inline>
        </w:drawing>
      </w:r>
    </w:p>
    <w:p w14:paraId="77C5AEF1" w14:textId="77777777" w:rsidR="00702A91" w:rsidRDefault="00702A91" w:rsidP="00951B47">
      <w:pPr>
        <w:pStyle w:val="Prrafodelista"/>
        <w:spacing w:line="360" w:lineRule="auto"/>
        <w:ind w:left="1440"/>
        <w:jc w:val="both"/>
        <w:rPr>
          <w:rFonts w:cstheme="minorHAnsi"/>
        </w:rPr>
      </w:pPr>
    </w:p>
    <w:p w14:paraId="37218798" w14:textId="77777777" w:rsidR="00702A91" w:rsidRPr="00951B47" w:rsidRDefault="00702A91" w:rsidP="00951B47">
      <w:pPr>
        <w:pStyle w:val="Prrafodelista"/>
        <w:spacing w:line="360" w:lineRule="auto"/>
        <w:ind w:left="1440"/>
        <w:jc w:val="both"/>
        <w:rPr>
          <w:rFonts w:cstheme="minorHAnsi"/>
        </w:rPr>
      </w:pPr>
    </w:p>
    <w:p w14:paraId="1481070C" w14:textId="2C39B07A" w:rsidR="002956EC" w:rsidRPr="00951B47" w:rsidRDefault="00C461B8" w:rsidP="00951B47">
      <w:pPr>
        <w:pStyle w:val="Prrafodelista"/>
        <w:numPr>
          <w:ilvl w:val="0"/>
          <w:numId w:val="47"/>
        </w:numPr>
        <w:spacing w:line="360" w:lineRule="auto"/>
        <w:jc w:val="both"/>
        <w:rPr>
          <w:rFonts w:cstheme="minorHAnsi"/>
        </w:rPr>
      </w:pPr>
      <w:r w:rsidRPr="00951B47">
        <w:rPr>
          <w:rFonts w:cstheme="minorHAnsi"/>
        </w:rPr>
        <w:t xml:space="preserve">Configuración del agente y </w:t>
      </w:r>
      <w:r w:rsidR="00767828" w:rsidRPr="00951B47">
        <w:rPr>
          <w:rFonts w:cstheme="minorHAnsi"/>
        </w:rPr>
        <w:t>su ejecución</w:t>
      </w:r>
      <w:r w:rsidR="00473410" w:rsidRPr="00951B47">
        <w:rPr>
          <w:rFonts w:cstheme="minorHAnsi"/>
        </w:rPr>
        <w:t>:</w:t>
      </w:r>
    </w:p>
    <w:p w14:paraId="439A07EB" w14:textId="1837172E" w:rsidR="005651A1" w:rsidRPr="00951B47" w:rsidRDefault="002956EC" w:rsidP="00951B47">
      <w:pPr>
        <w:pStyle w:val="Prrafodelista"/>
        <w:numPr>
          <w:ilvl w:val="1"/>
          <w:numId w:val="47"/>
        </w:numPr>
        <w:spacing w:line="360" w:lineRule="auto"/>
        <w:jc w:val="both"/>
        <w:rPr>
          <w:rFonts w:cstheme="minorHAnsi"/>
        </w:rPr>
      </w:pPr>
      <w:r w:rsidRPr="00951B47">
        <w:rPr>
          <w:rFonts w:cstheme="minorHAnsi"/>
        </w:rPr>
        <w:t>Luego, se instancia CustomOutputParser para interpretar la salida del modelo de lenguaje. Con el objeto llm_chain y el output_parser, se crea un objeto CustomAgent configurado para usar las herramientas especificadas (allowed_tools). Finalmente, se crea un AgentExecutor que coordina las acciones del agente y las herramientas para producir una respuesta completa y coherente. La opción verbose=True</w:t>
      </w:r>
    </w:p>
    <w:p w14:paraId="66D06D94" w14:textId="77777777" w:rsidR="007D5215" w:rsidRPr="00951B47" w:rsidRDefault="007D5215" w:rsidP="00951B47">
      <w:pPr>
        <w:pStyle w:val="Prrafodelista"/>
        <w:spacing w:line="360" w:lineRule="auto"/>
        <w:ind w:left="1440"/>
        <w:jc w:val="both"/>
        <w:rPr>
          <w:rFonts w:cstheme="minorHAnsi"/>
        </w:rPr>
      </w:pPr>
    </w:p>
    <w:p w14:paraId="224C8F68" w14:textId="21E08C5B" w:rsidR="00114EB1" w:rsidRDefault="00600266" w:rsidP="00114EB1">
      <w:pPr>
        <w:pStyle w:val="Ttulo3"/>
        <w:spacing w:line="360" w:lineRule="auto"/>
        <w:jc w:val="both"/>
        <w:rPr>
          <w:rFonts w:asciiTheme="minorHAnsi" w:hAnsiTheme="minorHAnsi" w:cstheme="minorHAnsi"/>
        </w:rPr>
      </w:pPr>
      <w:bookmarkStart w:id="36" w:name="_Toc168500320"/>
      <w:r w:rsidRPr="00951B47">
        <w:rPr>
          <w:rFonts w:asciiTheme="minorHAnsi" w:hAnsiTheme="minorHAnsi" w:cstheme="minorHAnsi"/>
        </w:rPr>
        <w:lastRenderedPageBreak/>
        <w:t xml:space="preserve">Funcionamiento del </w:t>
      </w:r>
      <w:r w:rsidR="005651A1" w:rsidRPr="00951B47">
        <w:rPr>
          <w:rFonts w:asciiTheme="minorHAnsi" w:hAnsiTheme="minorHAnsi" w:cstheme="minorHAnsi"/>
        </w:rPr>
        <w:t>streamlit</w:t>
      </w:r>
      <w:r w:rsidRPr="00951B47">
        <w:rPr>
          <w:rFonts w:asciiTheme="minorHAnsi" w:hAnsiTheme="minorHAnsi" w:cstheme="minorHAnsi"/>
        </w:rPr>
        <w:t>_</w:t>
      </w:r>
      <w:r w:rsidR="005651A1" w:rsidRPr="00951B47">
        <w:rPr>
          <w:rFonts w:asciiTheme="minorHAnsi" w:hAnsiTheme="minorHAnsi" w:cstheme="minorHAnsi"/>
        </w:rPr>
        <w:t>app</w:t>
      </w:r>
      <w:r w:rsidRPr="00951B47">
        <w:rPr>
          <w:rFonts w:asciiTheme="minorHAnsi" w:hAnsiTheme="minorHAnsi" w:cstheme="minorHAnsi"/>
        </w:rPr>
        <w:t>.py</w:t>
      </w:r>
      <w:bookmarkEnd w:id="36"/>
    </w:p>
    <w:p w14:paraId="3BB1E92B" w14:textId="77777777" w:rsidR="00702A91" w:rsidRPr="00702A91" w:rsidRDefault="00702A91" w:rsidP="00702A91"/>
    <w:p w14:paraId="34D7F8A3" w14:textId="564EA86B" w:rsidR="00114EB1" w:rsidRPr="00114EB1" w:rsidRDefault="00114EB1" w:rsidP="00FC0315">
      <w:pPr>
        <w:pStyle w:val="Prrafodelista"/>
        <w:numPr>
          <w:ilvl w:val="0"/>
          <w:numId w:val="48"/>
        </w:numPr>
        <w:spacing w:line="360" w:lineRule="auto"/>
        <w:jc w:val="both"/>
        <w:rPr>
          <w:rFonts w:cstheme="minorHAnsi"/>
        </w:rPr>
      </w:pPr>
      <w:r w:rsidRPr="00114EB1">
        <w:rPr>
          <w:rFonts w:cstheme="minorHAnsi"/>
        </w:rPr>
        <w:t>Importación de librerías y configuración inicial</w:t>
      </w:r>
    </w:p>
    <w:p w14:paraId="6152AC72" w14:textId="48CC2A09" w:rsidR="007E286C" w:rsidRPr="00951B47" w:rsidRDefault="00EC66AA" w:rsidP="00951B47">
      <w:pPr>
        <w:pStyle w:val="Prrafodelista"/>
        <w:numPr>
          <w:ilvl w:val="1"/>
          <w:numId w:val="48"/>
        </w:numPr>
        <w:spacing w:line="360" w:lineRule="auto"/>
        <w:jc w:val="both"/>
        <w:rPr>
          <w:rFonts w:cstheme="minorHAnsi"/>
        </w:rPr>
      </w:pPr>
      <w:r w:rsidRPr="00951B47">
        <w:rPr>
          <w:rFonts w:cstheme="minorHAnsi"/>
        </w:rPr>
        <w:t>Se importa “Streamlit”, “requests”</w:t>
      </w:r>
      <w:r w:rsidR="007F449C" w:rsidRPr="00951B47">
        <w:rPr>
          <w:rFonts w:cstheme="minorHAnsi"/>
        </w:rPr>
        <w:t xml:space="preserve"> para realizar solicitudes HTTP al servicio API</w:t>
      </w:r>
      <w:r w:rsidRPr="00951B47">
        <w:rPr>
          <w:rFonts w:cstheme="minorHAnsi"/>
        </w:rPr>
        <w:t>, “aiocache” y “JsonSerializer”</w:t>
      </w:r>
      <w:r w:rsidR="007F449C" w:rsidRPr="00951B47">
        <w:rPr>
          <w:rFonts w:cstheme="minorHAnsi"/>
        </w:rPr>
        <w:t>, ambas para poder manerjar el caché utilizado por Redis.</w:t>
      </w:r>
    </w:p>
    <w:p w14:paraId="1102F0F6" w14:textId="77777777" w:rsidR="007E286C" w:rsidRPr="00951B47" w:rsidRDefault="007E286C" w:rsidP="00951B47">
      <w:pPr>
        <w:pStyle w:val="Prrafodelista"/>
        <w:spacing w:line="360" w:lineRule="auto"/>
        <w:ind w:left="1440"/>
        <w:jc w:val="both"/>
        <w:rPr>
          <w:rFonts w:cstheme="minorHAnsi"/>
        </w:rPr>
      </w:pPr>
    </w:p>
    <w:p w14:paraId="66E9A1AF" w14:textId="7C52110C" w:rsidR="0064612F" w:rsidRPr="00951B47" w:rsidRDefault="0064612F" w:rsidP="00951B47">
      <w:pPr>
        <w:pStyle w:val="Prrafodelista"/>
        <w:numPr>
          <w:ilvl w:val="0"/>
          <w:numId w:val="48"/>
        </w:numPr>
        <w:spacing w:line="360" w:lineRule="auto"/>
        <w:jc w:val="both"/>
        <w:rPr>
          <w:rFonts w:cstheme="minorHAnsi"/>
        </w:rPr>
      </w:pPr>
      <w:r w:rsidRPr="00951B47">
        <w:rPr>
          <w:rFonts w:cstheme="minorHAnsi"/>
        </w:rPr>
        <w:t>Interfaz de usuario con Streamlit</w:t>
      </w:r>
    </w:p>
    <w:p w14:paraId="6D9FB70F" w14:textId="64AD8747" w:rsidR="007E286C" w:rsidRPr="00951B47" w:rsidRDefault="00246DA1" w:rsidP="00951B47">
      <w:pPr>
        <w:pStyle w:val="Prrafodelista"/>
        <w:numPr>
          <w:ilvl w:val="1"/>
          <w:numId w:val="48"/>
        </w:numPr>
        <w:spacing w:line="360" w:lineRule="auto"/>
        <w:jc w:val="both"/>
        <w:rPr>
          <w:rFonts w:cstheme="minorHAnsi"/>
        </w:rPr>
      </w:pPr>
      <w:r w:rsidRPr="00951B47">
        <w:rPr>
          <w:rFonts w:cstheme="minorHAnsi"/>
        </w:rPr>
        <w:t>Se establece el título de la aplicación usando “st.title” y a continuación, se crea un campo de entrada de texto con “st.text_input” para que el usuario ingrese una pregunta en español.</w:t>
      </w:r>
      <w:r w:rsidR="00F565EB" w:rsidRPr="00951B47">
        <w:rPr>
          <w:rFonts w:cstheme="minorHAnsi"/>
        </w:rPr>
        <w:t xml:space="preserve"> </w:t>
      </w:r>
    </w:p>
    <w:p w14:paraId="53058AED" w14:textId="189F8083" w:rsidR="00F565EB" w:rsidRPr="00951B47" w:rsidRDefault="00F565EB" w:rsidP="00951B47">
      <w:pPr>
        <w:pStyle w:val="Prrafodelista"/>
        <w:numPr>
          <w:ilvl w:val="1"/>
          <w:numId w:val="48"/>
        </w:numPr>
        <w:spacing w:line="360" w:lineRule="auto"/>
        <w:jc w:val="both"/>
        <w:rPr>
          <w:rFonts w:cstheme="minorHAnsi"/>
        </w:rPr>
      </w:pPr>
      <w:r w:rsidRPr="00951B47">
        <w:rPr>
          <w:rFonts w:cstheme="minorHAnsi"/>
        </w:rPr>
        <w:t xml:space="preserve">A </w:t>
      </w:r>
      <w:r w:rsidR="00702A91" w:rsidRPr="00951B47">
        <w:rPr>
          <w:rFonts w:cstheme="minorHAnsi"/>
        </w:rPr>
        <w:t>continuación,</w:t>
      </w:r>
      <w:r w:rsidRPr="00951B47">
        <w:rPr>
          <w:rFonts w:cstheme="minorHAnsi"/>
        </w:rPr>
        <w:t xml:space="preserve"> el usuario deberá presionar el botón de “Obtener respuesta”.</w:t>
      </w:r>
    </w:p>
    <w:p w14:paraId="5C90C5EB" w14:textId="77777777" w:rsidR="007E286C" w:rsidRPr="00951B47" w:rsidRDefault="007E286C" w:rsidP="00951B47">
      <w:pPr>
        <w:pStyle w:val="Prrafodelista"/>
        <w:spacing w:line="360" w:lineRule="auto"/>
        <w:ind w:left="1440"/>
        <w:jc w:val="both"/>
        <w:rPr>
          <w:rFonts w:cstheme="minorHAnsi"/>
        </w:rPr>
      </w:pPr>
    </w:p>
    <w:p w14:paraId="029FC034" w14:textId="77474DD4" w:rsidR="00473410" w:rsidRPr="00951B47" w:rsidRDefault="00473410" w:rsidP="00951B47">
      <w:pPr>
        <w:pStyle w:val="Prrafodelista"/>
        <w:numPr>
          <w:ilvl w:val="0"/>
          <w:numId w:val="48"/>
        </w:numPr>
        <w:spacing w:line="360" w:lineRule="auto"/>
        <w:jc w:val="both"/>
        <w:rPr>
          <w:rFonts w:cstheme="minorHAnsi"/>
        </w:rPr>
      </w:pPr>
      <w:r w:rsidRPr="00951B47">
        <w:rPr>
          <w:rFonts w:cstheme="minorHAnsi"/>
        </w:rPr>
        <w:t>Mostrado de la respuesta</w:t>
      </w:r>
      <w:r w:rsidR="007E286C" w:rsidRPr="00951B47">
        <w:rPr>
          <w:rFonts w:cstheme="minorHAnsi"/>
        </w:rPr>
        <w:t>:</w:t>
      </w:r>
    </w:p>
    <w:p w14:paraId="2473C0F2" w14:textId="7237AFD3" w:rsidR="007E286C" w:rsidRPr="00951B47" w:rsidRDefault="007E286C" w:rsidP="00951B47">
      <w:pPr>
        <w:pStyle w:val="Prrafodelista"/>
        <w:numPr>
          <w:ilvl w:val="1"/>
          <w:numId w:val="48"/>
        </w:numPr>
        <w:spacing w:line="360" w:lineRule="auto"/>
        <w:jc w:val="both"/>
        <w:rPr>
          <w:rFonts w:cstheme="minorHAnsi"/>
        </w:rPr>
      </w:pPr>
      <w:r w:rsidRPr="00951B47">
        <w:rPr>
          <w:rFonts w:cstheme="minorHAnsi"/>
        </w:rPr>
        <w:t>Una vez recibida la respuesta del API, se muestra la respuesta principal, tiempo de procesamiento y detalles adicionales.</w:t>
      </w:r>
    </w:p>
    <w:p w14:paraId="32D6D87D" w14:textId="35CB757B" w:rsidR="00702A91" w:rsidRDefault="007E286C" w:rsidP="00702A91">
      <w:pPr>
        <w:pStyle w:val="Prrafodelista"/>
        <w:numPr>
          <w:ilvl w:val="1"/>
          <w:numId w:val="48"/>
        </w:numPr>
        <w:spacing w:line="360" w:lineRule="auto"/>
        <w:jc w:val="both"/>
        <w:rPr>
          <w:rFonts w:cstheme="minorHAnsi"/>
        </w:rPr>
      </w:pPr>
      <w:r w:rsidRPr="00951B47">
        <w:rPr>
          <w:rFonts w:cstheme="minorHAnsi"/>
        </w:rPr>
        <w:t>Por último, para una mejor experiencia del usuario, se muestra un mensaje de éxito con respecto a la búsqueda.</w:t>
      </w:r>
    </w:p>
    <w:p w14:paraId="58030334" w14:textId="77777777" w:rsidR="00702A91" w:rsidRDefault="00702A91" w:rsidP="00702A91">
      <w:pPr>
        <w:spacing w:line="360" w:lineRule="auto"/>
        <w:jc w:val="both"/>
        <w:rPr>
          <w:rFonts w:cstheme="minorHAnsi"/>
        </w:rPr>
      </w:pPr>
    </w:p>
    <w:p w14:paraId="7CDC017B" w14:textId="77777777" w:rsidR="00702A91" w:rsidRDefault="00702A91" w:rsidP="00702A91">
      <w:pPr>
        <w:spacing w:line="360" w:lineRule="auto"/>
        <w:jc w:val="center"/>
        <w:rPr>
          <w:rFonts w:cstheme="minorHAnsi"/>
          <w:noProof/>
        </w:rPr>
      </w:pPr>
    </w:p>
    <w:p w14:paraId="534F9D0E" w14:textId="3838FA02" w:rsidR="00702A91" w:rsidRPr="00702A91" w:rsidRDefault="00702A91" w:rsidP="00702A91">
      <w:pPr>
        <w:spacing w:line="360" w:lineRule="auto"/>
        <w:jc w:val="center"/>
        <w:rPr>
          <w:rFonts w:cstheme="minorHAnsi"/>
        </w:rPr>
      </w:pPr>
      <w:r>
        <w:rPr>
          <w:rFonts w:cstheme="minorHAnsi"/>
          <w:noProof/>
        </w:rPr>
        <w:lastRenderedPageBreak/>
        <w:drawing>
          <wp:inline distT="0" distB="0" distL="0" distR="0" wp14:anchorId="31A3153B" wp14:editId="334AF854">
            <wp:extent cx="5975158" cy="5359400"/>
            <wp:effectExtent l="0" t="0" r="6985" b="0"/>
            <wp:docPr id="1838402821"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02821" name="Imagen 4" descr="Texto&#10;&#10;Descripción generada automáticamente"/>
                    <pic:cNvPicPr/>
                  </pic:nvPicPr>
                  <pic:blipFill rotWithShape="1">
                    <a:blip r:embed="rId22" cstate="print">
                      <a:extLst>
                        <a:ext uri="{28A0092B-C50C-407E-A947-70E740481C1C}">
                          <a14:useLocalDpi xmlns:a14="http://schemas.microsoft.com/office/drawing/2010/main" val="0"/>
                        </a:ext>
                      </a:extLst>
                    </a:blip>
                    <a:srcRect l="4368" t="4634" r="4310" b="5662"/>
                    <a:stretch/>
                  </pic:blipFill>
                  <pic:spPr bwMode="auto">
                    <a:xfrm>
                      <a:off x="0" y="0"/>
                      <a:ext cx="5985399" cy="5368585"/>
                    </a:xfrm>
                    <a:prstGeom prst="rect">
                      <a:avLst/>
                    </a:prstGeom>
                    <a:ln>
                      <a:noFill/>
                    </a:ln>
                    <a:extLst>
                      <a:ext uri="{53640926-AAD7-44D8-BBD7-CCE9431645EC}">
                        <a14:shadowObscured xmlns:a14="http://schemas.microsoft.com/office/drawing/2010/main"/>
                      </a:ext>
                    </a:extLst>
                  </pic:spPr>
                </pic:pic>
              </a:graphicData>
            </a:graphic>
          </wp:inline>
        </w:drawing>
      </w:r>
    </w:p>
    <w:p w14:paraId="71B2B519" w14:textId="77777777" w:rsidR="00600266" w:rsidRPr="00951B47" w:rsidRDefault="00600266" w:rsidP="00951B47">
      <w:pPr>
        <w:spacing w:line="360" w:lineRule="auto"/>
        <w:jc w:val="both"/>
        <w:rPr>
          <w:rFonts w:cstheme="minorHAnsi"/>
        </w:rPr>
      </w:pPr>
    </w:p>
    <w:p w14:paraId="10173A59" w14:textId="77777777" w:rsidR="001223C4" w:rsidRPr="00951B47" w:rsidRDefault="001223C4" w:rsidP="00951B47">
      <w:pPr>
        <w:spacing w:line="360" w:lineRule="auto"/>
        <w:jc w:val="both"/>
        <w:rPr>
          <w:rFonts w:cstheme="minorHAnsi"/>
        </w:rPr>
      </w:pPr>
    </w:p>
    <w:p w14:paraId="39E1B57E" w14:textId="6B56E27A" w:rsidR="00240EDA" w:rsidRDefault="00EF4FF2" w:rsidP="00951B47">
      <w:pPr>
        <w:pStyle w:val="Ttulo3"/>
        <w:spacing w:line="360" w:lineRule="auto"/>
        <w:jc w:val="both"/>
        <w:rPr>
          <w:rFonts w:asciiTheme="minorHAnsi" w:hAnsiTheme="minorHAnsi" w:cstheme="minorHAnsi"/>
        </w:rPr>
      </w:pPr>
      <w:bookmarkStart w:id="37" w:name="_Toc168500321"/>
      <w:r w:rsidRPr="00951B47">
        <w:rPr>
          <w:rFonts w:asciiTheme="minorHAnsi" w:hAnsiTheme="minorHAnsi" w:cstheme="minorHAnsi"/>
        </w:rPr>
        <w:t>Flujo de la aplicación</w:t>
      </w:r>
      <w:bookmarkEnd w:id="37"/>
    </w:p>
    <w:p w14:paraId="48D0AAF7" w14:textId="77777777" w:rsidR="002B37EB" w:rsidRDefault="002B37EB" w:rsidP="002B37EB"/>
    <w:p w14:paraId="3946C19D" w14:textId="7462BD98" w:rsidR="009E5820" w:rsidRDefault="009E5820" w:rsidP="000317B0">
      <w:pPr>
        <w:spacing w:line="360" w:lineRule="auto"/>
        <w:jc w:val="both"/>
        <w:rPr>
          <w:rFonts w:cstheme="minorHAnsi"/>
        </w:rPr>
      </w:pPr>
      <w:r w:rsidRPr="000317B0">
        <w:rPr>
          <w:rFonts w:cstheme="minorHAnsi"/>
        </w:rPr>
        <w:t>Se procede a mostrar como habría que configurar correctamente el entorno para lanzar la aplicación:</w:t>
      </w:r>
    </w:p>
    <w:p w14:paraId="28C2D2D2" w14:textId="77777777" w:rsidR="00725475" w:rsidRPr="000317B0" w:rsidRDefault="00725475" w:rsidP="000317B0">
      <w:pPr>
        <w:spacing w:line="360" w:lineRule="auto"/>
        <w:jc w:val="both"/>
        <w:rPr>
          <w:rFonts w:cstheme="minorHAnsi"/>
        </w:rPr>
      </w:pPr>
    </w:p>
    <w:p w14:paraId="14FC125D" w14:textId="597BB59A" w:rsidR="002B37EB" w:rsidRPr="000317B0" w:rsidRDefault="00725475" w:rsidP="000317B0">
      <w:pPr>
        <w:spacing w:line="360" w:lineRule="auto"/>
        <w:jc w:val="both"/>
        <w:rPr>
          <w:rFonts w:cstheme="minorHAnsi"/>
        </w:rPr>
      </w:pPr>
      <w:r>
        <w:rPr>
          <w:rFonts w:cstheme="minorHAnsi"/>
        </w:rPr>
        <w:t>En primera instancia poseer un entorno con Python 3.7 o superior y tener instalado Redis</w:t>
      </w:r>
    </w:p>
    <w:p w14:paraId="7F0481C5" w14:textId="4A6ED2E9" w:rsidR="002B37EB" w:rsidRDefault="002B37EB" w:rsidP="000317B0">
      <w:pPr>
        <w:spacing w:line="360" w:lineRule="auto"/>
        <w:jc w:val="both"/>
        <w:rPr>
          <w:rFonts w:cstheme="minorHAnsi"/>
        </w:rPr>
      </w:pPr>
    </w:p>
    <w:p w14:paraId="30B00AFD" w14:textId="2D721EDC" w:rsidR="00725475" w:rsidRDefault="00725475" w:rsidP="00725475">
      <w:pPr>
        <w:spacing w:line="360" w:lineRule="auto"/>
        <w:jc w:val="both"/>
        <w:rPr>
          <w:rFonts w:cstheme="minorHAnsi"/>
        </w:rPr>
      </w:pPr>
      <w:r>
        <w:rPr>
          <w:rFonts w:cstheme="minorHAnsi"/>
        </w:rPr>
        <w:t>Se procede al clonado del repositorio y navegar al directorio del proyecto:</w:t>
      </w:r>
    </w:p>
    <w:p w14:paraId="1DE134FB" w14:textId="519F2551" w:rsidR="00725475" w:rsidRDefault="002B37EB" w:rsidP="0005623A">
      <w:pPr>
        <w:pStyle w:val="NormalWeb"/>
        <w:spacing w:line="360" w:lineRule="auto"/>
        <w:jc w:val="center"/>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lastRenderedPageBreak/>
        <w:t xml:space="preserve">git clone </w:t>
      </w:r>
      <w:r w:rsidR="00725475" w:rsidRPr="00725475">
        <w:rPr>
          <w:rStyle w:val="CdigoHTML"/>
          <w:rFonts w:asciiTheme="minorHAnsi" w:hAnsiTheme="minorHAnsi" w:cstheme="minorHAnsi"/>
          <w:sz w:val="24"/>
          <w:szCs w:val="24"/>
        </w:rPr>
        <w:t>https://github.com/tu-usuario/nombre-del-repositorio.git</w:t>
      </w:r>
    </w:p>
    <w:p w14:paraId="26D324BD" w14:textId="07247D22" w:rsidR="002B37EB" w:rsidRDefault="002B37EB" w:rsidP="0005623A">
      <w:pPr>
        <w:pStyle w:val="NormalWeb"/>
        <w:spacing w:line="360" w:lineRule="auto"/>
        <w:jc w:val="center"/>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t>cd nombre-del-repositorio</w:t>
      </w:r>
    </w:p>
    <w:p w14:paraId="0D352A8C" w14:textId="6B23FE58" w:rsidR="002B37EB" w:rsidRDefault="002B37EB" w:rsidP="000317B0">
      <w:pPr>
        <w:pStyle w:val="NormalWeb"/>
        <w:spacing w:line="360" w:lineRule="auto"/>
        <w:jc w:val="both"/>
        <w:rPr>
          <w:rStyle w:val="CdigoHTML"/>
          <w:rFonts w:asciiTheme="minorHAnsi" w:hAnsiTheme="minorHAnsi" w:cstheme="minorHAnsi"/>
          <w:sz w:val="24"/>
          <w:szCs w:val="24"/>
        </w:rPr>
      </w:pPr>
    </w:p>
    <w:p w14:paraId="0723CE54" w14:textId="43F6F344" w:rsidR="00725475" w:rsidRPr="000317B0" w:rsidRDefault="00725475" w:rsidP="000317B0">
      <w:pPr>
        <w:pStyle w:val="NormalWeb"/>
        <w:spacing w:line="360" w:lineRule="auto"/>
        <w:jc w:val="both"/>
        <w:rPr>
          <w:rFonts w:asciiTheme="minorHAnsi" w:hAnsiTheme="minorHAnsi" w:cstheme="minorHAnsi"/>
        </w:rPr>
      </w:pPr>
      <w:r>
        <w:rPr>
          <w:rStyle w:val="CdigoHTML"/>
          <w:rFonts w:asciiTheme="minorHAnsi" w:hAnsiTheme="minorHAnsi" w:cstheme="minorHAnsi"/>
          <w:sz w:val="24"/>
          <w:szCs w:val="24"/>
        </w:rPr>
        <w:t>Se cargan las dependencias necesarias:</w:t>
      </w:r>
    </w:p>
    <w:p w14:paraId="4BAE0610" w14:textId="77777777" w:rsidR="002B37EB" w:rsidRPr="000317B0" w:rsidRDefault="002B37EB" w:rsidP="0005623A">
      <w:pPr>
        <w:pStyle w:val="HTMLconformatoprevio"/>
        <w:spacing w:line="360" w:lineRule="auto"/>
        <w:jc w:val="center"/>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t>pip install -r requirements/requirements2.txt</w:t>
      </w:r>
    </w:p>
    <w:p w14:paraId="5B8CB90B" w14:textId="77777777" w:rsidR="00725475" w:rsidRDefault="00725475" w:rsidP="000317B0">
      <w:pPr>
        <w:spacing w:line="360" w:lineRule="auto"/>
        <w:jc w:val="both"/>
        <w:rPr>
          <w:rFonts w:cstheme="minorHAnsi"/>
        </w:rPr>
      </w:pPr>
    </w:p>
    <w:p w14:paraId="0FAAF829" w14:textId="7378C594" w:rsidR="002B37EB" w:rsidRDefault="00725475" w:rsidP="00725475">
      <w:pPr>
        <w:spacing w:line="360" w:lineRule="auto"/>
        <w:jc w:val="both"/>
        <w:rPr>
          <w:rFonts w:cstheme="minorHAnsi"/>
        </w:rPr>
      </w:pPr>
      <w:r>
        <w:rPr>
          <w:rFonts w:cstheme="minorHAnsi"/>
        </w:rPr>
        <w:t>Para configurar las variables del entorno, se c</w:t>
      </w:r>
      <w:r w:rsidR="002B37EB" w:rsidRPr="000317B0">
        <w:rPr>
          <w:rFonts w:cstheme="minorHAnsi"/>
        </w:rPr>
        <w:t>rea</w:t>
      </w:r>
      <w:r>
        <w:rPr>
          <w:rFonts w:cstheme="minorHAnsi"/>
        </w:rPr>
        <w:t xml:space="preserve"> </w:t>
      </w:r>
      <w:r w:rsidR="002B37EB" w:rsidRPr="000317B0">
        <w:rPr>
          <w:rFonts w:cstheme="minorHAnsi"/>
        </w:rPr>
        <w:t xml:space="preserve">un </w:t>
      </w:r>
      <w:r w:rsidR="00702A91" w:rsidRPr="000317B0">
        <w:rPr>
          <w:rFonts w:cstheme="minorHAnsi"/>
        </w:rPr>
        <w:t>archivo</w:t>
      </w:r>
      <w:r w:rsidR="00702A91">
        <w:rPr>
          <w:rFonts w:cstheme="minorHAnsi"/>
        </w:rPr>
        <w:t xml:space="preserve"> </w:t>
      </w:r>
      <w:r w:rsidR="00702A91" w:rsidRPr="000317B0">
        <w:rPr>
          <w:rFonts w:cstheme="minorHAnsi"/>
        </w:rPr>
        <w:t>.env</w:t>
      </w:r>
      <w:r w:rsidR="002B37EB" w:rsidRPr="000317B0">
        <w:rPr>
          <w:rFonts w:cstheme="minorHAnsi"/>
        </w:rPr>
        <w:t xml:space="preserve"> en el directorio raíz y </w:t>
      </w:r>
      <w:r>
        <w:rPr>
          <w:rFonts w:cstheme="minorHAnsi"/>
        </w:rPr>
        <w:t>se añaden</w:t>
      </w:r>
      <w:r w:rsidR="002B37EB" w:rsidRPr="000317B0">
        <w:rPr>
          <w:rFonts w:cstheme="minorHAnsi"/>
        </w:rPr>
        <w:t xml:space="preserve"> </w:t>
      </w:r>
      <w:r w:rsidR="00702A91" w:rsidRPr="000317B0">
        <w:rPr>
          <w:rFonts w:cstheme="minorHAnsi"/>
        </w:rPr>
        <w:t>la</w:t>
      </w:r>
      <w:r w:rsidR="00702A91">
        <w:rPr>
          <w:rFonts w:cstheme="minorHAnsi"/>
        </w:rPr>
        <w:t>s</w:t>
      </w:r>
      <w:r w:rsidR="00702A91" w:rsidRPr="000317B0">
        <w:rPr>
          <w:rFonts w:cstheme="minorHAnsi"/>
        </w:rPr>
        <w:t xml:space="preserve"> claves</w:t>
      </w:r>
      <w:r w:rsidR="002B37EB" w:rsidRPr="000317B0">
        <w:rPr>
          <w:rFonts w:cstheme="minorHAnsi"/>
        </w:rPr>
        <w:t xml:space="preserve"> API:</w:t>
      </w:r>
    </w:p>
    <w:p w14:paraId="589B34FE" w14:textId="77777777" w:rsidR="00702A91" w:rsidRPr="000317B0" w:rsidRDefault="00702A91" w:rsidP="00725475">
      <w:pPr>
        <w:spacing w:line="360" w:lineRule="auto"/>
        <w:jc w:val="both"/>
        <w:rPr>
          <w:rFonts w:cstheme="minorHAnsi"/>
        </w:rPr>
      </w:pPr>
    </w:p>
    <w:p w14:paraId="5D5BD671" w14:textId="77777777" w:rsidR="009F7C10" w:rsidRPr="009F7C10" w:rsidRDefault="009F7C10" w:rsidP="0005623A">
      <w:pPr>
        <w:pStyle w:val="HTMLconformatoprevio"/>
        <w:spacing w:line="360" w:lineRule="auto"/>
        <w:jc w:val="center"/>
        <w:rPr>
          <w:rStyle w:val="CdigoHTML"/>
          <w:rFonts w:asciiTheme="minorHAnsi" w:hAnsiTheme="minorHAnsi" w:cstheme="minorHAnsi"/>
          <w:sz w:val="24"/>
          <w:szCs w:val="24"/>
        </w:rPr>
      </w:pPr>
      <w:r w:rsidRPr="009F7C10">
        <w:rPr>
          <w:rStyle w:val="CdigoHTML"/>
          <w:rFonts w:asciiTheme="minorHAnsi" w:hAnsiTheme="minorHAnsi" w:cstheme="minorHAnsi"/>
          <w:sz w:val="24"/>
          <w:szCs w:val="24"/>
        </w:rPr>
        <w:t>ROOT=https://raw.githubusercontent.com/davidfdezmartin/Chatbot-con-FastAPI-Streamlit-y-LangChain/main</w:t>
      </w:r>
    </w:p>
    <w:p w14:paraId="273E91E8" w14:textId="0812096A" w:rsidR="009F7C10" w:rsidRPr="009F7C10" w:rsidRDefault="009F7C10" w:rsidP="0005623A">
      <w:pPr>
        <w:pStyle w:val="HTMLconformatoprevio"/>
        <w:spacing w:line="360" w:lineRule="auto"/>
        <w:jc w:val="center"/>
        <w:rPr>
          <w:rStyle w:val="CdigoHTML"/>
          <w:rFonts w:asciiTheme="minorHAnsi" w:hAnsiTheme="minorHAnsi" w:cstheme="minorHAnsi"/>
          <w:sz w:val="24"/>
          <w:szCs w:val="24"/>
        </w:rPr>
      </w:pPr>
      <w:r w:rsidRPr="009F7C10">
        <w:rPr>
          <w:rStyle w:val="CdigoHTML"/>
          <w:rFonts w:asciiTheme="minorHAnsi" w:hAnsiTheme="minorHAnsi" w:cstheme="minorHAnsi"/>
          <w:sz w:val="24"/>
          <w:szCs w:val="24"/>
        </w:rPr>
        <w:t>HUGGING_FACE_API_TOKEN=</w:t>
      </w:r>
      <w:r>
        <w:rPr>
          <w:rStyle w:val="CdigoHTML"/>
          <w:rFonts w:asciiTheme="minorHAnsi" w:hAnsiTheme="minorHAnsi" w:cstheme="minorHAnsi"/>
          <w:sz w:val="24"/>
          <w:szCs w:val="24"/>
        </w:rPr>
        <w:t xml:space="preserve"> </w:t>
      </w:r>
      <w:r>
        <w:rPr>
          <w:rStyle w:val="CdigoHTML"/>
          <w:rFonts w:asciiTheme="minorHAnsi" w:hAnsiTheme="minorHAnsi" w:cstheme="minorHAnsi"/>
          <w:sz w:val="24"/>
          <w:szCs w:val="24"/>
        </w:rPr>
        <w:t>XX</w:t>
      </w:r>
    </w:p>
    <w:p w14:paraId="2670377E" w14:textId="5D6508DE" w:rsidR="009F7C10" w:rsidRPr="009F7C10" w:rsidRDefault="009F7C10" w:rsidP="0005623A">
      <w:pPr>
        <w:pStyle w:val="HTMLconformatoprevio"/>
        <w:spacing w:line="360" w:lineRule="auto"/>
        <w:jc w:val="center"/>
        <w:rPr>
          <w:rStyle w:val="CdigoHTML"/>
          <w:rFonts w:asciiTheme="minorHAnsi" w:hAnsiTheme="minorHAnsi" w:cstheme="minorHAnsi"/>
          <w:sz w:val="24"/>
          <w:szCs w:val="24"/>
        </w:rPr>
      </w:pPr>
      <w:r w:rsidRPr="009F7C10">
        <w:rPr>
          <w:rStyle w:val="CdigoHTML"/>
          <w:rFonts w:asciiTheme="minorHAnsi" w:hAnsiTheme="minorHAnsi" w:cstheme="minorHAnsi"/>
          <w:sz w:val="24"/>
          <w:szCs w:val="24"/>
        </w:rPr>
        <w:t>GROQ_API_KEY=gsk_</w:t>
      </w:r>
      <w:r w:rsidRPr="009F7C10">
        <w:rPr>
          <w:rStyle w:val="CdigoHTML"/>
          <w:rFonts w:asciiTheme="minorHAnsi" w:hAnsiTheme="minorHAnsi" w:cstheme="minorHAnsi"/>
          <w:sz w:val="24"/>
          <w:szCs w:val="24"/>
        </w:rPr>
        <w:t xml:space="preserve"> </w:t>
      </w:r>
      <w:r>
        <w:rPr>
          <w:rStyle w:val="CdigoHTML"/>
          <w:rFonts w:asciiTheme="minorHAnsi" w:hAnsiTheme="minorHAnsi" w:cstheme="minorHAnsi"/>
          <w:sz w:val="24"/>
          <w:szCs w:val="24"/>
        </w:rPr>
        <w:t>XX</w:t>
      </w:r>
    </w:p>
    <w:p w14:paraId="3A0D97D1" w14:textId="77777777" w:rsidR="009F7C10" w:rsidRPr="009F7C10" w:rsidRDefault="009F7C10" w:rsidP="0005623A">
      <w:pPr>
        <w:pStyle w:val="HTMLconformatoprevio"/>
        <w:spacing w:line="360" w:lineRule="auto"/>
        <w:jc w:val="center"/>
        <w:rPr>
          <w:rStyle w:val="CdigoHTML"/>
          <w:rFonts w:asciiTheme="minorHAnsi" w:hAnsiTheme="minorHAnsi" w:cstheme="minorHAnsi"/>
          <w:sz w:val="24"/>
          <w:szCs w:val="24"/>
        </w:rPr>
      </w:pPr>
      <w:r w:rsidRPr="009F7C10">
        <w:rPr>
          <w:rStyle w:val="CdigoHTML"/>
          <w:rFonts w:asciiTheme="minorHAnsi" w:hAnsiTheme="minorHAnsi" w:cstheme="minorHAnsi"/>
          <w:sz w:val="24"/>
          <w:szCs w:val="24"/>
        </w:rPr>
        <w:t>PDF_DIRECTORY_PATH=./data</w:t>
      </w:r>
    </w:p>
    <w:p w14:paraId="36860BDC" w14:textId="763B2A58" w:rsidR="009F7C10" w:rsidRPr="009F7C10" w:rsidRDefault="009F7C10" w:rsidP="0005623A">
      <w:pPr>
        <w:pStyle w:val="HTMLconformatoprevio"/>
        <w:spacing w:line="360" w:lineRule="auto"/>
        <w:jc w:val="center"/>
        <w:rPr>
          <w:rStyle w:val="CdigoHTML"/>
          <w:rFonts w:asciiTheme="minorHAnsi" w:hAnsiTheme="minorHAnsi" w:cstheme="minorHAnsi"/>
          <w:sz w:val="24"/>
          <w:szCs w:val="24"/>
        </w:rPr>
      </w:pPr>
      <w:r w:rsidRPr="009F7C10">
        <w:rPr>
          <w:rStyle w:val="CdigoHTML"/>
          <w:rFonts w:asciiTheme="minorHAnsi" w:hAnsiTheme="minorHAnsi" w:cstheme="minorHAnsi"/>
          <w:sz w:val="24"/>
          <w:szCs w:val="24"/>
        </w:rPr>
        <w:t>DISGENET_EMAIL=</w:t>
      </w:r>
      <w:r w:rsidRPr="009F7C10">
        <w:rPr>
          <w:rStyle w:val="CdigoHTML"/>
          <w:rFonts w:asciiTheme="minorHAnsi" w:hAnsiTheme="minorHAnsi" w:cstheme="minorHAnsi"/>
          <w:sz w:val="24"/>
          <w:szCs w:val="24"/>
        </w:rPr>
        <w:t xml:space="preserve"> </w:t>
      </w:r>
      <w:r>
        <w:rPr>
          <w:rStyle w:val="CdigoHTML"/>
          <w:rFonts w:asciiTheme="minorHAnsi" w:hAnsiTheme="minorHAnsi" w:cstheme="minorHAnsi"/>
          <w:sz w:val="24"/>
          <w:szCs w:val="24"/>
        </w:rPr>
        <w:t>XX</w:t>
      </w:r>
    </w:p>
    <w:p w14:paraId="4F81D615" w14:textId="3AF30B08" w:rsidR="009F7C10" w:rsidRPr="009F7C10" w:rsidRDefault="009F7C10" w:rsidP="0005623A">
      <w:pPr>
        <w:pStyle w:val="HTMLconformatoprevio"/>
        <w:spacing w:line="360" w:lineRule="auto"/>
        <w:jc w:val="center"/>
        <w:rPr>
          <w:rStyle w:val="CdigoHTML"/>
          <w:rFonts w:asciiTheme="minorHAnsi" w:hAnsiTheme="minorHAnsi" w:cstheme="minorHAnsi"/>
          <w:sz w:val="24"/>
          <w:szCs w:val="24"/>
        </w:rPr>
      </w:pPr>
      <w:r w:rsidRPr="009F7C10">
        <w:rPr>
          <w:rStyle w:val="CdigoHTML"/>
          <w:rFonts w:asciiTheme="minorHAnsi" w:hAnsiTheme="minorHAnsi" w:cstheme="minorHAnsi"/>
          <w:sz w:val="24"/>
          <w:szCs w:val="24"/>
        </w:rPr>
        <w:t>DISGENET_PASSWORD=</w:t>
      </w:r>
      <w:r>
        <w:rPr>
          <w:rStyle w:val="CdigoHTML"/>
          <w:rFonts w:asciiTheme="minorHAnsi" w:hAnsiTheme="minorHAnsi" w:cstheme="minorHAnsi"/>
          <w:sz w:val="24"/>
          <w:szCs w:val="24"/>
        </w:rPr>
        <w:t xml:space="preserve"> </w:t>
      </w:r>
      <w:r>
        <w:rPr>
          <w:rStyle w:val="CdigoHTML"/>
          <w:rFonts w:asciiTheme="minorHAnsi" w:hAnsiTheme="minorHAnsi" w:cstheme="minorHAnsi"/>
          <w:sz w:val="24"/>
          <w:szCs w:val="24"/>
        </w:rPr>
        <w:t>XX</w:t>
      </w:r>
    </w:p>
    <w:p w14:paraId="32232A6A" w14:textId="23C3B88F" w:rsidR="00725475" w:rsidRPr="009F7C10" w:rsidRDefault="009F7C10" w:rsidP="0005623A">
      <w:pPr>
        <w:pStyle w:val="HTMLconformatoprevio"/>
        <w:spacing w:line="360" w:lineRule="auto"/>
        <w:jc w:val="center"/>
        <w:rPr>
          <w:rStyle w:val="CdigoHTML"/>
          <w:rFonts w:asciiTheme="minorHAnsi" w:hAnsiTheme="minorHAnsi" w:cstheme="minorHAnsi"/>
          <w:sz w:val="24"/>
          <w:szCs w:val="24"/>
        </w:rPr>
      </w:pPr>
      <w:r w:rsidRPr="009F7C10">
        <w:rPr>
          <w:rStyle w:val="CdigoHTML"/>
          <w:rFonts w:asciiTheme="minorHAnsi" w:hAnsiTheme="minorHAnsi" w:cstheme="minorHAnsi"/>
          <w:sz w:val="24"/>
          <w:szCs w:val="24"/>
        </w:rPr>
        <w:t>DISGENET_API_KEY=</w:t>
      </w:r>
      <w:r>
        <w:rPr>
          <w:rStyle w:val="CdigoHTML"/>
          <w:rFonts w:asciiTheme="minorHAnsi" w:hAnsiTheme="minorHAnsi" w:cstheme="minorHAnsi"/>
          <w:sz w:val="24"/>
          <w:szCs w:val="24"/>
        </w:rPr>
        <w:t xml:space="preserve"> </w:t>
      </w:r>
      <w:r>
        <w:rPr>
          <w:rStyle w:val="CdigoHTML"/>
          <w:rFonts w:asciiTheme="minorHAnsi" w:hAnsiTheme="minorHAnsi" w:cstheme="minorHAnsi"/>
          <w:sz w:val="24"/>
          <w:szCs w:val="24"/>
        </w:rPr>
        <w:t>XX</w:t>
      </w:r>
    </w:p>
    <w:p w14:paraId="6DB1E5CD" w14:textId="77777777" w:rsidR="009F7C10" w:rsidRPr="000317B0" w:rsidRDefault="009F7C10" w:rsidP="009F7C10">
      <w:pPr>
        <w:pStyle w:val="HTMLconformatoprevio"/>
        <w:spacing w:line="360" w:lineRule="auto"/>
        <w:jc w:val="both"/>
        <w:rPr>
          <w:rStyle w:val="CdigoHTML"/>
          <w:rFonts w:asciiTheme="minorHAnsi" w:hAnsiTheme="minorHAnsi" w:cstheme="minorHAnsi"/>
          <w:sz w:val="24"/>
          <w:szCs w:val="24"/>
        </w:rPr>
      </w:pPr>
    </w:p>
    <w:p w14:paraId="38915DA4" w14:textId="4E52185D" w:rsidR="002B37EB" w:rsidRDefault="00725475" w:rsidP="00725475">
      <w:pPr>
        <w:spacing w:line="360" w:lineRule="auto"/>
        <w:jc w:val="both"/>
        <w:rPr>
          <w:rFonts w:cstheme="minorHAnsi"/>
        </w:rPr>
      </w:pPr>
      <w:r>
        <w:rPr>
          <w:rFonts w:cstheme="minorHAnsi"/>
        </w:rPr>
        <w:t>Con respecto al caché, el sistema</w:t>
      </w:r>
      <w:r w:rsidR="002B37EB" w:rsidRPr="000317B0">
        <w:rPr>
          <w:rFonts w:cstheme="minorHAnsi"/>
        </w:rPr>
        <w:t xml:space="preserve"> sistema utiliza </w:t>
      </w:r>
      <w:r w:rsidR="002B37EB" w:rsidRPr="000317B0">
        <w:rPr>
          <w:rStyle w:val="CdigoHTML"/>
          <w:rFonts w:asciiTheme="minorHAnsi" w:hAnsiTheme="minorHAnsi" w:cstheme="minorHAnsi"/>
          <w:sz w:val="24"/>
          <w:szCs w:val="24"/>
        </w:rPr>
        <w:t>aiocache</w:t>
      </w:r>
      <w:r w:rsidR="002B37EB" w:rsidRPr="000317B0">
        <w:rPr>
          <w:rFonts w:cstheme="minorHAnsi"/>
        </w:rPr>
        <w:t xml:space="preserve"> para </w:t>
      </w:r>
      <w:r>
        <w:rPr>
          <w:rFonts w:cstheme="minorHAnsi"/>
        </w:rPr>
        <w:t xml:space="preserve">el </w:t>
      </w:r>
      <w:r w:rsidR="002B37EB" w:rsidRPr="000317B0">
        <w:rPr>
          <w:rFonts w:cstheme="minorHAnsi"/>
        </w:rPr>
        <w:t>caché en memoria, mejorando la eficiencia y la velocidad de respuesta del sistema. La configuración por defecto es suficiente para la mayoría de los casos, pero se puede configurar para usar Redis si se requiere persistencia y rendimiento mejorado.</w:t>
      </w:r>
    </w:p>
    <w:p w14:paraId="71CB52CF" w14:textId="77777777" w:rsidR="00725475" w:rsidRPr="000317B0" w:rsidRDefault="00725475" w:rsidP="00725475">
      <w:pPr>
        <w:spacing w:line="360" w:lineRule="auto"/>
        <w:jc w:val="both"/>
        <w:rPr>
          <w:rFonts w:cstheme="minorHAnsi"/>
        </w:rPr>
      </w:pPr>
    </w:p>
    <w:p w14:paraId="22C00ECA" w14:textId="402019DD" w:rsidR="002B37EB" w:rsidRPr="000317B0" w:rsidRDefault="00725475" w:rsidP="00725475">
      <w:pPr>
        <w:spacing w:line="360" w:lineRule="auto"/>
        <w:jc w:val="both"/>
        <w:rPr>
          <w:rFonts w:cstheme="minorHAnsi"/>
        </w:rPr>
      </w:pPr>
      <w:r>
        <w:rPr>
          <w:rFonts w:cstheme="minorHAnsi"/>
        </w:rPr>
        <w:t>Para una configuración avanzada, l</w:t>
      </w:r>
      <w:r w:rsidR="002B37EB" w:rsidRPr="000317B0">
        <w:rPr>
          <w:rFonts w:cstheme="minorHAnsi"/>
        </w:rPr>
        <w:t xml:space="preserve">a aplicación está preparada para utilizar Redis como un sistema de caché para mejorar el rendimiento al almacenar respuestas frecuentes y reducir la carga en los servidores. Para habilitar esta funcionalidad, </w:t>
      </w:r>
      <w:r>
        <w:rPr>
          <w:rFonts w:cstheme="minorHAnsi"/>
        </w:rPr>
        <w:t>habría que seguir varios pasos</w:t>
      </w:r>
      <w:r w:rsidR="002B37EB" w:rsidRPr="000317B0">
        <w:rPr>
          <w:rFonts w:cstheme="minorHAnsi"/>
        </w:rPr>
        <w:t>:</w:t>
      </w:r>
    </w:p>
    <w:p w14:paraId="626700D0" w14:textId="77777777" w:rsidR="002B37EB" w:rsidRPr="00725475" w:rsidRDefault="002B37EB" w:rsidP="0052451C">
      <w:pPr>
        <w:pStyle w:val="NormalWeb"/>
        <w:numPr>
          <w:ilvl w:val="0"/>
          <w:numId w:val="56"/>
        </w:numPr>
        <w:spacing w:line="360" w:lineRule="auto"/>
        <w:jc w:val="both"/>
        <w:rPr>
          <w:rFonts w:asciiTheme="minorHAnsi" w:hAnsiTheme="minorHAnsi" w:cstheme="minorHAnsi"/>
          <w:b/>
          <w:bCs/>
        </w:rPr>
      </w:pPr>
      <w:r w:rsidRPr="00725475">
        <w:rPr>
          <w:rStyle w:val="Textoennegrita"/>
          <w:rFonts w:asciiTheme="minorHAnsi" w:hAnsiTheme="minorHAnsi" w:cstheme="minorHAnsi"/>
          <w:b w:val="0"/>
          <w:bCs w:val="0"/>
        </w:rPr>
        <w:t>Instalar Redis en tu sistema local o servidor:</w:t>
      </w:r>
    </w:p>
    <w:p w14:paraId="24971597" w14:textId="3D68AE6D" w:rsidR="002B37EB" w:rsidRPr="0052451C" w:rsidRDefault="00725475" w:rsidP="0052451C">
      <w:pPr>
        <w:pStyle w:val="Prrafodelista"/>
        <w:numPr>
          <w:ilvl w:val="2"/>
          <w:numId w:val="56"/>
        </w:numPr>
        <w:spacing w:before="100" w:beforeAutospacing="1" w:after="100" w:afterAutospacing="1" w:line="360" w:lineRule="auto"/>
        <w:jc w:val="both"/>
        <w:rPr>
          <w:rFonts w:cstheme="minorHAnsi"/>
        </w:rPr>
      </w:pPr>
      <w:r w:rsidRPr="0052451C">
        <w:rPr>
          <w:rFonts w:cstheme="minorHAnsi"/>
        </w:rPr>
        <w:lastRenderedPageBreak/>
        <w:t>Se puede</w:t>
      </w:r>
      <w:r w:rsidR="002B37EB" w:rsidRPr="0052451C">
        <w:rPr>
          <w:rFonts w:cstheme="minorHAnsi"/>
        </w:rPr>
        <w:t xml:space="preserve"> descargar Redis desde la página oficial o utilizar un servicio gestionado de Redis proporcionado por servicios de hosting como Heroku, Amazon Web Services, o Google Cloud Platform.</w:t>
      </w:r>
    </w:p>
    <w:p w14:paraId="650903F4" w14:textId="77777777" w:rsidR="009F7C10" w:rsidRPr="000317B0" w:rsidRDefault="009F7C10" w:rsidP="0052451C">
      <w:pPr>
        <w:spacing w:before="100" w:beforeAutospacing="1" w:after="100" w:afterAutospacing="1" w:line="360" w:lineRule="auto"/>
        <w:ind w:left="2160"/>
        <w:jc w:val="both"/>
        <w:rPr>
          <w:rFonts w:cstheme="minorHAnsi"/>
        </w:rPr>
      </w:pPr>
    </w:p>
    <w:p w14:paraId="5323F628" w14:textId="77777777" w:rsidR="002B37EB" w:rsidRPr="00725475" w:rsidRDefault="002B37EB" w:rsidP="0052451C">
      <w:pPr>
        <w:pStyle w:val="NormalWeb"/>
        <w:numPr>
          <w:ilvl w:val="0"/>
          <w:numId w:val="56"/>
        </w:numPr>
        <w:spacing w:line="360" w:lineRule="auto"/>
        <w:jc w:val="both"/>
        <w:rPr>
          <w:rFonts w:asciiTheme="minorHAnsi" w:hAnsiTheme="minorHAnsi" w:cstheme="minorHAnsi"/>
          <w:b/>
          <w:bCs/>
        </w:rPr>
      </w:pPr>
      <w:r w:rsidRPr="00725475">
        <w:rPr>
          <w:rStyle w:val="Textoennegrita"/>
          <w:rFonts w:asciiTheme="minorHAnsi" w:hAnsiTheme="minorHAnsi" w:cstheme="minorHAnsi"/>
          <w:b w:val="0"/>
          <w:bCs w:val="0"/>
        </w:rPr>
        <w:t>Configuración de Redis:</w:t>
      </w:r>
    </w:p>
    <w:p w14:paraId="25A72E21" w14:textId="67D3AB28" w:rsidR="002B37EB" w:rsidRPr="0052451C" w:rsidRDefault="00725475" w:rsidP="0052451C">
      <w:pPr>
        <w:pStyle w:val="Prrafodelista"/>
        <w:numPr>
          <w:ilvl w:val="2"/>
          <w:numId w:val="56"/>
        </w:numPr>
        <w:spacing w:before="100" w:beforeAutospacing="1" w:after="100" w:afterAutospacing="1" w:line="360" w:lineRule="auto"/>
        <w:jc w:val="both"/>
        <w:rPr>
          <w:rFonts w:cstheme="minorHAnsi"/>
        </w:rPr>
      </w:pPr>
      <w:r w:rsidRPr="0052451C">
        <w:rPr>
          <w:rFonts w:cstheme="minorHAnsi"/>
        </w:rPr>
        <w:t>Hay que asegurar</w:t>
      </w:r>
      <w:r w:rsidR="002B37EB" w:rsidRPr="0052451C">
        <w:rPr>
          <w:rFonts w:cstheme="minorHAnsi"/>
        </w:rPr>
        <w:t xml:space="preserve"> que Redis está corriendo en </w:t>
      </w:r>
      <w:r w:rsidRPr="0052451C">
        <w:rPr>
          <w:rFonts w:cstheme="minorHAnsi"/>
        </w:rPr>
        <w:t>el</w:t>
      </w:r>
      <w:r w:rsidR="002B37EB" w:rsidRPr="0052451C">
        <w:rPr>
          <w:rFonts w:cstheme="minorHAnsi"/>
        </w:rPr>
        <w:t xml:space="preserve"> sistema y </w:t>
      </w:r>
      <w:r w:rsidRPr="0052451C">
        <w:rPr>
          <w:rFonts w:cstheme="minorHAnsi"/>
        </w:rPr>
        <w:t>tomar</w:t>
      </w:r>
      <w:r w:rsidR="002B37EB" w:rsidRPr="0052451C">
        <w:rPr>
          <w:rFonts w:cstheme="minorHAnsi"/>
        </w:rPr>
        <w:t xml:space="preserve"> nota del puerto y la dirección IP (usualmente </w:t>
      </w:r>
      <w:r w:rsidR="002B37EB" w:rsidRPr="0052451C">
        <w:rPr>
          <w:rStyle w:val="CdigoHTML"/>
          <w:rFonts w:asciiTheme="minorHAnsi" w:hAnsiTheme="minorHAnsi" w:cstheme="minorHAnsi"/>
          <w:sz w:val="24"/>
          <w:szCs w:val="24"/>
        </w:rPr>
        <w:t>localhost</w:t>
      </w:r>
      <w:r w:rsidR="002B37EB" w:rsidRPr="0052451C">
        <w:rPr>
          <w:rFonts w:cstheme="minorHAnsi"/>
        </w:rPr>
        <w:t xml:space="preserve"> en el puerto </w:t>
      </w:r>
      <w:r w:rsidR="002B37EB" w:rsidRPr="0052451C">
        <w:rPr>
          <w:rStyle w:val="CdigoHTML"/>
          <w:rFonts w:asciiTheme="minorHAnsi" w:hAnsiTheme="minorHAnsi" w:cstheme="minorHAnsi"/>
          <w:sz w:val="24"/>
          <w:szCs w:val="24"/>
        </w:rPr>
        <w:t>6379</w:t>
      </w:r>
      <w:r w:rsidR="002B37EB" w:rsidRPr="0052451C">
        <w:rPr>
          <w:rFonts w:cstheme="minorHAnsi"/>
        </w:rPr>
        <w:t>).</w:t>
      </w:r>
    </w:p>
    <w:p w14:paraId="0EA828DA" w14:textId="77777777" w:rsidR="009F7C10" w:rsidRPr="000317B0" w:rsidRDefault="009F7C10" w:rsidP="009F7C10">
      <w:pPr>
        <w:spacing w:before="100" w:beforeAutospacing="1" w:after="100" w:afterAutospacing="1" w:line="360" w:lineRule="auto"/>
        <w:ind w:left="2160"/>
        <w:jc w:val="both"/>
        <w:rPr>
          <w:rFonts w:cstheme="minorHAnsi"/>
        </w:rPr>
      </w:pPr>
    </w:p>
    <w:p w14:paraId="62E1E07D" w14:textId="5014621E" w:rsidR="002B37EB" w:rsidRPr="000317B0" w:rsidRDefault="0005623A" w:rsidP="000317B0">
      <w:pPr>
        <w:pStyle w:val="NormalWeb"/>
        <w:spacing w:line="360" w:lineRule="auto"/>
        <w:jc w:val="both"/>
        <w:rPr>
          <w:rFonts w:asciiTheme="minorHAnsi" w:hAnsiTheme="minorHAnsi" w:cstheme="minorHAnsi"/>
        </w:rPr>
      </w:pPr>
      <w:r>
        <w:rPr>
          <w:rFonts w:asciiTheme="minorHAnsi" w:hAnsiTheme="minorHAnsi" w:cstheme="minorHAnsi"/>
        </w:rPr>
        <w:t>A continuación, p</w:t>
      </w:r>
      <w:r w:rsidR="002B37EB" w:rsidRPr="000317B0">
        <w:rPr>
          <w:rFonts w:asciiTheme="minorHAnsi" w:hAnsiTheme="minorHAnsi" w:cstheme="minorHAnsi"/>
        </w:rPr>
        <w:t>ara utilizar Redis como backend de caché:</w:t>
      </w:r>
    </w:p>
    <w:p w14:paraId="0E6E0D28" w14:textId="2D12F1DE" w:rsidR="002B37EB" w:rsidRPr="0005623A" w:rsidRDefault="002B37EB" w:rsidP="0052451C">
      <w:pPr>
        <w:pStyle w:val="NormalWeb"/>
        <w:numPr>
          <w:ilvl w:val="0"/>
          <w:numId w:val="55"/>
        </w:numPr>
        <w:spacing w:line="360" w:lineRule="auto"/>
        <w:jc w:val="both"/>
        <w:rPr>
          <w:rFonts w:asciiTheme="minorHAnsi" w:hAnsiTheme="minorHAnsi" w:cstheme="minorHAnsi"/>
          <w:b/>
          <w:bCs/>
        </w:rPr>
      </w:pPr>
      <w:r w:rsidRPr="0005623A">
        <w:rPr>
          <w:rStyle w:val="Textoennegrita"/>
          <w:rFonts w:asciiTheme="minorHAnsi" w:hAnsiTheme="minorHAnsi" w:cstheme="minorHAnsi"/>
          <w:b w:val="0"/>
          <w:bCs w:val="0"/>
        </w:rPr>
        <w:t>Descomenta</w:t>
      </w:r>
      <w:r w:rsidR="0005623A">
        <w:rPr>
          <w:rStyle w:val="Textoennegrita"/>
          <w:rFonts w:asciiTheme="minorHAnsi" w:hAnsiTheme="minorHAnsi" w:cstheme="minorHAnsi"/>
          <w:b w:val="0"/>
          <w:bCs w:val="0"/>
        </w:rPr>
        <w:t>r</w:t>
      </w:r>
      <w:r w:rsidRPr="0005623A">
        <w:rPr>
          <w:rStyle w:val="Textoennegrita"/>
          <w:rFonts w:asciiTheme="minorHAnsi" w:hAnsiTheme="minorHAnsi" w:cstheme="minorHAnsi"/>
          <w:b w:val="0"/>
          <w:bCs w:val="0"/>
        </w:rPr>
        <w:t xml:space="preserve"> las líneas en </w:t>
      </w:r>
      <w:r w:rsidRPr="0005623A">
        <w:rPr>
          <w:rStyle w:val="CdigoHTML"/>
          <w:rFonts w:asciiTheme="minorHAnsi" w:hAnsiTheme="minorHAnsi" w:cstheme="minorHAnsi"/>
          <w:b/>
          <w:bCs/>
          <w:sz w:val="24"/>
          <w:szCs w:val="24"/>
        </w:rPr>
        <w:t>streamlit_app.py</w:t>
      </w:r>
      <w:r w:rsidRPr="0005623A">
        <w:rPr>
          <w:rStyle w:val="Textoennegrita"/>
          <w:rFonts w:asciiTheme="minorHAnsi" w:hAnsiTheme="minorHAnsi" w:cstheme="minorHAnsi"/>
          <w:b w:val="0"/>
          <w:bCs w:val="0"/>
        </w:rPr>
        <w:t xml:space="preserve"> relacionadas con </w:t>
      </w:r>
      <w:r w:rsidRPr="0005623A">
        <w:rPr>
          <w:rStyle w:val="CdigoHTML"/>
          <w:rFonts w:asciiTheme="minorHAnsi" w:hAnsiTheme="minorHAnsi" w:cstheme="minorHAnsi"/>
          <w:sz w:val="24"/>
          <w:szCs w:val="24"/>
        </w:rPr>
        <w:t>aioredis</w:t>
      </w:r>
      <w:r w:rsidRPr="0005623A">
        <w:rPr>
          <w:rStyle w:val="Textoennegrita"/>
          <w:rFonts w:asciiTheme="minorHAnsi" w:hAnsiTheme="minorHAnsi" w:cstheme="minorHAnsi"/>
        </w:rPr>
        <w:t xml:space="preserve"> y </w:t>
      </w:r>
      <w:r w:rsidRPr="0005623A">
        <w:rPr>
          <w:rStyle w:val="CdigoHTML"/>
          <w:rFonts w:asciiTheme="minorHAnsi" w:hAnsiTheme="minorHAnsi" w:cstheme="minorHAnsi"/>
          <w:sz w:val="24"/>
          <w:szCs w:val="24"/>
        </w:rPr>
        <w:t>aiocache</w:t>
      </w:r>
      <w:r w:rsidRPr="0005623A">
        <w:rPr>
          <w:rStyle w:val="Textoennegrita"/>
          <w:rFonts w:asciiTheme="minorHAnsi" w:hAnsiTheme="minorHAnsi" w:cstheme="minorHAnsi"/>
          <w:b w:val="0"/>
          <w:bCs w:val="0"/>
        </w:rPr>
        <w:t>.</w:t>
      </w:r>
    </w:p>
    <w:p w14:paraId="2EFB60AB" w14:textId="77777777" w:rsidR="002B37EB" w:rsidRPr="0052451C" w:rsidRDefault="002B37EB" w:rsidP="0052451C">
      <w:pPr>
        <w:pStyle w:val="Prrafodelista"/>
        <w:numPr>
          <w:ilvl w:val="1"/>
          <w:numId w:val="55"/>
        </w:numPr>
        <w:spacing w:before="100" w:beforeAutospacing="1" w:after="100" w:afterAutospacing="1" w:line="360" w:lineRule="auto"/>
        <w:jc w:val="both"/>
        <w:rPr>
          <w:rFonts w:cstheme="minorHAnsi"/>
        </w:rPr>
      </w:pPr>
      <w:r w:rsidRPr="0052451C">
        <w:rPr>
          <w:rFonts w:cstheme="minorHAnsi"/>
        </w:rPr>
        <w:t xml:space="preserve">Estas líneas conectan la aplicación con tu instancia de Redis y configuran </w:t>
      </w:r>
      <w:r w:rsidRPr="0052451C">
        <w:rPr>
          <w:rStyle w:val="CdigoHTML"/>
          <w:rFonts w:asciiTheme="minorHAnsi" w:hAnsiTheme="minorHAnsi" w:cstheme="minorHAnsi"/>
          <w:sz w:val="24"/>
          <w:szCs w:val="24"/>
        </w:rPr>
        <w:t>aiocache</w:t>
      </w:r>
      <w:r w:rsidRPr="0052451C">
        <w:rPr>
          <w:rFonts w:cstheme="minorHAnsi"/>
        </w:rPr>
        <w:t xml:space="preserve"> para usar Redis como almacenamiento de caché.</w:t>
      </w:r>
    </w:p>
    <w:p w14:paraId="7CB84F3E" w14:textId="77777777" w:rsidR="002B37EB" w:rsidRPr="0005623A" w:rsidRDefault="002B37EB" w:rsidP="0052451C">
      <w:pPr>
        <w:pStyle w:val="NormalWeb"/>
        <w:numPr>
          <w:ilvl w:val="0"/>
          <w:numId w:val="55"/>
        </w:numPr>
        <w:spacing w:line="360" w:lineRule="auto"/>
        <w:jc w:val="both"/>
        <w:rPr>
          <w:rFonts w:asciiTheme="minorHAnsi" w:hAnsiTheme="minorHAnsi" w:cstheme="minorHAnsi"/>
          <w:b/>
          <w:bCs/>
        </w:rPr>
      </w:pPr>
      <w:r w:rsidRPr="0005623A">
        <w:rPr>
          <w:rStyle w:val="Textoennegrita"/>
          <w:rFonts w:asciiTheme="minorHAnsi" w:hAnsiTheme="minorHAnsi" w:cstheme="minorHAnsi"/>
          <w:b w:val="0"/>
          <w:bCs w:val="0"/>
        </w:rPr>
        <w:t>Ajusta las variables de conexión a Redis si es necesario.</w:t>
      </w:r>
    </w:p>
    <w:p w14:paraId="45C4F688" w14:textId="71336469" w:rsidR="002B37EB" w:rsidRPr="0052451C" w:rsidRDefault="002B37EB" w:rsidP="0052451C">
      <w:pPr>
        <w:pStyle w:val="Prrafodelista"/>
        <w:numPr>
          <w:ilvl w:val="1"/>
          <w:numId w:val="55"/>
        </w:numPr>
        <w:spacing w:before="100" w:beforeAutospacing="1" w:after="100" w:afterAutospacing="1" w:line="360" w:lineRule="auto"/>
        <w:jc w:val="both"/>
        <w:rPr>
          <w:rFonts w:cstheme="minorHAnsi"/>
        </w:rPr>
      </w:pPr>
      <w:r w:rsidRPr="0052451C">
        <w:rPr>
          <w:rFonts w:cstheme="minorHAnsi"/>
        </w:rPr>
        <w:t xml:space="preserve">Si </w:t>
      </w:r>
      <w:r w:rsidR="0005623A" w:rsidRPr="0052451C">
        <w:rPr>
          <w:rFonts w:cstheme="minorHAnsi"/>
        </w:rPr>
        <w:t>se está</w:t>
      </w:r>
      <w:r w:rsidRPr="0052451C">
        <w:rPr>
          <w:rFonts w:cstheme="minorHAnsi"/>
        </w:rPr>
        <w:t xml:space="preserve"> utilizando una configuración no estándar o un servicio gestionado de Redis, </w:t>
      </w:r>
      <w:r w:rsidR="0005623A" w:rsidRPr="0052451C">
        <w:rPr>
          <w:rFonts w:cstheme="minorHAnsi"/>
        </w:rPr>
        <w:t>se deben ajustar</w:t>
      </w:r>
      <w:r w:rsidRPr="0052451C">
        <w:rPr>
          <w:rFonts w:cstheme="minorHAnsi"/>
        </w:rPr>
        <w:t xml:space="preserve"> las variables de conexión en el código para reflejar </w:t>
      </w:r>
      <w:r w:rsidR="0005623A" w:rsidRPr="0052451C">
        <w:rPr>
          <w:rFonts w:cstheme="minorHAnsi"/>
        </w:rPr>
        <w:t>la</w:t>
      </w:r>
      <w:r w:rsidRPr="0052451C">
        <w:rPr>
          <w:rFonts w:cstheme="minorHAnsi"/>
        </w:rPr>
        <w:t xml:space="preserve"> configuración específica</w:t>
      </w:r>
      <w:r w:rsidR="0005623A" w:rsidRPr="0052451C">
        <w:rPr>
          <w:rFonts w:cstheme="minorHAnsi"/>
        </w:rPr>
        <w:t xml:space="preserve"> elegida</w:t>
      </w:r>
      <w:r w:rsidRPr="0052451C">
        <w:rPr>
          <w:rFonts w:cstheme="minorHAnsi"/>
        </w:rPr>
        <w:t>.</w:t>
      </w:r>
    </w:p>
    <w:p w14:paraId="2671FA26" w14:textId="77777777" w:rsidR="0005623A" w:rsidRDefault="0005623A" w:rsidP="000317B0">
      <w:pPr>
        <w:pStyle w:val="NormalWeb"/>
        <w:spacing w:line="360" w:lineRule="auto"/>
        <w:jc w:val="both"/>
        <w:rPr>
          <w:rFonts w:asciiTheme="minorHAnsi" w:hAnsiTheme="minorHAnsi" w:cstheme="minorHAnsi"/>
        </w:rPr>
      </w:pPr>
    </w:p>
    <w:p w14:paraId="1156CD5F" w14:textId="77777777" w:rsidR="0005623A" w:rsidRDefault="002B37EB" w:rsidP="0005623A">
      <w:pPr>
        <w:pStyle w:val="NormalWeb"/>
        <w:spacing w:line="360" w:lineRule="auto"/>
        <w:jc w:val="both"/>
        <w:rPr>
          <w:rFonts w:asciiTheme="minorHAnsi" w:hAnsiTheme="minorHAnsi" w:cstheme="minorHAnsi"/>
        </w:rPr>
      </w:pPr>
      <w:r w:rsidRPr="000317B0">
        <w:rPr>
          <w:rFonts w:asciiTheme="minorHAnsi" w:hAnsiTheme="minorHAnsi" w:cstheme="minorHAnsi"/>
        </w:rPr>
        <w:t xml:space="preserve">Si no están presentes en tu entorno, </w:t>
      </w:r>
      <w:r w:rsidR="0005623A">
        <w:rPr>
          <w:rFonts w:asciiTheme="minorHAnsi" w:hAnsiTheme="minorHAnsi" w:cstheme="minorHAnsi"/>
        </w:rPr>
        <w:t>debemos</w:t>
      </w:r>
      <w:r w:rsidR="0005623A">
        <w:rPr>
          <w:rFonts w:asciiTheme="minorHAnsi" w:hAnsiTheme="minorHAnsi" w:cstheme="minorHAnsi"/>
        </w:rPr>
        <w:t xml:space="preserve"> asegurar </w:t>
      </w:r>
      <w:r w:rsidR="0005623A" w:rsidRPr="000317B0">
        <w:rPr>
          <w:rFonts w:asciiTheme="minorHAnsi" w:hAnsiTheme="minorHAnsi" w:cstheme="minorHAnsi"/>
        </w:rPr>
        <w:t xml:space="preserve">que </w:t>
      </w:r>
      <w:r w:rsidR="0005623A" w:rsidRPr="000317B0">
        <w:rPr>
          <w:rStyle w:val="CdigoHTML"/>
          <w:rFonts w:asciiTheme="minorHAnsi" w:hAnsiTheme="minorHAnsi" w:cstheme="minorHAnsi"/>
          <w:sz w:val="24"/>
          <w:szCs w:val="24"/>
        </w:rPr>
        <w:t>aioredis</w:t>
      </w:r>
      <w:r w:rsidR="0005623A" w:rsidRPr="000317B0">
        <w:rPr>
          <w:rFonts w:asciiTheme="minorHAnsi" w:hAnsiTheme="minorHAnsi" w:cstheme="minorHAnsi"/>
        </w:rPr>
        <w:t xml:space="preserve"> y </w:t>
      </w:r>
      <w:r w:rsidR="0005623A" w:rsidRPr="000317B0">
        <w:rPr>
          <w:rStyle w:val="CdigoHTML"/>
          <w:rFonts w:asciiTheme="minorHAnsi" w:hAnsiTheme="minorHAnsi" w:cstheme="minorHAnsi"/>
          <w:sz w:val="24"/>
          <w:szCs w:val="24"/>
        </w:rPr>
        <w:t>aiocache</w:t>
      </w:r>
      <w:r w:rsidR="0005623A" w:rsidRPr="000317B0">
        <w:rPr>
          <w:rFonts w:asciiTheme="minorHAnsi" w:hAnsiTheme="minorHAnsi" w:cstheme="minorHAnsi"/>
        </w:rPr>
        <w:t xml:space="preserve"> están instalados</w:t>
      </w:r>
      <w:r w:rsidRPr="000317B0">
        <w:rPr>
          <w:rFonts w:asciiTheme="minorHAnsi" w:hAnsiTheme="minorHAnsi" w:cstheme="minorHAnsi"/>
        </w:rPr>
        <w:t xml:space="preserve"> </w:t>
      </w:r>
      <w:r w:rsidR="0005623A">
        <w:rPr>
          <w:rFonts w:asciiTheme="minorHAnsi" w:hAnsiTheme="minorHAnsi" w:cstheme="minorHAnsi"/>
        </w:rPr>
        <w:t>mediante</w:t>
      </w:r>
      <w:r w:rsidRPr="000317B0">
        <w:rPr>
          <w:rFonts w:asciiTheme="minorHAnsi" w:hAnsiTheme="minorHAnsi" w:cstheme="minorHAnsi"/>
        </w:rPr>
        <w:t>:</w:t>
      </w:r>
    </w:p>
    <w:p w14:paraId="2335D6A9" w14:textId="75532246" w:rsidR="002B37EB" w:rsidRPr="000317B0" w:rsidRDefault="002B37EB" w:rsidP="0005623A">
      <w:pPr>
        <w:pStyle w:val="NormalWeb"/>
        <w:spacing w:line="360" w:lineRule="auto"/>
        <w:jc w:val="center"/>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t>pip install aioredis aiocache</w:t>
      </w:r>
    </w:p>
    <w:p w14:paraId="2F43FFC7" w14:textId="77777777" w:rsidR="002B37EB" w:rsidRPr="000317B0" w:rsidRDefault="002B37EB" w:rsidP="000317B0">
      <w:pPr>
        <w:pStyle w:val="HTMLconformatoprevio"/>
        <w:spacing w:line="360" w:lineRule="auto"/>
        <w:jc w:val="both"/>
        <w:rPr>
          <w:rStyle w:val="CdigoHTML"/>
          <w:rFonts w:asciiTheme="minorHAnsi" w:hAnsiTheme="minorHAnsi" w:cstheme="minorHAnsi"/>
          <w:sz w:val="24"/>
          <w:szCs w:val="24"/>
        </w:rPr>
      </w:pPr>
    </w:p>
    <w:p w14:paraId="2DC3328D" w14:textId="70BB49DD" w:rsidR="002B37EB" w:rsidRPr="000317B0" w:rsidRDefault="0052451C" w:rsidP="000317B0">
      <w:pPr>
        <w:pStyle w:val="NormalWeb"/>
        <w:spacing w:line="360" w:lineRule="auto"/>
        <w:jc w:val="both"/>
        <w:rPr>
          <w:rFonts w:asciiTheme="minorHAnsi" w:hAnsiTheme="minorHAnsi" w:cstheme="minorHAnsi"/>
        </w:rPr>
      </w:pPr>
      <w:r>
        <w:rPr>
          <w:rFonts w:asciiTheme="minorHAnsi" w:hAnsiTheme="minorHAnsi" w:cstheme="minorHAnsi"/>
        </w:rPr>
        <w:t>Para proceder al uso de la API (</w:t>
      </w:r>
      <w:r w:rsidRPr="000317B0">
        <w:rPr>
          <w:rFonts w:asciiTheme="minorHAnsi" w:hAnsiTheme="minorHAnsi" w:cstheme="minorHAnsi"/>
        </w:rPr>
        <w:t xml:space="preserve">estará disponible en </w:t>
      </w:r>
      <w:r w:rsidRPr="000317B0">
        <w:rPr>
          <w:rStyle w:val="CdigoHTML"/>
          <w:rFonts w:asciiTheme="minorHAnsi" w:hAnsiTheme="minorHAnsi" w:cstheme="minorHAnsi"/>
          <w:sz w:val="24"/>
          <w:szCs w:val="24"/>
        </w:rPr>
        <w:t>http://localhost:8000</w:t>
      </w:r>
      <w:r>
        <w:rPr>
          <w:rStyle w:val="CdigoHTML"/>
          <w:rFonts w:asciiTheme="minorHAnsi" w:hAnsiTheme="minorHAnsi" w:cstheme="minorHAnsi"/>
          <w:sz w:val="24"/>
          <w:szCs w:val="24"/>
        </w:rPr>
        <w:t>)</w:t>
      </w:r>
      <w:r>
        <w:rPr>
          <w:rFonts w:asciiTheme="minorHAnsi" w:hAnsiTheme="minorHAnsi" w:cstheme="minorHAnsi"/>
        </w:rPr>
        <w:t>, ejecutamos</w:t>
      </w:r>
      <w:r w:rsidR="002B37EB" w:rsidRPr="000317B0">
        <w:rPr>
          <w:rFonts w:asciiTheme="minorHAnsi" w:hAnsiTheme="minorHAnsi" w:cstheme="minorHAnsi"/>
        </w:rPr>
        <w:t xml:space="preserve"> la aplicación FastAPI:</w:t>
      </w:r>
    </w:p>
    <w:p w14:paraId="3477237D" w14:textId="77777777" w:rsidR="002B37EB" w:rsidRPr="000317B0" w:rsidRDefault="002B37EB" w:rsidP="0005623A">
      <w:pPr>
        <w:pStyle w:val="HTMLconformatoprevio"/>
        <w:spacing w:line="360" w:lineRule="auto"/>
        <w:jc w:val="center"/>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t>uvicorn main:app --reload</w:t>
      </w:r>
    </w:p>
    <w:p w14:paraId="1242E45D" w14:textId="77777777" w:rsidR="0052451C" w:rsidRDefault="0052451C" w:rsidP="000317B0">
      <w:pPr>
        <w:pStyle w:val="NormalWeb"/>
        <w:spacing w:line="360" w:lineRule="auto"/>
        <w:jc w:val="both"/>
        <w:rPr>
          <w:rFonts w:asciiTheme="minorHAnsi" w:hAnsiTheme="minorHAnsi" w:cstheme="minorHAnsi"/>
        </w:rPr>
      </w:pPr>
    </w:p>
    <w:p w14:paraId="68E6C6BB" w14:textId="08CA82C4" w:rsidR="002B37EB" w:rsidRPr="000317B0" w:rsidRDefault="0052451C" w:rsidP="000317B0">
      <w:pPr>
        <w:pStyle w:val="NormalWeb"/>
        <w:spacing w:line="360" w:lineRule="auto"/>
        <w:jc w:val="both"/>
        <w:rPr>
          <w:rFonts w:asciiTheme="minorHAnsi" w:hAnsiTheme="minorHAnsi" w:cstheme="minorHAnsi"/>
        </w:rPr>
      </w:pPr>
      <w:r>
        <w:rPr>
          <w:rFonts w:asciiTheme="minorHAnsi" w:hAnsiTheme="minorHAnsi" w:cstheme="minorHAnsi"/>
        </w:rPr>
        <w:t>Ejecutamos</w:t>
      </w:r>
      <w:r w:rsidR="002B37EB" w:rsidRPr="000317B0">
        <w:rPr>
          <w:rFonts w:asciiTheme="minorHAnsi" w:hAnsiTheme="minorHAnsi" w:cstheme="minorHAnsi"/>
        </w:rPr>
        <w:t xml:space="preserve"> la interfaz de usuario de Streamlit:</w:t>
      </w:r>
    </w:p>
    <w:p w14:paraId="7862E0A7" w14:textId="77777777" w:rsidR="002B37EB" w:rsidRPr="000317B0" w:rsidRDefault="002B37EB" w:rsidP="0005623A">
      <w:pPr>
        <w:pStyle w:val="HTMLconformatoprevio"/>
        <w:spacing w:line="360" w:lineRule="auto"/>
        <w:jc w:val="center"/>
        <w:rPr>
          <w:rStyle w:val="CdigoHTML"/>
          <w:rFonts w:asciiTheme="minorHAnsi" w:hAnsiTheme="minorHAnsi" w:cstheme="minorHAnsi"/>
          <w:sz w:val="24"/>
          <w:szCs w:val="24"/>
        </w:rPr>
      </w:pPr>
      <w:r w:rsidRPr="000317B0">
        <w:rPr>
          <w:rStyle w:val="CdigoHTML"/>
          <w:rFonts w:asciiTheme="minorHAnsi" w:hAnsiTheme="minorHAnsi" w:cstheme="minorHAnsi"/>
          <w:sz w:val="24"/>
          <w:szCs w:val="24"/>
        </w:rPr>
        <w:t>streamlit run streamlit_app.py</w:t>
      </w:r>
    </w:p>
    <w:p w14:paraId="7242F743" w14:textId="6AE999B2" w:rsidR="002B37EB" w:rsidRPr="002B37EB" w:rsidRDefault="002B37EB" w:rsidP="002B37EB"/>
    <w:p w14:paraId="65C89ECF" w14:textId="221511C0" w:rsidR="00BD6451" w:rsidRPr="00951B47" w:rsidRDefault="0052451C" w:rsidP="00951B47">
      <w:pPr>
        <w:spacing w:line="360" w:lineRule="auto"/>
        <w:jc w:val="both"/>
        <w:rPr>
          <w:rFonts w:cstheme="minorHAnsi"/>
        </w:rPr>
      </w:pPr>
      <w:r>
        <w:rPr>
          <w:rFonts w:cstheme="minorHAnsi"/>
        </w:rPr>
        <w:t>Con estos pasos, habría sido posible la configuración del entorno y la correcta ejecución de la aplicación, a continuación s</w:t>
      </w:r>
      <w:r w:rsidR="00BD6451" w:rsidRPr="00951B47">
        <w:rPr>
          <w:rFonts w:cstheme="minorHAnsi"/>
        </w:rPr>
        <w:t>e presenta un esquema gráfico mediante un diagrama Mermaid (</w:t>
      </w:r>
      <w:hyperlink w:anchor="MERMAID_LLAMA3" w:history="1">
        <w:r w:rsidR="00BD6451" w:rsidRPr="00951B47">
          <w:rPr>
            <w:rStyle w:val="Hipervnculo"/>
            <w:rFonts w:cstheme="minorHAnsi"/>
          </w:rPr>
          <w:t>Anexo diagramas Mermaid)</w:t>
        </w:r>
      </w:hyperlink>
      <w:r w:rsidR="00BD6451" w:rsidRPr="00951B47">
        <w:rPr>
          <w:rFonts w:cstheme="minorHAnsi"/>
        </w:rPr>
        <w:t xml:space="preserve"> que ilustre el flujo de la aplicación. Este diagrama ayudará a visualizar cómo interactúan los diferentes componentes del sistema y cómo se procesan las consultas del usuario. </w:t>
      </w:r>
    </w:p>
    <w:p w14:paraId="5C816674" w14:textId="77777777" w:rsidR="00BD6451" w:rsidRPr="00951B47" w:rsidRDefault="00BD6451" w:rsidP="00951B47">
      <w:pPr>
        <w:spacing w:line="360" w:lineRule="auto"/>
        <w:jc w:val="both"/>
        <w:rPr>
          <w:rFonts w:cstheme="minorHAnsi"/>
        </w:rPr>
      </w:pPr>
    </w:p>
    <w:p w14:paraId="6B44689F" w14:textId="77777777" w:rsidR="00BD6451" w:rsidRPr="00951B47" w:rsidRDefault="00BD6451" w:rsidP="00951B47">
      <w:pPr>
        <w:spacing w:line="360" w:lineRule="auto"/>
        <w:jc w:val="both"/>
        <w:rPr>
          <w:rFonts w:cstheme="minorHAnsi"/>
        </w:rPr>
      </w:pPr>
      <w:r w:rsidRPr="00951B47">
        <w:rPr>
          <w:rFonts w:cstheme="minorHAnsi"/>
          <w:noProof/>
        </w:rPr>
        <w:lastRenderedPageBreak/>
        <w:drawing>
          <wp:anchor distT="0" distB="0" distL="114300" distR="114300" simplePos="0" relativeHeight="251659264" behindDoc="0" locked="0" layoutInCell="1" allowOverlap="1" wp14:anchorId="4B1EC84E" wp14:editId="0790DC86">
            <wp:simplePos x="0" y="0"/>
            <wp:positionH relativeFrom="margin">
              <wp:align>left</wp:align>
            </wp:positionH>
            <wp:positionV relativeFrom="paragraph">
              <wp:posOffset>337820</wp:posOffset>
            </wp:positionV>
            <wp:extent cx="5908040" cy="5514975"/>
            <wp:effectExtent l="0" t="0" r="0" b="9525"/>
            <wp:wrapTopAndBottom/>
            <wp:docPr id="206499058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descr="Diagrama&#10;&#10;Descripción generada automáticamente con confianza media"/>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08040" cy="5514975"/>
                    </a:xfrm>
                    <a:prstGeom prst="rect">
                      <a:avLst/>
                    </a:prstGeom>
                  </pic:spPr>
                </pic:pic>
              </a:graphicData>
            </a:graphic>
            <wp14:sizeRelH relativeFrom="margin">
              <wp14:pctWidth>0</wp14:pctWidth>
            </wp14:sizeRelH>
            <wp14:sizeRelV relativeFrom="margin">
              <wp14:pctHeight>0</wp14:pctHeight>
            </wp14:sizeRelV>
          </wp:anchor>
        </w:drawing>
      </w:r>
    </w:p>
    <w:p w14:paraId="683BA00E" w14:textId="77777777" w:rsidR="00951B47" w:rsidRDefault="00951B47" w:rsidP="00951B47">
      <w:pPr>
        <w:pStyle w:val="Descripcin"/>
        <w:spacing w:line="360" w:lineRule="auto"/>
        <w:jc w:val="center"/>
        <w:rPr>
          <w:rFonts w:cstheme="minorHAnsi"/>
        </w:rPr>
      </w:pPr>
    </w:p>
    <w:p w14:paraId="40D51F4E" w14:textId="05C91D0E" w:rsidR="00BD6451" w:rsidRPr="00951B47" w:rsidRDefault="00BD6451" w:rsidP="00951B47">
      <w:pPr>
        <w:pStyle w:val="Descripcin"/>
        <w:spacing w:line="360" w:lineRule="auto"/>
        <w:jc w:val="center"/>
        <w:rPr>
          <w:rFonts w:cstheme="minorHAnsi"/>
          <w:noProof/>
        </w:rPr>
      </w:pPr>
      <w:r w:rsidRPr="00951B47">
        <w:rPr>
          <w:rFonts w:cstheme="minorHAnsi"/>
        </w:rPr>
        <w:t xml:space="preserve">Figura </w:t>
      </w:r>
      <w:r w:rsidRPr="00951B47">
        <w:rPr>
          <w:rFonts w:cstheme="minorHAnsi"/>
        </w:rPr>
        <w:fldChar w:fldCharType="begin"/>
      </w:r>
      <w:r w:rsidRPr="00951B47">
        <w:rPr>
          <w:rFonts w:cstheme="minorHAnsi"/>
        </w:rPr>
        <w:instrText xml:space="preserve"> SEQ Figura \* ARABIC </w:instrText>
      </w:r>
      <w:r w:rsidRPr="00951B47">
        <w:rPr>
          <w:rFonts w:cstheme="minorHAnsi"/>
        </w:rPr>
        <w:fldChar w:fldCharType="separate"/>
      </w:r>
      <w:r w:rsidR="009E2CA0">
        <w:rPr>
          <w:rFonts w:cstheme="minorHAnsi"/>
          <w:noProof/>
        </w:rPr>
        <w:t>5</w:t>
      </w:r>
      <w:r w:rsidRPr="00951B47">
        <w:rPr>
          <w:rFonts w:cstheme="minorHAnsi"/>
        </w:rPr>
        <w:fldChar w:fldCharType="end"/>
      </w:r>
      <w:r w:rsidRPr="00951B47">
        <w:rPr>
          <w:rFonts w:cstheme="minorHAnsi"/>
        </w:rPr>
        <w:t xml:space="preserve">. </w:t>
      </w:r>
      <w:r w:rsidRPr="00951B47">
        <w:rPr>
          <w:rFonts w:cstheme="minorHAnsi"/>
          <w:b w:val="0"/>
          <w:bCs w:val="0"/>
        </w:rPr>
        <w:t>Funcionamiento del RAG</w:t>
      </w:r>
    </w:p>
    <w:p w14:paraId="60A2EF71" w14:textId="77777777" w:rsidR="00BD6451" w:rsidRPr="00951B47" w:rsidRDefault="00BD6451" w:rsidP="00951B47">
      <w:pPr>
        <w:spacing w:line="360" w:lineRule="auto"/>
        <w:jc w:val="both"/>
        <w:rPr>
          <w:rFonts w:cstheme="minorHAnsi"/>
        </w:rPr>
      </w:pPr>
    </w:p>
    <w:p w14:paraId="1DD6E8A1" w14:textId="3E8F63B6" w:rsidR="00A869A1" w:rsidRPr="00951B47" w:rsidRDefault="005651A1" w:rsidP="00951B47">
      <w:pPr>
        <w:spacing w:line="360" w:lineRule="auto"/>
        <w:jc w:val="both"/>
        <w:rPr>
          <w:rFonts w:cstheme="minorHAnsi"/>
        </w:rPr>
      </w:pPr>
      <w:r w:rsidRPr="00951B47">
        <w:rPr>
          <w:rFonts w:cstheme="minorHAnsi"/>
        </w:rPr>
        <w:t xml:space="preserve">Se muestra mediante un pequeño listado </w:t>
      </w:r>
      <w:r w:rsidR="00E402B1" w:rsidRPr="00951B47">
        <w:rPr>
          <w:rFonts w:cstheme="minorHAnsi"/>
        </w:rPr>
        <w:t>cómo</w:t>
      </w:r>
      <w:r w:rsidRPr="00951B47">
        <w:rPr>
          <w:rFonts w:cstheme="minorHAnsi"/>
        </w:rPr>
        <w:t xml:space="preserve"> </w:t>
      </w:r>
      <w:r w:rsidR="00E402B1" w:rsidRPr="00951B47">
        <w:rPr>
          <w:rFonts w:cstheme="minorHAnsi"/>
        </w:rPr>
        <w:t>funciona la aplicación:</w:t>
      </w:r>
    </w:p>
    <w:p w14:paraId="76354C87" w14:textId="77777777" w:rsidR="00E402B1" w:rsidRPr="00951B47" w:rsidRDefault="00E402B1" w:rsidP="00951B47">
      <w:pPr>
        <w:spacing w:line="360" w:lineRule="auto"/>
        <w:jc w:val="both"/>
        <w:rPr>
          <w:rFonts w:cstheme="minorHAnsi"/>
        </w:rPr>
      </w:pPr>
    </w:p>
    <w:p w14:paraId="557BA7D4"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El usuario accede a la interfaz de usuario de Streamlit y realiza una consulta en español.</w:t>
      </w:r>
    </w:p>
    <w:p w14:paraId="03E2577F"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consulta se envía al endpoint /ask de la API FastAPI.</w:t>
      </w:r>
    </w:p>
    <w:p w14:paraId="1D4350B2"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consulta se traduce al inglés utilizando googletrans.</w:t>
      </w:r>
    </w:p>
    <w:p w14:paraId="3A7B80ED"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Se crea un agente personalizado utilizando el modelo de lenguaje GPT-J, las herramientas adicionales (Wikipedia y Arxiv) y el prompt.</w:t>
      </w:r>
    </w:p>
    <w:p w14:paraId="2F0DC9C8"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lastRenderedPageBreak/>
        <w:t>El agente procesa la consulta y genera una respuesta utilizando el modelo de lenguaje y las herramientas adicionales.</w:t>
      </w:r>
    </w:p>
    <w:p w14:paraId="3F02D4A6"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respuesta generada se traduce de vuelta al español utilizando googletrans.</w:t>
      </w:r>
    </w:p>
    <w:p w14:paraId="6AA4B9B8"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respuesta y el contexto utilizado se devuelven a la interfaz de usuario de Streamlit.</w:t>
      </w:r>
    </w:p>
    <w:p w14:paraId="4C75CABE" w14:textId="77777777" w:rsidR="00D7539F" w:rsidRPr="00951B47" w:rsidRDefault="00D7539F" w:rsidP="00951B47">
      <w:pPr>
        <w:pStyle w:val="Prrafodelista"/>
        <w:numPr>
          <w:ilvl w:val="0"/>
          <w:numId w:val="45"/>
        </w:numPr>
        <w:spacing w:line="360" w:lineRule="auto"/>
        <w:jc w:val="both"/>
        <w:rPr>
          <w:rFonts w:cstheme="minorHAnsi"/>
        </w:rPr>
      </w:pPr>
      <w:r w:rsidRPr="00951B47">
        <w:rPr>
          <w:rFonts w:cstheme="minorHAnsi"/>
        </w:rPr>
        <w:t>La interfaz de usuario muestra la respuesta al usuario y permite expandir los detalles adicionales y el contexto utilizado.</w:t>
      </w:r>
    </w:p>
    <w:p w14:paraId="080CC0AD" w14:textId="77777777" w:rsidR="00D7539F" w:rsidRPr="00951B47" w:rsidRDefault="00D7539F" w:rsidP="00951B47">
      <w:pPr>
        <w:pStyle w:val="Prrafodelista"/>
        <w:spacing w:line="360" w:lineRule="auto"/>
        <w:jc w:val="both"/>
        <w:rPr>
          <w:rFonts w:cstheme="minorHAnsi"/>
        </w:rPr>
      </w:pPr>
    </w:p>
    <w:p w14:paraId="5DEFC160" w14:textId="5573E7A5" w:rsidR="00D7539F" w:rsidRPr="00951B47" w:rsidRDefault="00D7539F" w:rsidP="00951B47">
      <w:pPr>
        <w:spacing w:line="360" w:lineRule="auto"/>
        <w:jc w:val="both"/>
        <w:rPr>
          <w:rFonts w:cstheme="minorHAnsi"/>
        </w:rPr>
      </w:pPr>
      <w:r w:rsidRPr="00951B47">
        <w:rPr>
          <w:rFonts w:cstheme="minorHAnsi"/>
        </w:rPr>
        <w:t>Este esquema y flujo de la aplicación representan el funcionamiento actualizado de</w:t>
      </w:r>
      <w:r w:rsidR="00906BC2" w:rsidRPr="00951B47">
        <w:rPr>
          <w:rFonts w:cstheme="minorHAnsi"/>
        </w:rPr>
        <w:t xml:space="preserve">l </w:t>
      </w:r>
      <w:r w:rsidRPr="00951B47">
        <w:rPr>
          <w:rFonts w:cstheme="minorHAnsi"/>
        </w:rPr>
        <w:t>RAG</w:t>
      </w:r>
      <w:r w:rsidR="001223C4" w:rsidRPr="00951B47">
        <w:rPr>
          <w:rFonts w:cstheme="minorHAnsi"/>
        </w:rPr>
        <w:t>, l</w:t>
      </w:r>
      <w:r w:rsidRPr="00951B47">
        <w:rPr>
          <w:rFonts w:cstheme="minorHAnsi"/>
        </w:rPr>
        <w:t xml:space="preserve">a integración de tecnologías como Groq, LangChain, FAISS, Streamlit y FastAPI, junto con las herramientas adicionales de </w:t>
      </w:r>
      <w:r w:rsidR="001223C4" w:rsidRPr="00951B47">
        <w:rPr>
          <w:rFonts w:cstheme="minorHAnsi"/>
        </w:rPr>
        <w:t xml:space="preserve">Arxiv, DisGeNET y </w:t>
      </w:r>
      <w:r w:rsidRPr="00951B47">
        <w:rPr>
          <w:rFonts w:cstheme="minorHAnsi"/>
        </w:rPr>
        <w:t>Wikipedia, permite</w:t>
      </w:r>
      <w:r w:rsidR="001223C4" w:rsidRPr="00951B47">
        <w:rPr>
          <w:rFonts w:cstheme="minorHAnsi"/>
        </w:rPr>
        <w:t>n</w:t>
      </w:r>
      <w:r w:rsidRPr="00951B47">
        <w:rPr>
          <w:rFonts w:cstheme="minorHAnsi"/>
        </w:rPr>
        <w:t xml:space="preserve"> un procesamiento eficiente de las consultas de los usuarios y la generación de respuestas precisas y contextualizadas.</w:t>
      </w:r>
    </w:p>
    <w:p w14:paraId="7BBE7AD8" w14:textId="77777777" w:rsidR="00D7539F" w:rsidRPr="00951B47" w:rsidRDefault="00D7539F" w:rsidP="00951B47">
      <w:pPr>
        <w:spacing w:line="360" w:lineRule="auto"/>
        <w:jc w:val="both"/>
        <w:rPr>
          <w:rFonts w:cstheme="minorHAnsi"/>
        </w:rPr>
      </w:pPr>
    </w:p>
    <w:p w14:paraId="03588F41" w14:textId="77777777" w:rsidR="00C4131E" w:rsidRPr="00951B47" w:rsidRDefault="00C4131E" w:rsidP="00951B47">
      <w:pPr>
        <w:spacing w:line="360" w:lineRule="auto"/>
        <w:jc w:val="both"/>
        <w:rPr>
          <w:rFonts w:cstheme="minorHAnsi"/>
        </w:rPr>
      </w:pPr>
    </w:p>
    <w:p w14:paraId="36768358" w14:textId="77777777" w:rsidR="00580491" w:rsidRPr="00951B47" w:rsidRDefault="00580491" w:rsidP="00951B47">
      <w:pPr>
        <w:spacing w:line="360" w:lineRule="auto"/>
        <w:jc w:val="both"/>
        <w:rPr>
          <w:rFonts w:cstheme="minorHAnsi"/>
        </w:rPr>
      </w:pPr>
    </w:p>
    <w:p w14:paraId="7F39DCCF" w14:textId="1A9A7181" w:rsidR="00580491" w:rsidRPr="00951B47" w:rsidRDefault="00580491" w:rsidP="00951B47">
      <w:pPr>
        <w:pStyle w:val="Ttulo1"/>
        <w:spacing w:line="360" w:lineRule="auto"/>
        <w:jc w:val="both"/>
        <w:rPr>
          <w:rFonts w:asciiTheme="minorHAnsi" w:hAnsiTheme="minorHAnsi" w:cstheme="minorHAnsi"/>
          <w:b/>
          <w:bCs w:val="0"/>
          <w:caps w:val="0"/>
        </w:rPr>
      </w:pPr>
      <w:bookmarkStart w:id="38" w:name="_Toc162797411"/>
      <w:bookmarkStart w:id="39" w:name="_Toc168500322"/>
      <w:r w:rsidRPr="00951B47">
        <w:rPr>
          <w:rFonts w:asciiTheme="minorHAnsi" w:hAnsiTheme="minorHAnsi" w:cstheme="minorHAnsi"/>
          <w:b/>
          <w:bCs w:val="0"/>
          <w:caps w:val="0"/>
        </w:rPr>
        <w:t>Resultados</w:t>
      </w:r>
      <w:bookmarkEnd w:id="38"/>
      <w:r w:rsidR="00A73BA3" w:rsidRPr="00951B47">
        <w:rPr>
          <w:rFonts w:asciiTheme="minorHAnsi" w:hAnsiTheme="minorHAnsi" w:cstheme="minorHAnsi"/>
          <w:b/>
          <w:bCs w:val="0"/>
          <w:caps w:val="0"/>
        </w:rPr>
        <w:t xml:space="preserve"> y discusión</w:t>
      </w:r>
      <w:bookmarkEnd w:id="39"/>
    </w:p>
    <w:p w14:paraId="5F31FC25" w14:textId="77777777" w:rsidR="00C2210A" w:rsidRPr="00951B47" w:rsidRDefault="00C2210A" w:rsidP="00951B47">
      <w:pPr>
        <w:spacing w:line="360" w:lineRule="auto"/>
        <w:jc w:val="both"/>
        <w:rPr>
          <w:rFonts w:cstheme="minorHAnsi"/>
        </w:rPr>
      </w:pPr>
    </w:p>
    <w:p w14:paraId="26C50B7D" w14:textId="77777777" w:rsidR="00C2210A" w:rsidRPr="00951B47" w:rsidRDefault="00C2210A" w:rsidP="00951B47">
      <w:pPr>
        <w:spacing w:line="360" w:lineRule="auto"/>
        <w:jc w:val="both"/>
        <w:rPr>
          <w:rFonts w:cstheme="minorHAnsi"/>
        </w:rPr>
      </w:pPr>
      <w:r w:rsidRPr="00951B47">
        <w:rPr>
          <w:rFonts w:cstheme="minorHAnsi"/>
        </w:rPr>
        <w:t>Los resultados preliminares del chatbot basado en RAG y la base de datos vectorial han demostrado un gran potencial para proporcionar recomendaciones personalizadas de estilo de vida a los usuarios. La combinación de documentos médicos y de estilo de vida junto con búsquedas de información tanto en Arvix como Wikipedia, ha permitido generar recomendaciones precisas y adaptadas a las necesidades individuales.</w:t>
      </w:r>
    </w:p>
    <w:p w14:paraId="705672D4" w14:textId="77777777" w:rsidR="00C2210A" w:rsidRPr="00951B47" w:rsidRDefault="00C2210A" w:rsidP="00951B47">
      <w:pPr>
        <w:spacing w:line="360" w:lineRule="auto"/>
        <w:jc w:val="both"/>
        <w:rPr>
          <w:rFonts w:cstheme="minorHAnsi"/>
        </w:rPr>
      </w:pPr>
    </w:p>
    <w:p w14:paraId="3F80269A" w14:textId="77777777" w:rsidR="00C2210A" w:rsidRPr="00951B47" w:rsidRDefault="00C2210A" w:rsidP="00951B47">
      <w:pPr>
        <w:spacing w:line="360" w:lineRule="auto"/>
        <w:jc w:val="both"/>
        <w:rPr>
          <w:rFonts w:cstheme="minorHAnsi"/>
        </w:rPr>
      </w:pPr>
      <w:r w:rsidRPr="00951B47">
        <w:rPr>
          <w:rFonts w:cstheme="minorHAnsi"/>
        </w:rPr>
        <w:t>La evaluación cuantitativa del modelo ha revelado altas puntuaciones de precisión y exhaustividad en la generación de recomendaciones relevantes. Además, la retroalimentación cualitativa de los usuarios ha sido positiva, destacando la utilidad y la facilidad de uso del chatbot.</w:t>
      </w:r>
    </w:p>
    <w:p w14:paraId="3255B7E4" w14:textId="77777777" w:rsidR="00C2210A" w:rsidRPr="00951B47" w:rsidRDefault="00C2210A" w:rsidP="00951B47">
      <w:pPr>
        <w:spacing w:line="360" w:lineRule="auto"/>
        <w:jc w:val="both"/>
        <w:rPr>
          <w:rFonts w:cstheme="minorHAnsi"/>
        </w:rPr>
      </w:pPr>
    </w:p>
    <w:p w14:paraId="1D7C666B" w14:textId="77777777" w:rsidR="00C2210A" w:rsidRPr="00951B47" w:rsidRDefault="00C2210A" w:rsidP="00951B47">
      <w:pPr>
        <w:spacing w:line="360" w:lineRule="auto"/>
        <w:jc w:val="both"/>
        <w:rPr>
          <w:rFonts w:cstheme="minorHAnsi"/>
        </w:rPr>
      </w:pPr>
      <w:r w:rsidRPr="00951B47">
        <w:rPr>
          <w:rFonts w:cstheme="minorHAnsi"/>
        </w:rPr>
        <w:lastRenderedPageBreak/>
        <w:t>Sin embargo, también hemos identificado algunas limitaciones y desafíos durante el desarrollo y la evaluación del chatbot. Además, la personalización de las recomendaciones basadas en datos individuales a veces puede verse limitada por la disponibilidad y la calidad de los datos proporcionados por los usuarios.</w:t>
      </w:r>
    </w:p>
    <w:p w14:paraId="710D3EBD" w14:textId="77777777" w:rsidR="00C2210A" w:rsidRPr="00951B47" w:rsidRDefault="00C2210A" w:rsidP="00951B47">
      <w:pPr>
        <w:spacing w:line="360" w:lineRule="auto"/>
        <w:jc w:val="both"/>
        <w:rPr>
          <w:rFonts w:cstheme="minorHAnsi"/>
        </w:rPr>
      </w:pPr>
    </w:p>
    <w:p w14:paraId="7A3F4E5B" w14:textId="19F59B9C" w:rsidR="00BD1940" w:rsidRPr="00951B47" w:rsidRDefault="00BD1940" w:rsidP="00951B47">
      <w:pPr>
        <w:spacing w:line="360" w:lineRule="auto"/>
        <w:jc w:val="both"/>
        <w:rPr>
          <w:rFonts w:cstheme="minorHAnsi"/>
        </w:rPr>
      </w:pPr>
      <w:r w:rsidRPr="00951B47">
        <w:rPr>
          <w:rFonts w:cstheme="minorHAnsi"/>
        </w:rPr>
        <w:t xml:space="preserve">Se procede a detallar varios intentos previos al final, con los comentarios necesarios y detalles sobre las funciones </w:t>
      </w:r>
      <w:r w:rsidR="006B4E51" w:rsidRPr="00951B47">
        <w:rPr>
          <w:rFonts w:cstheme="minorHAnsi"/>
        </w:rPr>
        <w:t>y código utilizado.</w:t>
      </w:r>
    </w:p>
    <w:p w14:paraId="64D3A746" w14:textId="77777777" w:rsidR="00C2210A" w:rsidRPr="00951B47" w:rsidRDefault="00C2210A" w:rsidP="00951B47">
      <w:pPr>
        <w:spacing w:line="360" w:lineRule="auto"/>
        <w:jc w:val="both"/>
        <w:rPr>
          <w:rFonts w:cstheme="minorHAnsi"/>
        </w:rPr>
      </w:pPr>
    </w:p>
    <w:p w14:paraId="6B2DB85C" w14:textId="2A26B0DC" w:rsidR="005D5F92" w:rsidRPr="00951B47" w:rsidRDefault="00C2210A" w:rsidP="00951B47">
      <w:pPr>
        <w:pStyle w:val="Ttulo2"/>
        <w:spacing w:line="360" w:lineRule="auto"/>
        <w:jc w:val="both"/>
        <w:rPr>
          <w:rFonts w:asciiTheme="minorHAnsi" w:hAnsiTheme="minorHAnsi" w:cstheme="minorHAnsi"/>
          <w:b/>
          <w:bCs w:val="0"/>
        </w:rPr>
      </w:pPr>
      <w:bookmarkStart w:id="40" w:name="_Toc168500323"/>
      <w:r w:rsidRPr="00951B47">
        <w:rPr>
          <w:rFonts w:asciiTheme="minorHAnsi" w:hAnsiTheme="minorHAnsi" w:cstheme="minorHAnsi"/>
          <w:b/>
          <w:bCs w:val="0"/>
          <w:caps w:val="0"/>
        </w:rPr>
        <w:t>Pruebas previas mediante Jupyter notebooks</w:t>
      </w:r>
      <w:bookmarkEnd w:id="40"/>
    </w:p>
    <w:p w14:paraId="54069184" w14:textId="77777777" w:rsidR="005D5F92" w:rsidRPr="00951B47" w:rsidRDefault="005D5F92" w:rsidP="00951B47">
      <w:pPr>
        <w:spacing w:line="360" w:lineRule="auto"/>
        <w:jc w:val="both"/>
        <w:rPr>
          <w:rFonts w:cstheme="minorHAnsi"/>
        </w:rPr>
      </w:pPr>
    </w:p>
    <w:p w14:paraId="1B09449B" w14:textId="77777777" w:rsidR="005D5F92" w:rsidRPr="00951B47" w:rsidRDefault="005D5F92" w:rsidP="00951B47">
      <w:pPr>
        <w:spacing w:line="360" w:lineRule="auto"/>
        <w:jc w:val="both"/>
        <w:rPr>
          <w:rFonts w:cstheme="minorHAnsi"/>
        </w:rPr>
      </w:pPr>
      <w:r w:rsidRPr="00951B47">
        <w:rPr>
          <w:rFonts w:cstheme="minorHAnsi"/>
        </w:rPr>
        <w:t>La primera implementación de un script que ha permitido el procesado de los documentos y la obtención de respuestas fue realizado mediante Jupyter Notebook para proporcionar una facilidad en la visualización y para ir asegurando el funcionamiento bloque a bloque.</w:t>
      </w:r>
    </w:p>
    <w:p w14:paraId="4D99A501" w14:textId="77777777" w:rsidR="005D5F92" w:rsidRPr="00951B47" w:rsidRDefault="005D5F92" w:rsidP="00951B47">
      <w:pPr>
        <w:spacing w:line="360" w:lineRule="auto"/>
        <w:jc w:val="both"/>
        <w:rPr>
          <w:rFonts w:cstheme="minorHAnsi"/>
        </w:rPr>
      </w:pPr>
    </w:p>
    <w:p w14:paraId="1A5C0822" w14:textId="43D31F9B" w:rsidR="005D5F92" w:rsidRPr="00951B47" w:rsidRDefault="005D5F92" w:rsidP="00951B47">
      <w:pPr>
        <w:spacing w:line="360" w:lineRule="auto"/>
        <w:jc w:val="both"/>
        <w:rPr>
          <w:rFonts w:cstheme="minorHAnsi"/>
        </w:rPr>
      </w:pPr>
      <w:r w:rsidRPr="00951B47">
        <w:rPr>
          <w:rFonts w:cstheme="minorHAnsi"/>
        </w:rPr>
        <w:t>Primero, se definieron y limpiaron los documentos a utilizar, tras un guardado temporal y el uso de funciones definidas para la eliminación de los caracteres especiales, con la finalidad de homogeneizar la información contenida en el documento.</w:t>
      </w:r>
    </w:p>
    <w:p w14:paraId="57B0C1FD" w14:textId="77777777" w:rsidR="005D5F92" w:rsidRPr="00951B47" w:rsidRDefault="005D5F92" w:rsidP="00951B47">
      <w:pPr>
        <w:spacing w:line="360" w:lineRule="auto"/>
        <w:jc w:val="both"/>
        <w:rPr>
          <w:rFonts w:cstheme="minorHAnsi"/>
        </w:rPr>
      </w:pPr>
    </w:p>
    <w:p w14:paraId="330EE53F" w14:textId="77777777" w:rsidR="005D5F92" w:rsidRPr="00951B47" w:rsidRDefault="005D5F92" w:rsidP="00951B47">
      <w:pPr>
        <w:spacing w:line="360" w:lineRule="auto"/>
        <w:jc w:val="both"/>
        <w:rPr>
          <w:rFonts w:cstheme="minorHAnsi"/>
        </w:rPr>
      </w:pPr>
      <w:r w:rsidRPr="00951B47">
        <w:rPr>
          <w:rFonts w:cstheme="minorHAnsi"/>
        </w:rPr>
        <w:t>Tras crear los embeddings tanto para el texto como para las consultas, mediante FAISS se crea un vectorstore (encargado de almacenar los datos incrustados y realizar la búsqueda vectorial) a partir de los embeddings creados. Tras esto, se realiza una primera consulta usando la búsqueda por similaridad de vectorstore.</w:t>
      </w:r>
    </w:p>
    <w:p w14:paraId="5D7D6FA9" w14:textId="77777777" w:rsidR="005D5F92" w:rsidRPr="00951B47" w:rsidRDefault="005D5F92" w:rsidP="00951B47">
      <w:pPr>
        <w:spacing w:line="360" w:lineRule="auto"/>
        <w:jc w:val="both"/>
        <w:rPr>
          <w:rFonts w:cstheme="minorHAnsi"/>
        </w:rPr>
      </w:pPr>
    </w:p>
    <w:p w14:paraId="30319511" w14:textId="77777777" w:rsidR="005D5F92" w:rsidRPr="00951B47" w:rsidRDefault="005D5F92" w:rsidP="00951B47">
      <w:pPr>
        <w:spacing w:line="360" w:lineRule="auto"/>
        <w:jc w:val="both"/>
        <w:rPr>
          <w:rFonts w:cstheme="minorHAnsi"/>
        </w:rPr>
      </w:pPr>
      <w:r w:rsidRPr="00951B47">
        <w:rPr>
          <w:rFonts w:cstheme="minorHAnsi"/>
        </w:rPr>
        <w:t>Posteriormente configuraremos el retriever para realizar de nuevo una búsqueda por similaridad pero que nos muestre en este caso los tres textos que concuerden más con la consulta.</w:t>
      </w:r>
    </w:p>
    <w:p w14:paraId="05F6E14B" w14:textId="77777777" w:rsidR="005D5F92" w:rsidRPr="00951B47" w:rsidRDefault="005D5F92" w:rsidP="00951B47">
      <w:pPr>
        <w:spacing w:line="360" w:lineRule="auto"/>
        <w:jc w:val="both"/>
        <w:rPr>
          <w:rFonts w:cstheme="minorHAnsi"/>
        </w:rPr>
      </w:pPr>
    </w:p>
    <w:p w14:paraId="5BD8A958" w14:textId="77777777" w:rsidR="00EA3AC6" w:rsidRPr="00951B47" w:rsidRDefault="00EA3AC6" w:rsidP="00951B47">
      <w:pPr>
        <w:pStyle w:val="Ttulo3"/>
        <w:spacing w:line="360" w:lineRule="auto"/>
        <w:jc w:val="both"/>
        <w:rPr>
          <w:rFonts w:asciiTheme="minorHAnsi" w:hAnsiTheme="minorHAnsi" w:cstheme="minorHAnsi"/>
        </w:rPr>
      </w:pPr>
      <w:bookmarkStart w:id="41" w:name="_Toc168500324"/>
      <w:r w:rsidRPr="00951B47">
        <w:rPr>
          <w:rFonts w:asciiTheme="minorHAnsi" w:hAnsiTheme="minorHAnsi" w:cstheme="minorHAnsi"/>
        </w:rPr>
        <w:lastRenderedPageBreak/>
        <w:t>Control del número de tokens</w:t>
      </w:r>
      <w:bookmarkEnd w:id="41"/>
    </w:p>
    <w:p w14:paraId="21E5721B" w14:textId="50DE591B" w:rsidR="00EA3AC6" w:rsidRPr="00951B47" w:rsidRDefault="00EA3AC6" w:rsidP="00951B47">
      <w:pPr>
        <w:spacing w:line="360" w:lineRule="auto"/>
        <w:jc w:val="both"/>
        <w:rPr>
          <w:rFonts w:cstheme="minorHAnsi"/>
        </w:rPr>
      </w:pPr>
      <w:r w:rsidRPr="00951B47">
        <w:rPr>
          <w:rFonts w:cstheme="minorHAnsi"/>
        </w:rPr>
        <w:t xml:space="preserve">Se procede tras las primeras pruebas a implementar funciones que permiten el control de los tokens (hace referencia a las palabras) en nuestro código, con la finalidad no exceder el límite permitido por el modelo GPT-2. </w:t>
      </w:r>
    </w:p>
    <w:p w14:paraId="7A57472D" w14:textId="77777777" w:rsidR="00EA3AC6" w:rsidRPr="00951B47" w:rsidRDefault="00EA3AC6" w:rsidP="00951B47">
      <w:pPr>
        <w:spacing w:line="360" w:lineRule="auto"/>
        <w:jc w:val="both"/>
        <w:rPr>
          <w:rFonts w:cstheme="minorHAnsi"/>
        </w:rPr>
      </w:pPr>
    </w:p>
    <w:p w14:paraId="01529398" w14:textId="77777777" w:rsidR="00EA3AC6" w:rsidRPr="00951B47" w:rsidRDefault="00EA3AC6" w:rsidP="00951B47">
      <w:pPr>
        <w:spacing w:line="360" w:lineRule="auto"/>
        <w:jc w:val="both"/>
        <w:rPr>
          <w:rFonts w:cstheme="minorHAnsi"/>
        </w:rPr>
      </w:pPr>
      <w:r w:rsidRPr="00951B47">
        <w:rPr>
          <w:rFonts w:cstheme="minorHAnsi"/>
        </w:rPr>
        <w:t>En el caso de GPT-2, el límite está establecido en 1024 tokens, sin embargo y gracias a la función denominada "truncate_context", que implementa el uso del tokenizer de GPT-2, se ha mitigado el riesgo de exceder ese límite. De producirse un exceso de tokens, esta función permite truncar y descartar cualquier token que sobrepase el límite</w:t>
      </w:r>
    </w:p>
    <w:p w14:paraId="57F4E6A3" w14:textId="77777777" w:rsidR="00EA3AC6" w:rsidRPr="00951B47" w:rsidRDefault="00EA3AC6" w:rsidP="00951B47">
      <w:pPr>
        <w:spacing w:line="360" w:lineRule="auto"/>
        <w:jc w:val="both"/>
        <w:rPr>
          <w:rFonts w:cstheme="minorHAnsi"/>
        </w:rPr>
      </w:pPr>
    </w:p>
    <w:p w14:paraId="6940F2CD" w14:textId="5C72219E" w:rsidR="00EA3AC6" w:rsidRPr="00951B47" w:rsidRDefault="00EA3AC6" w:rsidP="00951B47">
      <w:pPr>
        <w:spacing w:line="360" w:lineRule="auto"/>
        <w:jc w:val="both"/>
        <w:rPr>
          <w:rFonts w:cstheme="minorHAnsi"/>
        </w:rPr>
      </w:pPr>
      <w:r w:rsidRPr="00951B47">
        <w:rPr>
          <w:rFonts w:cstheme="minorHAnsi"/>
        </w:rPr>
        <w:t>Es importante tener en cuenta que tanto los tokens del input como los nuevos tokens generados no deben superar juntos el límite para evitar problemas y que las solicitudes generadas se procesen correctamente. En caso de optar por un nuevo modelo, estos parámetros pueden ser modificados según lo dictado o recomendado en la documentación del modelo.</w:t>
      </w:r>
    </w:p>
    <w:p w14:paraId="5DE1A15A" w14:textId="77777777" w:rsidR="00E73490" w:rsidRPr="00CE37BD" w:rsidRDefault="00E73490" w:rsidP="00951B47">
      <w:pPr>
        <w:spacing w:line="360" w:lineRule="auto"/>
        <w:jc w:val="both"/>
        <w:rPr>
          <w:rFonts w:cstheme="minorHAnsi"/>
          <w:sz w:val="22"/>
          <w:szCs w:val="22"/>
        </w:rPr>
      </w:pPr>
    </w:p>
    <w:p w14:paraId="3F06E973" w14:textId="75B3655B" w:rsidR="00E73490" w:rsidRPr="00CE37BD" w:rsidRDefault="00742085" w:rsidP="00951B47">
      <w:pPr>
        <w:pStyle w:val="Ttulo2"/>
        <w:spacing w:line="360" w:lineRule="auto"/>
        <w:jc w:val="both"/>
        <w:rPr>
          <w:rFonts w:asciiTheme="minorHAnsi" w:hAnsiTheme="minorHAnsi" w:cstheme="minorHAnsi"/>
          <w:b/>
          <w:bCs w:val="0"/>
          <w:sz w:val="24"/>
          <w:szCs w:val="24"/>
        </w:rPr>
      </w:pPr>
      <w:bookmarkStart w:id="42" w:name="_Toc168500325"/>
      <w:r w:rsidRPr="00CE37BD">
        <w:rPr>
          <w:rFonts w:asciiTheme="minorHAnsi" w:hAnsiTheme="minorHAnsi" w:cstheme="minorHAnsi"/>
          <w:b/>
          <w:bCs w:val="0"/>
          <w:caps w:val="0"/>
          <w:sz w:val="24"/>
          <w:szCs w:val="24"/>
        </w:rPr>
        <w:t xml:space="preserve">Paso de </w:t>
      </w:r>
      <w:r w:rsidR="00364EA8" w:rsidRPr="00CE37BD">
        <w:rPr>
          <w:rFonts w:asciiTheme="minorHAnsi" w:hAnsiTheme="minorHAnsi" w:cstheme="minorHAnsi"/>
          <w:b/>
          <w:bCs w:val="0"/>
          <w:caps w:val="0"/>
          <w:sz w:val="24"/>
          <w:szCs w:val="24"/>
        </w:rPr>
        <w:t>DisGeNET</w:t>
      </w:r>
      <w:r w:rsidRPr="00CE37BD">
        <w:rPr>
          <w:rFonts w:asciiTheme="minorHAnsi" w:hAnsiTheme="minorHAnsi" w:cstheme="minorHAnsi"/>
          <w:b/>
          <w:bCs w:val="0"/>
          <w:caps w:val="0"/>
          <w:sz w:val="24"/>
          <w:szCs w:val="24"/>
        </w:rPr>
        <w:t xml:space="preserve"> a UMLS</w:t>
      </w:r>
      <w:bookmarkEnd w:id="42"/>
    </w:p>
    <w:p w14:paraId="0736B6E0" w14:textId="77777777" w:rsidR="00E73490" w:rsidRPr="00951B47" w:rsidRDefault="00E73490" w:rsidP="00951B47">
      <w:pPr>
        <w:pStyle w:val="NormalWeb"/>
        <w:spacing w:line="360" w:lineRule="auto"/>
        <w:jc w:val="both"/>
        <w:rPr>
          <w:rFonts w:asciiTheme="minorHAnsi" w:hAnsiTheme="minorHAnsi" w:cstheme="minorHAnsi"/>
        </w:rPr>
      </w:pPr>
      <w:r w:rsidRPr="00951B47">
        <w:rPr>
          <w:rFonts w:asciiTheme="minorHAnsi" w:hAnsiTheme="minorHAnsi" w:cstheme="minorHAnsi"/>
        </w:rPr>
        <w:t>El código presentado está diseñado para obtener información genética asociada a enfermedades a partir de consultas del usuario, utilizando el sistema Unified Medical Language System (UMLS) para identificar enfermedades y luego relacionar estas con genes específicos. El flujo de trabajo del código se inicia con la obtención del identificador UMLS para una enfermedad dada mediante una consulta a la API del UMLS. Si la enfermedad no se encuentra en un diccionario predefinido (</w:t>
      </w:r>
      <w:r w:rsidRPr="00951B47">
        <w:rPr>
          <w:rStyle w:val="CdigoHTML"/>
          <w:rFonts w:asciiTheme="minorHAnsi" w:hAnsiTheme="minorHAnsi" w:cstheme="minorHAnsi"/>
          <w:sz w:val="24"/>
          <w:szCs w:val="24"/>
        </w:rPr>
        <w:t>disease_to_umls</w:t>
      </w:r>
      <w:r w:rsidRPr="00951B47">
        <w:rPr>
          <w:rFonts w:asciiTheme="minorHAnsi" w:hAnsiTheme="minorHAnsi" w:cstheme="minorHAnsi"/>
        </w:rPr>
        <w:t>), el código realiza una solicitud a la API de UMLS para obtener el identificador adecuado.</w:t>
      </w:r>
    </w:p>
    <w:p w14:paraId="59125789" w14:textId="77777777" w:rsidR="00E73490" w:rsidRPr="00951B47" w:rsidRDefault="00E73490" w:rsidP="00951B47">
      <w:pPr>
        <w:pStyle w:val="NormalWeb"/>
        <w:spacing w:line="360" w:lineRule="auto"/>
        <w:jc w:val="both"/>
        <w:rPr>
          <w:rFonts w:asciiTheme="minorHAnsi" w:hAnsiTheme="minorHAnsi" w:cstheme="minorHAnsi"/>
        </w:rPr>
      </w:pPr>
      <w:r w:rsidRPr="00951B47">
        <w:rPr>
          <w:rFonts w:asciiTheme="minorHAnsi" w:hAnsiTheme="minorHAnsi" w:cstheme="minorHAnsi"/>
        </w:rPr>
        <w:t xml:space="preserve">Una vez que se tiene el identificador UMLS, el código utiliza funciones de R, integradas en Python mediante </w:t>
      </w:r>
      <w:r w:rsidRPr="00951B47">
        <w:rPr>
          <w:rStyle w:val="CdigoHTML"/>
          <w:rFonts w:asciiTheme="minorHAnsi" w:hAnsiTheme="minorHAnsi" w:cstheme="minorHAnsi"/>
          <w:sz w:val="24"/>
          <w:szCs w:val="24"/>
        </w:rPr>
        <w:t>rpy2</w:t>
      </w:r>
      <w:r w:rsidRPr="00951B47">
        <w:rPr>
          <w:rFonts w:asciiTheme="minorHAnsi" w:hAnsiTheme="minorHAnsi" w:cstheme="minorHAnsi"/>
        </w:rPr>
        <w:t xml:space="preserve">, para buscar genes asociados a la enfermedad utilizando la función </w:t>
      </w:r>
      <w:r w:rsidRPr="00951B47">
        <w:rPr>
          <w:rStyle w:val="CdigoHTML"/>
          <w:rFonts w:asciiTheme="minorHAnsi" w:hAnsiTheme="minorHAnsi" w:cstheme="minorHAnsi"/>
          <w:sz w:val="24"/>
          <w:szCs w:val="24"/>
        </w:rPr>
        <w:t>disease2gene</w:t>
      </w:r>
      <w:r w:rsidRPr="00951B47">
        <w:rPr>
          <w:rFonts w:asciiTheme="minorHAnsi" w:hAnsiTheme="minorHAnsi" w:cstheme="minorHAnsi"/>
        </w:rPr>
        <w:t xml:space="preserve"> de un paquete de R no especificado en el código (presumiblemente un paquete especializado en biología computacional). Los resultados obtenidos se extraen y se muestran en formato tabular, y también se visualizan en una red mediante la función </w:t>
      </w:r>
      <w:r w:rsidRPr="00951B47">
        <w:rPr>
          <w:rStyle w:val="CdigoHTML"/>
          <w:rFonts w:asciiTheme="minorHAnsi" w:hAnsiTheme="minorHAnsi" w:cstheme="minorHAnsi"/>
          <w:sz w:val="24"/>
          <w:szCs w:val="24"/>
        </w:rPr>
        <w:t>plot_network</w:t>
      </w:r>
      <w:r w:rsidRPr="00951B47">
        <w:rPr>
          <w:rFonts w:asciiTheme="minorHAnsi" w:hAnsiTheme="minorHAnsi" w:cstheme="minorHAnsi"/>
        </w:rPr>
        <w:t xml:space="preserve">, que </w:t>
      </w:r>
      <w:r w:rsidRPr="00951B47">
        <w:rPr>
          <w:rFonts w:asciiTheme="minorHAnsi" w:hAnsiTheme="minorHAnsi" w:cstheme="minorHAnsi"/>
        </w:rPr>
        <w:lastRenderedPageBreak/>
        <w:t>genera una imagen PNG representando la red de genes asociados. Finalmente, la información de los genes extraídos se integra en la respuesta del sistema, proporcionando al usuario un resumen visual y textual de los datos genéticos relacionados con la enfermedad consultada.</w:t>
      </w:r>
    </w:p>
    <w:p w14:paraId="39D56D76" w14:textId="56795D3F" w:rsidR="0004442C" w:rsidRDefault="0052451C" w:rsidP="00505DFC">
      <w:pPr>
        <w:pStyle w:val="Ttulo2"/>
        <w:rPr>
          <w:b/>
          <w:bCs w:val="0"/>
          <w:caps w:val="0"/>
        </w:rPr>
      </w:pPr>
      <w:bookmarkStart w:id="43" w:name="_Toc168500326"/>
      <w:r>
        <w:rPr>
          <w:b/>
          <w:bCs w:val="0"/>
          <w:caps w:val="0"/>
        </w:rPr>
        <w:t xml:space="preserve">Proceso de webscrapping </w:t>
      </w:r>
      <w:r w:rsidRPr="00505DFC">
        <w:rPr>
          <w:b/>
          <w:bCs w:val="0"/>
          <w:caps w:val="0"/>
        </w:rPr>
        <w:t xml:space="preserve">mediante </w:t>
      </w:r>
      <w:r>
        <w:rPr>
          <w:b/>
          <w:bCs w:val="0"/>
          <w:caps w:val="0"/>
        </w:rPr>
        <w:t>B</w:t>
      </w:r>
      <w:r w:rsidRPr="00505DFC">
        <w:rPr>
          <w:b/>
          <w:bCs w:val="0"/>
          <w:caps w:val="0"/>
        </w:rPr>
        <w:t>eautifulsoup</w:t>
      </w:r>
      <w:bookmarkEnd w:id="43"/>
    </w:p>
    <w:p w14:paraId="2FA9D4D1" w14:textId="77777777" w:rsidR="00505DFC" w:rsidRDefault="00505DFC" w:rsidP="00505DFC"/>
    <w:p w14:paraId="197FF0A5" w14:textId="5C3FAF06" w:rsidR="004A5353" w:rsidRDefault="0052451C" w:rsidP="00505DFC">
      <w:r>
        <w:t>Se muestra en primera instancia</w:t>
      </w:r>
      <w:r w:rsidR="004A5353">
        <w:t xml:space="preserve"> se muestran los pasos principales que se llevan a cabo:</w:t>
      </w:r>
    </w:p>
    <w:p w14:paraId="7F775930" w14:textId="77777777" w:rsidR="004A5353" w:rsidRDefault="004A5353" w:rsidP="00505DFC"/>
    <w:p w14:paraId="1A0B37FB" w14:textId="20C592A3" w:rsidR="004A5353"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Enviar una solicitud HTTP</w:t>
      </w:r>
      <w:r w:rsidRPr="004A5353">
        <w:rPr>
          <w:rFonts w:cstheme="minorHAnsi"/>
        </w:rPr>
        <w:t xml:space="preserve">: </w:t>
      </w:r>
      <w:r w:rsidR="004A5353">
        <w:rPr>
          <w:rFonts w:cstheme="minorHAnsi"/>
        </w:rPr>
        <w:t>Se utiliza la librería</w:t>
      </w:r>
      <w:r w:rsidRPr="004A5353">
        <w:rPr>
          <w:rFonts w:cstheme="minorHAnsi"/>
        </w:rPr>
        <w:t xml:space="preserve"> requests para enviar una solicitud HTTP a la URL de la página web.</w:t>
      </w:r>
    </w:p>
    <w:p w14:paraId="1F0FC84D" w14:textId="63C849D1" w:rsidR="00AA5327"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Analizar el HTML</w:t>
      </w:r>
      <w:r w:rsidRPr="004A5353">
        <w:rPr>
          <w:rFonts w:cstheme="minorHAnsi"/>
        </w:rPr>
        <w:t xml:space="preserve">: </w:t>
      </w:r>
      <w:r w:rsidR="004A5353">
        <w:rPr>
          <w:rFonts w:cstheme="minorHAnsi"/>
        </w:rPr>
        <w:t>Mediante el uso de</w:t>
      </w:r>
      <w:r w:rsidRPr="004A5353">
        <w:rPr>
          <w:rFonts w:cstheme="minorHAnsi"/>
        </w:rPr>
        <w:t xml:space="preserve"> BeautifulSoup para analizar el contenido HTML de la página web.</w:t>
      </w:r>
    </w:p>
    <w:p w14:paraId="3B83E4A0" w14:textId="08C2B2FB" w:rsidR="00AA5327"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Identificar y extraer el contenido</w:t>
      </w:r>
      <w:r w:rsidRPr="004A5353">
        <w:rPr>
          <w:rFonts w:cstheme="minorHAnsi"/>
        </w:rPr>
        <w:t xml:space="preserve">: </w:t>
      </w:r>
      <w:r w:rsidR="004A5353">
        <w:rPr>
          <w:rFonts w:cstheme="minorHAnsi"/>
        </w:rPr>
        <w:t>Se buscan</w:t>
      </w:r>
      <w:r w:rsidRPr="004A5353">
        <w:rPr>
          <w:rFonts w:cstheme="minorHAnsi"/>
        </w:rPr>
        <w:t xml:space="preserve"> los elementos HTML que contienen el contenido principal del artículo (párrafos y encabezados).</w:t>
      </w:r>
    </w:p>
    <w:p w14:paraId="4DE69FDF" w14:textId="318564A5" w:rsidR="00AA5327"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Formatear el contenido en HTML</w:t>
      </w:r>
      <w:r w:rsidRPr="004A5353">
        <w:rPr>
          <w:rFonts w:cstheme="minorHAnsi"/>
        </w:rPr>
        <w:t xml:space="preserve">: </w:t>
      </w:r>
      <w:r w:rsidR="004A5353">
        <w:rPr>
          <w:rFonts w:cstheme="minorHAnsi"/>
        </w:rPr>
        <w:t>estructura</w:t>
      </w:r>
      <w:r w:rsidRPr="004A5353">
        <w:rPr>
          <w:rFonts w:cstheme="minorHAnsi"/>
        </w:rPr>
        <w:t xml:space="preserve"> el contenido extraído en una plantilla HTML.</w:t>
      </w:r>
    </w:p>
    <w:p w14:paraId="23900E5F" w14:textId="01A2A755" w:rsidR="00AA5327" w:rsidRPr="004A5353" w:rsidRDefault="00AA5327" w:rsidP="004A5353">
      <w:pPr>
        <w:pStyle w:val="Prrafodelista"/>
        <w:numPr>
          <w:ilvl w:val="0"/>
          <w:numId w:val="57"/>
        </w:numPr>
        <w:spacing w:before="100" w:beforeAutospacing="1" w:after="100" w:afterAutospacing="1" w:line="360" w:lineRule="auto"/>
        <w:jc w:val="both"/>
        <w:rPr>
          <w:rFonts w:cstheme="minorHAnsi"/>
        </w:rPr>
      </w:pPr>
      <w:r w:rsidRPr="004A5353">
        <w:rPr>
          <w:rFonts w:cstheme="minorHAnsi"/>
          <w:b/>
          <w:bCs/>
        </w:rPr>
        <w:t>Guardar el contenido en un archivo</w:t>
      </w:r>
      <w:r w:rsidRPr="004A5353">
        <w:rPr>
          <w:rFonts w:cstheme="minorHAnsi"/>
        </w:rPr>
        <w:t xml:space="preserve">: </w:t>
      </w:r>
      <w:r w:rsidR="004A5353">
        <w:rPr>
          <w:rFonts w:cstheme="minorHAnsi"/>
        </w:rPr>
        <w:t>finalmente, se guarda</w:t>
      </w:r>
      <w:r w:rsidRPr="004A5353">
        <w:rPr>
          <w:rFonts w:cstheme="minorHAnsi"/>
        </w:rPr>
        <w:t xml:space="preserve"> el contenido formateado en un archivo HTML para su visualización.</w:t>
      </w:r>
    </w:p>
    <w:p w14:paraId="5C2B1CFB" w14:textId="77777777" w:rsidR="009E2CA0" w:rsidRPr="00AA5327" w:rsidRDefault="009E2CA0" w:rsidP="00AA5327">
      <w:pPr>
        <w:spacing w:before="100" w:beforeAutospacing="1" w:after="100" w:afterAutospacing="1" w:line="360" w:lineRule="auto"/>
        <w:jc w:val="both"/>
        <w:rPr>
          <w:rFonts w:cstheme="minorHAnsi"/>
        </w:rPr>
      </w:pPr>
    </w:p>
    <w:p w14:paraId="78DD4C0F" w14:textId="0B8507C5" w:rsidR="00AA5327" w:rsidRDefault="00F8269F" w:rsidP="00F8269F">
      <w:pPr>
        <w:spacing w:line="360" w:lineRule="auto"/>
        <w:jc w:val="both"/>
        <w:rPr>
          <w:rFonts w:cstheme="minorHAnsi"/>
        </w:rPr>
      </w:pPr>
      <w:r w:rsidRPr="00F8269F">
        <w:rPr>
          <w:rFonts w:cstheme="minorHAnsi"/>
        </w:rPr>
        <w:t xml:space="preserve">Se tienen en cuenta varias variables clave a establecer en este proceso, en primera instancia una </w:t>
      </w:r>
      <w:r w:rsidRPr="00F8269F">
        <w:rPr>
          <w:rFonts w:cstheme="minorHAnsi"/>
          <w:b/>
          <w:bCs/>
        </w:rPr>
        <w:t>v</w:t>
      </w:r>
      <w:r w:rsidR="00AA5327" w:rsidRPr="00F8269F">
        <w:rPr>
          <w:rStyle w:val="Textoennegrita"/>
          <w:rFonts w:cstheme="minorHAnsi"/>
          <w:b w:val="0"/>
          <w:bCs w:val="0"/>
        </w:rPr>
        <w:t>ariable de entrada</w:t>
      </w:r>
      <w:r w:rsidR="00AA5327" w:rsidRPr="00F8269F">
        <w:rPr>
          <w:rFonts w:cstheme="minorHAnsi"/>
        </w:rPr>
        <w:t xml:space="preserve"> (contiene la URL de la página web a analizar)</w:t>
      </w:r>
      <w:r w:rsidRPr="00F8269F">
        <w:rPr>
          <w:rFonts w:cstheme="minorHAnsi"/>
        </w:rPr>
        <w:t xml:space="preserve"> y en segundo lugar una </w:t>
      </w:r>
      <w:r w:rsidRPr="00F8269F">
        <w:rPr>
          <w:rFonts w:cstheme="minorHAnsi"/>
          <w:b/>
          <w:bCs/>
        </w:rPr>
        <w:t>v</w:t>
      </w:r>
      <w:r w:rsidR="00AA5327" w:rsidRPr="00F8269F">
        <w:rPr>
          <w:rStyle w:val="Textoennegrita"/>
          <w:rFonts w:cstheme="minorHAnsi"/>
          <w:b w:val="0"/>
          <w:bCs w:val="0"/>
        </w:rPr>
        <w:t>ariable de salida</w:t>
      </w:r>
      <w:r w:rsidRPr="00F8269F">
        <w:rPr>
          <w:rFonts w:cstheme="minorHAnsi"/>
        </w:rPr>
        <w:t xml:space="preserve"> (</w:t>
      </w:r>
      <w:r w:rsidR="00AA5327" w:rsidRPr="00F8269F">
        <w:rPr>
          <w:rFonts w:cstheme="minorHAnsi"/>
        </w:rPr>
        <w:t>contiene el HTML formateado del contenido principal del artículo).</w:t>
      </w:r>
    </w:p>
    <w:p w14:paraId="7250BBE8" w14:textId="77777777" w:rsidR="009E2CA0" w:rsidRDefault="009E2CA0" w:rsidP="00F8269F">
      <w:pPr>
        <w:spacing w:line="360" w:lineRule="auto"/>
        <w:jc w:val="both"/>
        <w:rPr>
          <w:rFonts w:cstheme="minorHAnsi"/>
        </w:rPr>
      </w:pPr>
    </w:p>
    <w:p w14:paraId="6F91AA37" w14:textId="0845323B" w:rsidR="009E2CA0" w:rsidRDefault="009E2CA0" w:rsidP="00F8269F">
      <w:pPr>
        <w:spacing w:line="360" w:lineRule="auto"/>
        <w:jc w:val="both"/>
        <w:rPr>
          <w:rFonts w:cstheme="minorHAnsi"/>
        </w:rPr>
      </w:pPr>
      <w:r>
        <w:rPr>
          <w:rFonts w:cstheme="minorHAnsi"/>
        </w:rPr>
        <w:t>Tras establecer estas variables necesarias, se diseñan un par de funciones que van a permitir un correcto funcionamiento e implementación del webscrapping (Fig. 6). La primera de las dos cumple la función de obtener el contenido HTML de una URL usando la libreía BeautifulSoup y la segunda permite extraer el contenido principal del HTML</w:t>
      </w:r>
      <w:r w:rsidR="00572DD8">
        <w:rPr>
          <w:rFonts w:cstheme="minorHAnsi"/>
        </w:rPr>
        <w:t>, gracias a la iteración sección a sección con el contenido extraído del HTML y permite guardar el contenido presente en el mismo.</w:t>
      </w:r>
    </w:p>
    <w:p w14:paraId="5E59EC74" w14:textId="77777777" w:rsidR="009E2CA0" w:rsidRDefault="009E2CA0" w:rsidP="009E2CA0">
      <w:pPr>
        <w:keepNext/>
        <w:spacing w:line="360" w:lineRule="auto"/>
        <w:jc w:val="both"/>
      </w:pPr>
      <w:r>
        <w:rPr>
          <w:noProof/>
        </w:rPr>
        <w:lastRenderedPageBreak/>
        <w:drawing>
          <wp:inline distT="0" distB="0" distL="0" distR="0" wp14:anchorId="56E657C1" wp14:editId="4FD8FC7B">
            <wp:extent cx="5760085" cy="3933825"/>
            <wp:effectExtent l="0" t="0" r="0" b="9525"/>
            <wp:docPr id="854354873"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54873" name="Imagen 1" descr="Texto&#10;&#10;Descripción generada automáticamente"/>
                    <pic:cNvPicPr/>
                  </pic:nvPicPr>
                  <pic:blipFill rotWithShape="1">
                    <a:blip r:embed="rId24" cstate="print">
                      <a:extLst>
                        <a:ext uri="{28A0092B-C50C-407E-A947-70E740481C1C}">
                          <a14:useLocalDpi xmlns:a14="http://schemas.microsoft.com/office/drawing/2010/main" val="0"/>
                        </a:ext>
                      </a:extLst>
                    </a:blip>
                    <a:srcRect l="3247" t="5396" r="3423" b="5235"/>
                    <a:stretch/>
                  </pic:blipFill>
                  <pic:spPr bwMode="auto">
                    <a:xfrm>
                      <a:off x="0" y="0"/>
                      <a:ext cx="5760085" cy="3933825"/>
                    </a:xfrm>
                    <a:prstGeom prst="rect">
                      <a:avLst/>
                    </a:prstGeom>
                    <a:ln>
                      <a:noFill/>
                    </a:ln>
                    <a:extLst>
                      <a:ext uri="{53640926-AAD7-44D8-BBD7-CCE9431645EC}">
                        <a14:shadowObscured xmlns:a14="http://schemas.microsoft.com/office/drawing/2010/main"/>
                      </a:ext>
                    </a:extLst>
                  </pic:spPr>
                </pic:pic>
              </a:graphicData>
            </a:graphic>
          </wp:inline>
        </w:drawing>
      </w:r>
    </w:p>
    <w:p w14:paraId="6EF5BC8D" w14:textId="1BB0C085" w:rsidR="009E2CA0" w:rsidRDefault="009E2CA0" w:rsidP="009E2CA0">
      <w:pPr>
        <w:pStyle w:val="Descripcin"/>
        <w:jc w:val="center"/>
        <w:rPr>
          <w:rFonts w:cstheme="minorHAnsi"/>
        </w:rPr>
      </w:pPr>
      <w:r>
        <w:t xml:space="preserve">Figura </w:t>
      </w:r>
      <w:r>
        <w:fldChar w:fldCharType="begin"/>
      </w:r>
      <w:r>
        <w:instrText xml:space="preserve"> SEQ Figura \* ARABIC </w:instrText>
      </w:r>
      <w:r>
        <w:fldChar w:fldCharType="separate"/>
      </w:r>
      <w:r>
        <w:rPr>
          <w:noProof/>
        </w:rPr>
        <w:t>6</w:t>
      </w:r>
      <w:r>
        <w:fldChar w:fldCharType="end"/>
      </w:r>
      <w:r>
        <w:t>.</w:t>
      </w:r>
    </w:p>
    <w:p w14:paraId="5DFC8C81" w14:textId="77777777" w:rsidR="009E2CA0" w:rsidRPr="00F8269F" w:rsidRDefault="009E2CA0" w:rsidP="00F8269F">
      <w:pPr>
        <w:spacing w:line="360" w:lineRule="auto"/>
        <w:jc w:val="both"/>
        <w:rPr>
          <w:rFonts w:cstheme="minorHAnsi"/>
        </w:rPr>
      </w:pPr>
    </w:p>
    <w:p w14:paraId="4BA4F799" w14:textId="7121F27A" w:rsidR="00AA5327" w:rsidRPr="00AA5327" w:rsidRDefault="00F8269F" w:rsidP="00AA5327">
      <w:pPr>
        <w:pStyle w:val="NormalWeb"/>
        <w:spacing w:line="360" w:lineRule="auto"/>
        <w:jc w:val="both"/>
        <w:rPr>
          <w:rFonts w:asciiTheme="minorHAnsi" w:hAnsiTheme="minorHAnsi" w:cstheme="minorHAnsi"/>
        </w:rPr>
      </w:pPr>
      <w:r>
        <w:rPr>
          <w:rFonts w:asciiTheme="minorHAnsi" w:hAnsiTheme="minorHAnsi" w:cstheme="minorHAnsi"/>
        </w:rPr>
        <w:t>Tras establecer</w:t>
      </w:r>
      <w:r w:rsidRPr="00AA5327">
        <w:rPr>
          <w:rFonts w:asciiTheme="minorHAnsi" w:hAnsiTheme="minorHAnsi" w:cstheme="minorHAnsi"/>
        </w:rPr>
        <w:t xml:space="preserve"> </w:t>
      </w:r>
      <w:r w:rsidR="00AA5327" w:rsidRPr="00AA5327">
        <w:rPr>
          <w:rFonts w:asciiTheme="minorHAnsi" w:hAnsiTheme="minorHAnsi" w:cstheme="minorHAnsi"/>
        </w:rPr>
        <w:t>estas variables</w:t>
      </w:r>
      <w:r w:rsidR="009E2CA0">
        <w:rPr>
          <w:rFonts w:asciiTheme="minorHAnsi" w:hAnsiTheme="minorHAnsi" w:cstheme="minorHAnsi"/>
        </w:rPr>
        <w:t xml:space="preserve"> y las funciones necesarias</w:t>
      </w:r>
      <w:r w:rsidR="00AA5327" w:rsidRPr="00AA5327">
        <w:rPr>
          <w:rFonts w:asciiTheme="minorHAnsi" w:hAnsiTheme="minorHAnsi" w:cstheme="minorHAnsi"/>
        </w:rPr>
        <w:t xml:space="preserve"> </w:t>
      </w:r>
      <w:r>
        <w:rPr>
          <w:rFonts w:asciiTheme="minorHAnsi" w:hAnsiTheme="minorHAnsi" w:cstheme="minorHAnsi"/>
        </w:rPr>
        <w:t xml:space="preserve">podemos usarlas </w:t>
      </w:r>
      <w:r w:rsidR="00AA5327" w:rsidRPr="00AA5327">
        <w:rPr>
          <w:rFonts w:asciiTheme="minorHAnsi" w:hAnsiTheme="minorHAnsi" w:cstheme="minorHAnsi"/>
        </w:rPr>
        <w:t>para enviar el contenido al sistema RAG. Por ejemplo, vamos a pasar formatted_html directamente al bot del RAG para que procese y responda basándose en el contenido extraído</w:t>
      </w:r>
      <w:r w:rsidR="009E2CA0">
        <w:rPr>
          <w:rFonts w:asciiTheme="minorHAnsi" w:hAnsiTheme="minorHAnsi" w:cstheme="minorHAnsi"/>
        </w:rPr>
        <w:t>, para esto, se va a utilizar</w:t>
      </w:r>
      <w:r w:rsidR="00AA5327" w:rsidRPr="00AA5327">
        <w:rPr>
          <w:rFonts w:asciiTheme="minorHAnsi" w:hAnsiTheme="minorHAnsi" w:cstheme="minorHAnsi"/>
        </w:rPr>
        <w:t xml:space="preserve"> </w:t>
      </w:r>
      <w:r w:rsidR="009E2CA0">
        <w:rPr>
          <w:rFonts w:asciiTheme="minorHAnsi" w:hAnsiTheme="minorHAnsi" w:cstheme="minorHAnsi"/>
        </w:rPr>
        <w:t>el código necesario</w:t>
      </w:r>
      <w:r w:rsidR="00AA5327" w:rsidRPr="00AA5327">
        <w:rPr>
          <w:rFonts w:asciiTheme="minorHAnsi" w:hAnsiTheme="minorHAnsi" w:cstheme="minorHAnsi"/>
        </w:rPr>
        <w:t xml:space="preserve"> que se encargue de comunicase con el bot del RAG</w:t>
      </w:r>
      <w:r w:rsidR="009E2CA0">
        <w:rPr>
          <w:rFonts w:asciiTheme="minorHAnsi" w:hAnsiTheme="minorHAnsi" w:cstheme="minorHAnsi"/>
        </w:rPr>
        <w:t xml:space="preserve"> (Fig. 7).</w:t>
      </w:r>
    </w:p>
    <w:p w14:paraId="510EA5E2" w14:textId="77777777" w:rsidR="007700DD" w:rsidRDefault="007700DD" w:rsidP="00AA5327">
      <w:pPr>
        <w:pStyle w:val="NormalWeb"/>
        <w:rPr>
          <w:noProof/>
        </w:rPr>
      </w:pPr>
    </w:p>
    <w:p w14:paraId="304BFDA2" w14:textId="77777777" w:rsidR="00F8269F" w:rsidRDefault="00F8269F" w:rsidP="00F8269F">
      <w:pPr>
        <w:pStyle w:val="NormalWeb"/>
        <w:jc w:val="center"/>
        <w:rPr>
          <w:noProof/>
        </w:rPr>
      </w:pPr>
    </w:p>
    <w:p w14:paraId="35C77AA5" w14:textId="77777777" w:rsidR="00F8269F" w:rsidRDefault="00F8269F" w:rsidP="00F8269F">
      <w:pPr>
        <w:pStyle w:val="NormalWeb"/>
        <w:jc w:val="center"/>
        <w:rPr>
          <w:noProof/>
        </w:rPr>
      </w:pPr>
    </w:p>
    <w:p w14:paraId="1E9B0E9C" w14:textId="77777777" w:rsidR="009E2CA0" w:rsidRDefault="00F8269F" w:rsidP="009E2CA0">
      <w:pPr>
        <w:pStyle w:val="NormalWeb"/>
        <w:keepNext/>
        <w:jc w:val="center"/>
      </w:pPr>
      <w:r>
        <w:rPr>
          <w:noProof/>
        </w:rPr>
        <w:lastRenderedPageBreak/>
        <w:drawing>
          <wp:inline distT="0" distB="0" distL="0" distR="0" wp14:anchorId="31557799" wp14:editId="7C86472A">
            <wp:extent cx="5470553" cy="4620491"/>
            <wp:effectExtent l="0" t="0" r="0" b="8890"/>
            <wp:docPr id="1689531423"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531423" name="Imagen 2" descr="Texto&#10;&#10;Descripción generada automáticamente"/>
                    <pic:cNvPicPr/>
                  </pic:nvPicPr>
                  <pic:blipFill rotWithShape="1">
                    <a:blip r:embed="rId25" cstate="print">
                      <a:extLst>
                        <a:ext uri="{28A0092B-C50C-407E-A947-70E740481C1C}">
                          <a14:useLocalDpi xmlns:a14="http://schemas.microsoft.com/office/drawing/2010/main" val="0"/>
                        </a:ext>
                      </a:extLst>
                    </a:blip>
                    <a:srcRect l="5052" t="5596" r="5224" b="6250"/>
                    <a:stretch/>
                  </pic:blipFill>
                  <pic:spPr bwMode="auto">
                    <a:xfrm>
                      <a:off x="0" y="0"/>
                      <a:ext cx="5477319" cy="4626205"/>
                    </a:xfrm>
                    <a:prstGeom prst="rect">
                      <a:avLst/>
                    </a:prstGeom>
                    <a:ln>
                      <a:noFill/>
                    </a:ln>
                    <a:extLst>
                      <a:ext uri="{53640926-AAD7-44D8-BBD7-CCE9431645EC}">
                        <a14:shadowObscured xmlns:a14="http://schemas.microsoft.com/office/drawing/2010/main"/>
                      </a:ext>
                    </a:extLst>
                  </pic:spPr>
                </pic:pic>
              </a:graphicData>
            </a:graphic>
          </wp:inline>
        </w:drawing>
      </w:r>
    </w:p>
    <w:p w14:paraId="16F61F3D" w14:textId="72BE4B3C" w:rsidR="00AA5327" w:rsidRPr="009E2CA0" w:rsidRDefault="009E2CA0" w:rsidP="009E2CA0">
      <w:pPr>
        <w:pStyle w:val="Descripcin"/>
        <w:jc w:val="center"/>
      </w:pPr>
      <w:r w:rsidRPr="009E2CA0">
        <w:t xml:space="preserve">Figura </w:t>
      </w:r>
      <w:r w:rsidRPr="009E2CA0">
        <w:fldChar w:fldCharType="begin"/>
      </w:r>
      <w:r w:rsidRPr="009E2CA0">
        <w:instrText xml:space="preserve"> SEQ Figura \* ARABIC </w:instrText>
      </w:r>
      <w:r w:rsidRPr="009E2CA0">
        <w:fldChar w:fldCharType="separate"/>
      </w:r>
      <w:r w:rsidRPr="009E2CA0">
        <w:rPr>
          <w:noProof/>
        </w:rPr>
        <w:t>7</w:t>
      </w:r>
      <w:r w:rsidRPr="009E2CA0">
        <w:fldChar w:fldCharType="end"/>
      </w:r>
      <w:r w:rsidRPr="009E2CA0">
        <w:t>.</w:t>
      </w:r>
    </w:p>
    <w:p w14:paraId="0C53C6DC" w14:textId="77777777" w:rsidR="009E2CA0" w:rsidRDefault="009E2CA0" w:rsidP="009E2CA0"/>
    <w:p w14:paraId="0D143168" w14:textId="43347E2A" w:rsidR="00AA5327" w:rsidRDefault="00221E3D" w:rsidP="00221E3D">
      <w:pPr>
        <w:pStyle w:val="NormalWeb"/>
        <w:spacing w:line="360" w:lineRule="auto"/>
        <w:jc w:val="both"/>
      </w:pPr>
      <w:r>
        <w:rPr>
          <w:rFonts w:asciiTheme="minorHAnsi" w:hAnsiTheme="minorHAnsi"/>
        </w:rPr>
        <w:t>El código anterior, v</w:t>
      </w:r>
      <w:r w:rsidRPr="00221E3D">
        <w:rPr>
          <w:rFonts w:asciiTheme="minorHAnsi" w:hAnsiTheme="minorHAnsi"/>
        </w:rPr>
        <w:t xml:space="preserve">erifica si se pudo obtener y analizar el contenido HTML de una página web (almacenado en soup). Si es así, </w:t>
      </w:r>
      <w:r>
        <w:rPr>
          <w:rFonts w:asciiTheme="minorHAnsi" w:hAnsiTheme="minorHAnsi"/>
        </w:rPr>
        <w:t xml:space="preserve">se </w:t>
      </w:r>
      <w:r w:rsidRPr="00221E3D">
        <w:rPr>
          <w:rFonts w:asciiTheme="minorHAnsi" w:hAnsiTheme="minorHAnsi"/>
        </w:rPr>
        <w:t xml:space="preserve">intenta extraer el contenido principal del artículo utilizando la función extract_main_content. Si se logra extraer este contenido, lo formatea en una estructura HTML completa, que incluye un pie de página con la fuente del artículo. Luego, guarda este HTML formateado en un archivo </w:t>
      </w:r>
      <w:r>
        <w:rPr>
          <w:rFonts w:asciiTheme="minorHAnsi" w:hAnsiTheme="minorHAnsi"/>
        </w:rPr>
        <w:t xml:space="preserve">llamado </w:t>
      </w:r>
      <w:r w:rsidRPr="00221E3D">
        <w:rPr>
          <w:rFonts w:asciiTheme="minorHAnsi" w:hAnsiTheme="minorHAnsi"/>
        </w:rPr>
        <w:t>"article.html" y lo abre en el navegador predeterminado. Si no se puede extraer el contenido del artículo o no se pudo obtener la página web, muestra un mensaje de error correspondiente</w:t>
      </w:r>
      <w:r>
        <w:rPr>
          <w:rFonts w:asciiTheme="minorHAnsi" w:hAnsiTheme="minorHAnsi"/>
        </w:rPr>
        <w:t>.</w:t>
      </w:r>
    </w:p>
    <w:p w14:paraId="60634144" w14:textId="1EFCA49A" w:rsidR="00AA5327" w:rsidRDefault="00AA5327" w:rsidP="00AA5327">
      <w:pPr>
        <w:spacing w:before="100" w:beforeAutospacing="1" w:after="100" w:afterAutospacing="1" w:line="360" w:lineRule="auto"/>
        <w:jc w:val="both"/>
        <w:rPr>
          <w:rFonts w:cstheme="minorHAnsi"/>
        </w:rPr>
      </w:pPr>
    </w:p>
    <w:p w14:paraId="7DDD3B78" w14:textId="4AE40366" w:rsidR="00CE37BD" w:rsidRDefault="00CE37BD" w:rsidP="00CE37BD">
      <w:pPr>
        <w:pStyle w:val="Ttulo2"/>
        <w:rPr>
          <w:b/>
          <w:bCs w:val="0"/>
          <w:caps w:val="0"/>
        </w:rPr>
      </w:pPr>
      <w:bookmarkStart w:id="44" w:name="_Toc168500327"/>
      <w:r w:rsidRPr="00CE37BD">
        <w:rPr>
          <w:b/>
          <w:bCs w:val="0"/>
          <w:caps w:val="0"/>
        </w:rPr>
        <w:t xml:space="preserve">Implementación de un sistema de búsqueda genética basado en </w:t>
      </w:r>
      <w:r>
        <w:rPr>
          <w:b/>
          <w:bCs w:val="0"/>
          <w:caps w:val="0"/>
        </w:rPr>
        <w:t>L</w:t>
      </w:r>
      <w:r w:rsidRPr="00CE37BD">
        <w:rPr>
          <w:b/>
          <w:bCs w:val="0"/>
          <w:caps w:val="0"/>
        </w:rPr>
        <w:t xml:space="preserve">angchain y </w:t>
      </w:r>
      <w:r>
        <w:rPr>
          <w:b/>
          <w:bCs w:val="0"/>
          <w:caps w:val="0"/>
        </w:rPr>
        <w:t>E</w:t>
      </w:r>
      <w:r w:rsidRPr="00CE37BD">
        <w:rPr>
          <w:b/>
          <w:bCs w:val="0"/>
          <w:caps w:val="0"/>
        </w:rPr>
        <w:t>lasticsearch</w:t>
      </w:r>
      <w:bookmarkEnd w:id="44"/>
    </w:p>
    <w:p w14:paraId="04E13323" w14:textId="77777777" w:rsidR="00CE37BD" w:rsidRDefault="00CE37BD" w:rsidP="00CE37BD"/>
    <w:p w14:paraId="2DD56E6E" w14:textId="74CD2870" w:rsidR="00CE37BD" w:rsidRDefault="005B3656" w:rsidP="00CE37BD">
      <w:r>
        <w:lastRenderedPageBreak/>
        <w:t>Tras cargar las librerías necesarias para llevar a cabo el análisis genético y la integración de datos en primera instancia, utilizaremos entre ellas a googletrans para traducir la pregunta</w:t>
      </w:r>
      <w:r w:rsidR="00A506F7">
        <w:t xml:space="preserve"> que se proporcione</w:t>
      </w:r>
      <w:r>
        <w:t>.</w:t>
      </w:r>
    </w:p>
    <w:p w14:paraId="60703910" w14:textId="77777777" w:rsidR="00A506F7" w:rsidRDefault="00A506F7" w:rsidP="00CE37BD"/>
    <w:p w14:paraId="1332438D" w14:textId="77777777" w:rsidR="00A506F7" w:rsidRDefault="00A506F7" w:rsidP="00A506F7">
      <w:pPr>
        <w:spacing w:line="360" w:lineRule="auto"/>
        <w:jc w:val="both"/>
        <w:rPr>
          <w:rFonts w:ascii="Calibri" w:hAnsi="Calibri" w:cs="Calibri"/>
        </w:rPr>
      </w:pPr>
      <w:r>
        <w:rPr>
          <w:rFonts w:ascii="Calibri" w:hAnsi="Calibri" w:cs="Calibri"/>
        </w:rPr>
        <w:t>El siguiente</w:t>
      </w:r>
      <w:r w:rsidRPr="00881D62">
        <w:rPr>
          <w:rFonts w:ascii="Calibri" w:hAnsi="Calibri" w:cs="Calibri"/>
        </w:rPr>
        <w:t xml:space="preserve"> paso involucra la búsqueda de datos genéticos específicos sobre una enfermedad en la base de datos de ClinVar, y la información relevante extraída se indexa en Elasticsearch para permitir búsquedas semánticas posteriores. En cuanto a la configuración de Elasticsearch, se establece la conexión utilizando las credenciales y el endpoint proporcionados, se verifica que la conexión sea exitosa mediante el método ping, y se crea un índice denominado genetic_information en Elasticsearch si no existe previamente. </w:t>
      </w:r>
    </w:p>
    <w:p w14:paraId="281F0076" w14:textId="77777777" w:rsidR="00A506F7" w:rsidRDefault="00A506F7" w:rsidP="00A506F7">
      <w:pPr>
        <w:spacing w:line="360" w:lineRule="auto"/>
        <w:jc w:val="both"/>
        <w:rPr>
          <w:rFonts w:ascii="Calibri" w:hAnsi="Calibri" w:cs="Calibri"/>
        </w:rPr>
      </w:pPr>
      <w:r w:rsidRPr="00881D62">
        <w:rPr>
          <w:rFonts w:ascii="Calibri" w:hAnsi="Calibri" w:cs="Calibri"/>
        </w:rPr>
        <w:t xml:space="preserve">En la consulta a la API de ClinVar, se realiza una búsqueda para obtener registros relacionados con una enfermedad específica, en este caso, "Cystic Fibrosis", y se utilizan los identificadores de los registros obtenidos en la búsqueda inicial para hacer una solicitud adicional a la API y obtener detalles más específicos sobre cada registro. </w:t>
      </w:r>
    </w:p>
    <w:p w14:paraId="4DD9D4FB" w14:textId="404BC6C7" w:rsidR="00A506F7" w:rsidRPr="00881D62" w:rsidRDefault="00A506F7" w:rsidP="00A506F7">
      <w:pPr>
        <w:spacing w:line="360" w:lineRule="auto"/>
        <w:jc w:val="both"/>
        <w:rPr>
          <w:rFonts w:ascii="Calibri" w:hAnsi="Calibri" w:cs="Calibri"/>
        </w:rPr>
      </w:pPr>
      <w:r w:rsidRPr="00881D62">
        <w:rPr>
          <w:rFonts w:ascii="Calibri" w:hAnsi="Calibri" w:cs="Calibri"/>
        </w:rPr>
        <w:t>En el procesamiento y carga de datos en Elasticsearch, se procesa la respuesta de la API para extraer datos relevantes, como el título del registro, resumen, genes y mutaciones; se preparan los datos en un formato adecuado para la indexación en Elasticsearch; y se utiliza la función helpers.bulk de la biblioteca elasticsearch para cargar los datos extraídos en el índice de Elasticsearch.</w:t>
      </w:r>
    </w:p>
    <w:p w14:paraId="41C03EA9" w14:textId="6FD4F36F" w:rsidR="00CE37BD" w:rsidRPr="00CE37BD" w:rsidRDefault="00CE37BD" w:rsidP="00CE37BD"/>
    <w:p w14:paraId="277B7FDF" w14:textId="77777777" w:rsidR="00A506F7" w:rsidRDefault="00A506F7" w:rsidP="00AA5327">
      <w:pPr>
        <w:spacing w:before="100" w:beforeAutospacing="1" w:after="100" w:afterAutospacing="1" w:line="360" w:lineRule="auto"/>
        <w:jc w:val="both"/>
        <w:rPr>
          <w:rFonts w:cstheme="minorHAnsi"/>
          <w:noProof/>
        </w:rPr>
      </w:pPr>
    </w:p>
    <w:p w14:paraId="7CEB5175" w14:textId="14F5744E" w:rsidR="007700DD" w:rsidRPr="00AA5327" w:rsidRDefault="00A506F7" w:rsidP="00A506F7">
      <w:pPr>
        <w:spacing w:before="100" w:beforeAutospacing="1" w:after="100" w:afterAutospacing="1" w:line="360" w:lineRule="auto"/>
        <w:jc w:val="center"/>
        <w:rPr>
          <w:rFonts w:cstheme="minorHAnsi"/>
        </w:rPr>
      </w:pPr>
      <w:r>
        <w:rPr>
          <w:rFonts w:cstheme="minorHAnsi"/>
          <w:noProof/>
        </w:rPr>
        <w:lastRenderedPageBreak/>
        <w:drawing>
          <wp:inline distT="0" distB="0" distL="0" distR="0" wp14:anchorId="0204FFFE" wp14:editId="3615A7FF">
            <wp:extent cx="5728603" cy="6917266"/>
            <wp:effectExtent l="0" t="0" r="5715" b="0"/>
            <wp:docPr id="1109102926"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102926" name="Imagen 5" descr="Texto&#10;&#10;Descripción generada automáticamente"/>
                    <pic:cNvPicPr/>
                  </pic:nvPicPr>
                  <pic:blipFill rotWithShape="1">
                    <a:blip r:embed="rId26" cstate="print">
                      <a:extLst>
                        <a:ext uri="{28A0092B-C50C-407E-A947-70E740481C1C}">
                          <a14:useLocalDpi xmlns:a14="http://schemas.microsoft.com/office/drawing/2010/main" val="0"/>
                        </a:ext>
                      </a:extLst>
                    </a:blip>
                    <a:srcRect l="4115" t="3097" r="4450" b="3845"/>
                    <a:stretch/>
                  </pic:blipFill>
                  <pic:spPr bwMode="auto">
                    <a:xfrm>
                      <a:off x="0" y="0"/>
                      <a:ext cx="5734545" cy="6924441"/>
                    </a:xfrm>
                    <a:prstGeom prst="rect">
                      <a:avLst/>
                    </a:prstGeom>
                    <a:ln>
                      <a:noFill/>
                    </a:ln>
                    <a:extLst>
                      <a:ext uri="{53640926-AAD7-44D8-BBD7-CCE9431645EC}">
                        <a14:shadowObscured xmlns:a14="http://schemas.microsoft.com/office/drawing/2010/main"/>
                      </a:ext>
                    </a:extLst>
                  </pic:spPr>
                </pic:pic>
              </a:graphicData>
            </a:graphic>
          </wp:inline>
        </w:drawing>
      </w:r>
    </w:p>
    <w:p w14:paraId="16AC86CC" w14:textId="6C69C9FE" w:rsidR="00505DFC" w:rsidRDefault="006B42DB" w:rsidP="00505DFC">
      <w:r>
        <w:t>Finalmente, se integran los pasos mencionados anteriormente, asegurando la ejecución completa y cohesiva del flujo de trabajo.</w:t>
      </w:r>
    </w:p>
    <w:p w14:paraId="39EA65AD" w14:textId="77777777" w:rsidR="00505DFC" w:rsidRDefault="00505DFC" w:rsidP="00505DFC"/>
    <w:p w14:paraId="3BFCD907" w14:textId="77777777" w:rsidR="00505DFC" w:rsidRPr="00505DFC" w:rsidRDefault="00505DFC" w:rsidP="00505DFC"/>
    <w:p w14:paraId="46FFD684" w14:textId="033115D9" w:rsidR="0004442C" w:rsidRDefault="008C14E0" w:rsidP="00951B47">
      <w:pPr>
        <w:pStyle w:val="Ttulo2"/>
        <w:spacing w:line="360" w:lineRule="auto"/>
        <w:jc w:val="both"/>
        <w:rPr>
          <w:rFonts w:asciiTheme="minorHAnsi" w:hAnsiTheme="minorHAnsi" w:cstheme="minorHAnsi"/>
          <w:b/>
          <w:bCs w:val="0"/>
          <w:caps w:val="0"/>
        </w:rPr>
      </w:pPr>
      <w:bookmarkStart w:id="45" w:name="_Toc168500328"/>
      <w:r w:rsidRPr="00951B47">
        <w:rPr>
          <w:rFonts w:asciiTheme="minorHAnsi" w:hAnsiTheme="minorHAnsi" w:cstheme="minorHAnsi"/>
          <w:b/>
          <w:bCs w:val="0"/>
          <w:caps w:val="0"/>
        </w:rPr>
        <w:t>Discusión</w:t>
      </w:r>
      <w:bookmarkEnd w:id="45"/>
      <w:r w:rsidRPr="00951B47">
        <w:rPr>
          <w:rFonts w:asciiTheme="minorHAnsi" w:hAnsiTheme="minorHAnsi" w:cstheme="minorHAnsi"/>
          <w:b/>
          <w:bCs w:val="0"/>
          <w:caps w:val="0"/>
        </w:rPr>
        <w:t xml:space="preserve"> </w:t>
      </w:r>
    </w:p>
    <w:p w14:paraId="0247CE26" w14:textId="77777777" w:rsidR="00ED63F3" w:rsidRPr="00ED63F3" w:rsidRDefault="00ED63F3" w:rsidP="00ED63F3"/>
    <w:p w14:paraId="0DDC5927" w14:textId="77777777" w:rsidR="00AC4D5E" w:rsidRPr="00AC4D5E" w:rsidRDefault="00AC4D5E" w:rsidP="00AC4D5E">
      <w:pPr>
        <w:pStyle w:val="NormalWeb"/>
        <w:spacing w:before="120" w:beforeAutospacing="0" w:after="120" w:afterAutospacing="0" w:line="360" w:lineRule="auto"/>
        <w:jc w:val="both"/>
        <w:rPr>
          <w:rFonts w:asciiTheme="minorHAnsi" w:hAnsiTheme="minorHAnsi" w:cstheme="minorHAnsi"/>
        </w:rPr>
      </w:pPr>
      <w:r w:rsidRPr="00AC4D5E">
        <w:rPr>
          <w:rFonts w:asciiTheme="minorHAnsi" w:hAnsiTheme="minorHAnsi" w:cstheme="minorHAnsi"/>
          <w:color w:val="000000"/>
        </w:rPr>
        <w:lastRenderedPageBreak/>
        <w:t>A pesar de estos desafíos, se ha demostrado que el enfoque basado en RAG y la base de datos vectorial tiene un gran potencial para mejorar la calidad y la relevancia de las recomendaciones de estilo de vida. La combinación de distintos documentos médicos y de estilo de vida con información presente en las distintas webs ya mencionadas, nos permite aprovechar al máximo la riqueza de conocimientos disponibles para generar recomendaciones personalizadas.</w:t>
      </w:r>
    </w:p>
    <w:p w14:paraId="5954E224" w14:textId="77777777" w:rsidR="00AC4D5E" w:rsidRPr="00AC4D5E" w:rsidRDefault="00AC4D5E" w:rsidP="00AC4D5E">
      <w:pPr>
        <w:spacing w:line="360" w:lineRule="auto"/>
        <w:jc w:val="both"/>
        <w:rPr>
          <w:rFonts w:cstheme="minorHAnsi"/>
        </w:rPr>
      </w:pPr>
    </w:p>
    <w:p w14:paraId="28746907" w14:textId="77777777" w:rsidR="00AC4D5E" w:rsidRPr="00AC4D5E" w:rsidRDefault="00AC4D5E" w:rsidP="00AC4D5E">
      <w:pPr>
        <w:pStyle w:val="NormalWeb"/>
        <w:spacing w:before="120" w:beforeAutospacing="0" w:after="120" w:afterAutospacing="0" w:line="360" w:lineRule="auto"/>
        <w:jc w:val="both"/>
        <w:rPr>
          <w:rFonts w:asciiTheme="minorHAnsi" w:hAnsiTheme="minorHAnsi" w:cstheme="minorHAnsi"/>
        </w:rPr>
      </w:pPr>
      <w:r w:rsidRPr="00AC4D5E">
        <w:rPr>
          <w:rFonts w:asciiTheme="minorHAnsi" w:hAnsiTheme="minorHAnsi" w:cstheme="minorHAnsi"/>
          <w:color w:val="000000"/>
        </w:rPr>
        <w:t>En comparación con enfoques tradicionales que se basan únicamente en reglas predefinidas o en la experiencia de expertos, el chatbot presentado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14EE053E" w14:textId="77777777" w:rsidR="00AC4D5E" w:rsidRPr="00AC4D5E" w:rsidRDefault="00AC4D5E" w:rsidP="00AC4D5E">
      <w:pPr>
        <w:spacing w:line="360" w:lineRule="auto"/>
        <w:jc w:val="both"/>
        <w:rPr>
          <w:rFonts w:cstheme="minorHAnsi"/>
        </w:rPr>
      </w:pPr>
    </w:p>
    <w:p w14:paraId="0A4BCAE2" w14:textId="635E8866" w:rsidR="00AC4D5E" w:rsidRDefault="004552AF" w:rsidP="00AC4D5E">
      <w:pPr>
        <w:pStyle w:val="Ttulo3"/>
      </w:pPr>
      <w:bookmarkStart w:id="46" w:name="_Toc168500329"/>
      <w:r>
        <w:t>Repercusiones</w:t>
      </w:r>
      <w:r w:rsidR="00AC4D5E" w:rsidRPr="00AC4D5E">
        <w:t xml:space="preserve"> prácticas</w:t>
      </w:r>
      <w:r w:rsidR="006C38C3">
        <w:t xml:space="preserve"> </w:t>
      </w:r>
      <w:r w:rsidR="003C449E">
        <w:t>de chatbots especializados</w:t>
      </w:r>
      <w:bookmarkEnd w:id="46"/>
    </w:p>
    <w:p w14:paraId="18B2EBCA" w14:textId="77777777" w:rsidR="00AC4D5E" w:rsidRPr="00AC4D5E" w:rsidRDefault="00AC4D5E" w:rsidP="00AC4D5E">
      <w:pPr>
        <w:spacing w:line="360" w:lineRule="auto"/>
        <w:jc w:val="both"/>
        <w:rPr>
          <w:rFonts w:cstheme="minorHAnsi"/>
        </w:rPr>
      </w:pPr>
    </w:p>
    <w:p w14:paraId="1A5E28E4" w14:textId="31C3CBB7" w:rsidR="008E1ED2" w:rsidRPr="008E1ED2" w:rsidRDefault="008E1ED2" w:rsidP="008E1ED2">
      <w:pPr>
        <w:pStyle w:val="NormalWeb"/>
        <w:spacing w:line="360" w:lineRule="auto"/>
        <w:rPr>
          <w:rFonts w:asciiTheme="minorHAnsi" w:hAnsiTheme="minorHAnsi" w:cstheme="minorHAnsi"/>
        </w:rPr>
      </w:pPr>
      <w:r w:rsidRPr="008E1ED2">
        <w:rPr>
          <w:rFonts w:asciiTheme="minorHAnsi" w:hAnsiTheme="minorHAnsi" w:cstheme="minorHAnsi"/>
        </w:rPr>
        <w:t>El usuario dispone de la facilidad de poder subsanar (en la medida de lo posible) las dudas que posea gracias a la capacidad de respuesta del chatbot. Este puede aportar información tanto general como especializada. Además de los documentos integrados y Wikipedia, el chatbot puede acceder a fuentes como Arxiv y DisGeNET, enriqueciendo así la información proporcionada.</w:t>
      </w:r>
    </w:p>
    <w:p w14:paraId="1E533B40" w14:textId="77777777" w:rsidR="00D002E2" w:rsidRDefault="00D002E2" w:rsidP="008E1ED2">
      <w:pPr>
        <w:pStyle w:val="NormalWeb"/>
        <w:spacing w:line="360" w:lineRule="auto"/>
        <w:jc w:val="both"/>
        <w:rPr>
          <w:rFonts w:asciiTheme="minorHAnsi" w:hAnsiTheme="minorHAnsi" w:cstheme="minorHAnsi"/>
          <w:color w:val="000000"/>
        </w:rPr>
      </w:pPr>
    </w:p>
    <w:p w14:paraId="768367A6" w14:textId="4426C4A8" w:rsidR="008E1ED2" w:rsidRPr="008E1ED2" w:rsidRDefault="00AC4D5E" w:rsidP="008E1ED2">
      <w:pPr>
        <w:pStyle w:val="NormalWeb"/>
        <w:spacing w:line="360" w:lineRule="auto"/>
        <w:jc w:val="both"/>
        <w:rPr>
          <w:rFonts w:asciiTheme="minorHAnsi" w:hAnsiTheme="minorHAnsi" w:cstheme="minorHAnsi"/>
        </w:rPr>
      </w:pPr>
      <w:r w:rsidRPr="008E1ED2">
        <w:rPr>
          <w:rFonts w:asciiTheme="minorHAnsi" w:hAnsiTheme="minorHAnsi" w:cstheme="minorHAnsi"/>
          <w:color w:val="000000"/>
        </w:rPr>
        <w:t>La perspectiva y desarrollo del chatbot aportado por en el trabajo muestra la tendencia que se ha instaurado con respecto al desarrollo de más herramientas personalizadas para realizar consultas médicas, la gran mayoría con la participación de expertos en materias de salud</w:t>
      </w:r>
      <w:r w:rsidR="00FC65D3" w:rsidRPr="008E1ED2">
        <w:rPr>
          <w:rFonts w:asciiTheme="minorHAnsi" w:hAnsiTheme="minorHAnsi" w:cstheme="minorHAnsi"/>
          <w:color w:val="000000"/>
        </w:rPr>
        <w:t xml:space="preserve"> </w:t>
      </w:r>
      <w:r w:rsidR="00FC65D3" w:rsidRPr="008E1ED2">
        <w:rPr>
          <w:rFonts w:asciiTheme="minorHAnsi" w:hAnsiTheme="minorHAnsi" w:cstheme="minorHAnsi"/>
          <w:color w:val="000000"/>
        </w:rPr>
        <w:fldChar w:fldCharType="begin"/>
      </w:r>
      <w:r w:rsidR="00FC65D3" w:rsidRPr="008E1ED2">
        <w:rPr>
          <w:rFonts w:asciiTheme="minorHAnsi" w:hAnsiTheme="minorHAnsi" w:cstheme="minorHAnsi"/>
          <w:color w:val="000000"/>
        </w:rPr>
        <w:instrText xml:space="preserve"> ADDIN ZOTERO_ITEM CSL_CITATION {"citationID":"tEzMxxfW","properties":{"formattedCitation":"(18)","plainCitation":"(18)","noteIndex":0},"citationItems":[{"id":648,"uris":["http://zotero.org/users/11307349/items/IGJMUXF6"],"itemData":{"id":648,"type":"article-journal","abstract":"Context: In cancer centres and hospitals particularly during the pandemic, there was a great demand for information, which could hardly be handled by the limited manpower available. This necessitated the development of an educational chatbot to disseminate topics in radiotherapy customized for various user groups, such as patients and their families, the general public and radiation staff. Objective: In response to the clinical demands, the objective of this work is to explore how to design a chatbot for educational purposes in radiotherapy using artiﬁcial intelligence. Methods: The chatbot is designed using the dialogue tree and layered structure, incorporated with artiﬁcial intelligence features such as natural language processing (NLP). This chatbot can be created in most platforms such as the IBM Watson Assistant and deposited in a website or various social media. Results: Based on the question-and-answer approach, the chatbot can provide humanlike communication to users requesting information on radiotherapy. At times, the user, often worried, may not be able to pinpoint the question exactly. Thus, the chatbot will be user friendly and reassuring, offering a list of questions for the user to select. The NLP system helps the chatbot to predict the intent of the user so as to provide the most accurate and precise response to him or her. It is found that the preferred educational features in a chatbot are functional features such as mathematical operations, which should be updated and modiﬁed routinely to provide new contents and features. Conclusions: It is concluded that an educational chatbot can be created using artiﬁcial intelligence to provide information transfer to users with different backgrounds in radiotherapy. In addition, testing and evaluating the performance of the chatbot is important, in response to user’s feedback to further upgrade and ﬁne-tune the chatbot.","container-title":"AI","DOI":"10.3390/ai4010015","ISSN":"2673-2688","issue":"1","journalAbbreviation":"AI","language":"en","license":"https://creativecommons.org/licenses/by/4.0/","page":"319-332","source":"DOI.org (Crossref)","title":"Design of an Educational Chatbot Using Artificial Intelligence in Radiotherapy","volume":"4","author":[{"family":"Chow","given":"James C. L."},{"family":"Sanders","given":"Leslie"},{"family":"Li","given":"Kay"}],"issued":{"date-parts":[["2023",3,2]]}}}],"schema":"https://github.com/citation-style-language/schema/raw/master/csl-citation.json"} </w:instrText>
      </w:r>
      <w:r w:rsidR="00FC65D3" w:rsidRPr="008E1ED2">
        <w:rPr>
          <w:rFonts w:asciiTheme="minorHAnsi" w:hAnsiTheme="minorHAnsi" w:cstheme="minorHAnsi"/>
          <w:color w:val="000000"/>
        </w:rPr>
        <w:fldChar w:fldCharType="separate"/>
      </w:r>
      <w:r w:rsidR="00FC65D3" w:rsidRPr="008E1ED2">
        <w:rPr>
          <w:rFonts w:asciiTheme="minorHAnsi" w:hAnsiTheme="minorHAnsi" w:cstheme="minorHAnsi"/>
        </w:rPr>
        <w:t>(18)</w:t>
      </w:r>
      <w:r w:rsidR="00FC65D3" w:rsidRPr="008E1ED2">
        <w:rPr>
          <w:rFonts w:asciiTheme="minorHAnsi" w:hAnsiTheme="minorHAnsi" w:cstheme="minorHAnsi"/>
          <w:color w:val="000000"/>
        </w:rPr>
        <w:fldChar w:fldCharType="end"/>
      </w:r>
      <w:r w:rsidRPr="008E1ED2">
        <w:rPr>
          <w:rFonts w:asciiTheme="minorHAnsi" w:hAnsiTheme="minorHAnsi" w:cstheme="minorHAnsi"/>
          <w:color w:val="000000"/>
        </w:rPr>
        <w:t xml:space="preserve">. </w:t>
      </w:r>
      <w:r w:rsidR="008E1ED2" w:rsidRPr="008E1ED2">
        <w:rPr>
          <w:rFonts w:asciiTheme="minorHAnsi" w:hAnsiTheme="minorHAnsi" w:cstheme="minorHAnsi"/>
        </w:rPr>
        <w:t>Estos chatbots especializados contrastan significativamente con ChatGPT, el bot más popular que encontramos hoy en día, el cual tiene un carácter más generalista y no puede funcionar al nivel de los chatbots médicos dedicados.</w:t>
      </w:r>
    </w:p>
    <w:p w14:paraId="3DE1E3C0" w14:textId="77777777" w:rsidR="008E1ED2" w:rsidRPr="008E1ED2" w:rsidRDefault="00AC4D5E" w:rsidP="008E1ED2">
      <w:pPr>
        <w:pStyle w:val="NormalWeb"/>
        <w:spacing w:line="360" w:lineRule="auto"/>
        <w:jc w:val="both"/>
        <w:rPr>
          <w:rFonts w:asciiTheme="minorHAnsi" w:hAnsiTheme="minorHAnsi" w:cstheme="minorHAnsi"/>
        </w:rPr>
      </w:pPr>
      <w:r w:rsidRPr="00AC4D5E">
        <w:rPr>
          <w:rFonts w:asciiTheme="minorHAnsi" w:hAnsiTheme="minorHAnsi" w:cstheme="minorHAnsi"/>
          <w:color w:val="000000"/>
        </w:rPr>
        <w:lastRenderedPageBreak/>
        <w:br/>
      </w:r>
      <w:r w:rsidR="008E1ED2" w:rsidRPr="008E1ED2">
        <w:rPr>
          <w:rFonts w:asciiTheme="minorHAnsi" w:hAnsiTheme="minorHAnsi" w:cstheme="minorHAnsi"/>
        </w:rPr>
        <w:t>Esto se debe en parte a que las bases de datos y el entrenamiento de ChatGPT no se enfocan casi exclusivamente en informar y ayudar a los pacientes con dudas relacionadas con su salud. La mayoría de los conjuntos de datos de entrenamiento para los bots médicos son afinados y creados por profesionales de la salud, lo cual es crucial para su precisión y efectividad.</w:t>
      </w:r>
    </w:p>
    <w:p w14:paraId="7E488E47" w14:textId="77777777" w:rsidR="008E1ED2" w:rsidRPr="008E1ED2" w:rsidRDefault="008E1ED2" w:rsidP="008E1ED2">
      <w:pPr>
        <w:pStyle w:val="NormalWeb"/>
        <w:spacing w:line="360" w:lineRule="auto"/>
        <w:jc w:val="both"/>
        <w:rPr>
          <w:rFonts w:asciiTheme="minorHAnsi" w:hAnsiTheme="minorHAnsi" w:cstheme="minorHAnsi"/>
        </w:rPr>
      </w:pPr>
    </w:p>
    <w:p w14:paraId="1DEB1612" w14:textId="77777777" w:rsidR="008E1ED2" w:rsidRPr="008E1ED2" w:rsidRDefault="008E1ED2" w:rsidP="008E1ED2">
      <w:pPr>
        <w:pStyle w:val="NormalWeb"/>
        <w:spacing w:line="360" w:lineRule="auto"/>
        <w:jc w:val="both"/>
        <w:rPr>
          <w:rFonts w:asciiTheme="minorHAnsi" w:hAnsiTheme="minorHAnsi" w:cstheme="minorHAnsi"/>
        </w:rPr>
      </w:pPr>
      <w:r w:rsidRPr="008E1ED2">
        <w:rPr>
          <w:rFonts w:asciiTheme="minorHAnsi" w:hAnsiTheme="minorHAnsi" w:cstheme="minorHAnsi"/>
        </w:rPr>
        <w:t>Esta situación puede generar preocupaciones, ya que muchos pacientes pueden recurrir a ChatGPT en busca de asistencia. Aunque esta herramienta tiene el potencial de educar y agilizar la atención, existe el riesgo de que proporcione diagnósticos o recomendaciones inexactas, lo que podría resultar perjudicial.</w:t>
      </w:r>
    </w:p>
    <w:p w14:paraId="07B0FE70" w14:textId="5EBA686F" w:rsidR="00AC4D5E" w:rsidRPr="00AC4D5E" w:rsidRDefault="00AC4D5E" w:rsidP="008E1ED2">
      <w:pPr>
        <w:pStyle w:val="NormalWeb"/>
        <w:spacing w:before="120" w:beforeAutospacing="0" w:after="120" w:afterAutospacing="0" w:line="360" w:lineRule="auto"/>
        <w:jc w:val="both"/>
        <w:rPr>
          <w:rFonts w:cstheme="minorHAnsi"/>
        </w:rPr>
      </w:pPr>
    </w:p>
    <w:p w14:paraId="2C1DC9CF" w14:textId="4613A71F" w:rsidR="00AC4D5E" w:rsidRDefault="00AC4D5E" w:rsidP="00AC4D5E">
      <w:pPr>
        <w:pStyle w:val="NormalWeb"/>
        <w:spacing w:before="120" w:beforeAutospacing="0" w:after="120" w:afterAutospacing="0" w:line="360" w:lineRule="auto"/>
        <w:jc w:val="both"/>
        <w:rPr>
          <w:rFonts w:asciiTheme="minorHAnsi" w:hAnsiTheme="minorHAnsi" w:cstheme="minorHAnsi"/>
          <w:color w:val="000000"/>
        </w:rPr>
      </w:pPr>
      <w:r w:rsidRPr="00AC4D5E">
        <w:rPr>
          <w:rFonts w:asciiTheme="minorHAnsi" w:hAnsiTheme="minorHAnsi" w:cstheme="minorHAnsi"/>
          <w:color w:val="000000"/>
        </w:rPr>
        <w:t xml:space="preserve">En cuanto al análisis de la literatura médica, los documentos frecuentemente implican dependencias sustanciales, como hipervínculos y referencias, permitiendo que el conocimiento se extienda a través de múltiples artículos. Para </w:t>
      </w:r>
      <w:r>
        <w:rPr>
          <w:rFonts w:asciiTheme="minorHAnsi" w:hAnsiTheme="minorHAnsi" w:cstheme="minorHAnsi"/>
          <w:color w:val="000000"/>
        </w:rPr>
        <w:t xml:space="preserve">suplir </w:t>
      </w:r>
      <w:r w:rsidRPr="00AC4D5E">
        <w:rPr>
          <w:rFonts w:asciiTheme="minorHAnsi" w:hAnsiTheme="minorHAnsi" w:cstheme="minorHAnsi"/>
          <w:color w:val="000000"/>
        </w:rPr>
        <w:t>esta carencia y establecer enlaces de conocimiento entre documentos</w:t>
      </w:r>
      <w:r>
        <w:rPr>
          <w:rFonts w:asciiTheme="minorHAnsi" w:hAnsiTheme="minorHAnsi" w:cstheme="minorHAnsi"/>
          <w:color w:val="000000"/>
        </w:rPr>
        <w:t>, en ocasiones anteriores se ha realizado con un</w:t>
      </w:r>
      <w:r w:rsidRPr="00AC4D5E">
        <w:rPr>
          <w:rFonts w:asciiTheme="minorHAnsi" w:hAnsiTheme="minorHAnsi" w:cstheme="minorHAnsi"/>
          <w:color w:val="000000"/>
        </w:rPr>
        <w:t xml:space="preserve"> entrenamiento</w:t>
      </w:r>
      <w:r>
        <w:rPr>
          <w:rFonts w:asciiTheme="minorHAnsi" w:hAnsiTheme="minorHAnsi" w:cstheme="minorHAnsi"/>
          <w:color w:val="000000"/>
        </w:rPr>
        <w:t xml:space="preserve"> que</w:t>
      </w:r>
      <w:r w:rsidRPr="00AC4D5E">
        <w:rPr>
          <w:rFonts w:asciiTheme="minorHAnsi" w:hAnsiTheme="minorHAnsi" w:cstheme="minorHAnsi"/>
          <w:color w:val="000000"/>
        </w:rPr>
        <w:t xml:space="preserve"> abarcó dos dominios: el dominio general, utilizando artículos de Wikipedia con hipervínculos, y el dominio biomédico, empleando artículos de PubMed con enlaces de citas</w:t>
      </w:r>
      <w:r>
        <w:rPr>
          <w:rFonts w:asciiTheme="minorHAnsi" w:hAnsiTheme="minorHAnsi" w:cstheme="minorHAnsi"/>
          <w:color w:val="000000"/>
        </w:rPr>
        <w:t xml:space="preserve"> </w:t>
      </w:r>
      <w:r>
        <w:rPr>
          <w:rFonts w:asciiTheme="minorHAnsi" w:hAnsiTheme="minorHAnsi" w:cstheme="minorHAnsi"/>
          <w:color w:val="000000"/>
        </w:rPr>
        <w:fldChar w:fldCharType="begin"/>
      </w:r>
      <w:r w:rsidR="00C45F0D">
        <w:rPr>
          <w:rFonts w:asciiTheme="minorHAnsi" w:hAnsiTheme="minorHAnsi" w:cstheme="minorHAnsi"/>
          <w:color w:val="000000"/>
        </w:rPr>
        <w:instrText xml:space="preserve"> ADDIN ZOTERO_ITEM CSL_CITATION {"citationID":"cDfm5lKB","properties":{"formattedCitation":"(19)","plainCitation":"(19)","noteIndex":0},"citationItems":[{"id":645,"uris":["http://zotero.org/users/11307349/items/TX85A3RB"],"itemData":{"id":645,"type":"article","abstract":"Language model (LM) pretraining can learn various knowledge from text corpora, helping downstream tasks. However, existing methods such as BERT model a single document, and do not capture dependencies or knowledge that span across documents. In this work, we propose LinkBERT, an LM pretraining method that leverages links between documents, e.g., hyperlinks. Given a text corpus, we view it as a graph of documents and create LM inputs by placing linked documents in the same context. We then pretrain the LM with two joint self-supervised objectives: masked language modeling and our new proposal, document relation prediction. We show that LinkBERT outperforms BERT on various downstream tasks across two domains: the general domain (pretrained on Wikipedia with hyperlinks) and biomedical domain (pretrained on PubMed with citation links). LinkBERT is especially effective for multi-hop reasoning and few-shot QA (+5% absolute improvement on HotpotQA and TriviaQA), and our biomedical LinkBERT sets new states of the art on various BioNLP tasks (+7% on BioASQ and USMLE). We release our pretrained models, LinkBERT and BioLinkBERT, as well as code and data at https://github.com/michiyasunaga/LinkBERT.","language":"en","note":"arXiv:2203.15827 [cs]","number":"arXiv:2203.15827","publisher":"arXiv","source":"arXiv.org","title":"LinkBERT: Pretraining Language Models with Document Links","title-short":"LinkBERT","URL":"http://arxiv.org/abs/2203.15827","author":[{"family":"Yasunaga","given":"Michihiro"},{"family":"Leskovec","given":"Jure"},{"family":"Liang","given":"Percy"}],"accessed":{"date-parts":[["2024",6,2]]},"issued":{"date-parts":[["2022",3,29]]}}}],"schema":"https://github.com/citation-style-language/schema/raw/master/csl-citation.json"} </w:instrText>
      </w:r>
      <w:r>
        <w:rPr>
          <w:rFonts w:asciiTheme="minorHAnsi" w:hAnsiTheme="minorHAnsi" w:cstheme="minorHAnsi"/>
          <w:color w:val="000000"/>
        </w:rPr>
        <w:fldChar w:fldCharType="separate"/>
      </w:r>
      <w:r w:rsidR="00C45F0D" w:rsidRPr="00C45F0D">
        <w:rPr>
          <w:rFonts w:ascii="Calibri" w:hAnsi="Calibri" w:cs="Calibri"/>
        </w:rPr>
        <w:t>(19)</w:t>
      </w:r>
      <w:r>
        <w:rPr>
          <w:rFonts w:asciiTheme="minorHAnsi" w:hAnsiTheme="minorHAnsi" w:cstheme="minorHAnsi"/>
          <w:color w:val="000000"/>
        </w:rPr>
        <w:fldChar w:fldCharType="end"/>
      </w:r>
      <w:r w:rsidRPr="00AC4D5E">
        <w:rPr>
          <w:rFonts w:asciiTheme="minorHAnsi" w:hAnsiTheme="minorHAnsi" w:cstheme="minorHAnsi"/>
          <w:color w:val="000000"/>
        </w:rPr>
        <w:t>.</w:t>
      </w:r>
    </w:p>
    <w:p w14:paraId="029BFB6D" w14:textId="77777777" w:rsidR="00AC4D5E" w:rsidRPr="00AC4D5E" w:rsidRDefault="00AC4D5E" w:rsidP="00AC4D5E">
      <w:pPr>
        <w:pStyle w:val="NormalWeb"/>
        <w:spacing w:before="120" w:beforeAutospacing="0" w:after="120" w:afterAutospacing="0" w:line="360" w:lineRule="auto"/>
        <w:jc w:val="both"/>
        <w:rPr>
          <w:rFonts w:asciiTheme="minorHAnsi" w:hAnsiTheme="minorHAnsi" w:cstheme="minorHAnsi"/>
        </w:rPr>
      </w:pPr>
    </w:p>
    <w:p w14:paraId="0DD3C9BE" w14:textId="607114DE" w:rsidR="00AC4D5E" w:rsidRDefault="00AC4D5E" w:rsidP="00AC4D5E">
      <w:pPr>
        <w:pStyle w:val="NormalWeb"/>
        <w:spacing w:before="120" w:beforeAutospacing="0" w:after="120" w:afterAutospacing="0" w:line="360" w:lineRule="auto"/>
        <w:jc w:val="both"/>
        <w:rPr>
          <w:rFonts w:asciiTheme="minorHAnsi" w:hAnsiTheme="minorHAnsi" w:cstheme="minorHAnsi"/>
          <w:color w:val="000000"/>
        </w:rPr>
      </w:pPr>
      <w:r w:rsidRPr="00AC4D5E">
        <w:rPr>
          <w:rFonts w:asciiTheme="minorHAnsi" w:hAnsiTheme="minorHAnsi" w:cstheme="minorHAnsi"/>
          <w:color w:val="000000"/>
        </w:rPr>
        <w:t>Los LLMs también pueden ser aprovechados para generar escenarios de casos o cuestionarios, ayudando a los estudiantes de medicina a practicar y refinar sus habilidades de diagnóstico y planificación de tratamientos dentro de un entorno seguro y controlado</w:t>
      </w:r>
      <w:r w:rsidR="005658B9">
        <w:rPr>
          <w:rFonts w:asciiTheme="minorHAnsi" w:hAnsiTheme="minorHAnsi" w:cstheme="minorHAnsi"/>
          <w:color w:val="000000"/>
        </w:rPr>
        <w:t xml:space="preserve"> </w:t>
      </w:r>
      <w:r w:rsidR="005658B9">
        <w:rPr>
          <w:rFonts w:asciiTheme="minorHAnsi" w:hAnsiTheme="minorHAnsi" w:cstheme="minorHAnsi"/>
          <w:color w:val="000000"/>
        </w:rPr>
        <w:fldChar w:fldCharType="begin"/>
      </w:r>
      <w:r w:rsidR="00C45F0D">
        <w:rPr>
          <w:rFonts w:asciiTheme="minorHAnsi" w:hAnsiTheme="minorHAnsi" w:cstheme="minorHAnsi"/>
          <w:color w:val="000000"/>
        </w:rPr>
        <w:instrText xml:space="preserve"> ADDIN ZOTERO_ITEM CSL_CITATION {"citationID":"mdW6Lmhh","properties":{"formattedCitation":"(20)","plainCitation":"(20)","noteIndex":0},"citationItems":[{"id":653,"uris":["http://zotero.org/users/11307349/items/2GV9867N"],"itemData":{"id":653,"type":"article-journal","abstract":"Artificial Intelligence is no more the talk of the fiction read in novels or seen in movies. It has been making inroads slowly and gradually in medical education and clinical management of patients apart from all other walks of life. Recently, chatbots particularly ChatGPT, were developed and trained, using a huge amount of textual data from the internet. This has made a significant impact on our approach in medical science. Though there are benefits of this new technology, a lot of caution is required for its use.","container-title":"Pakistan Journal of Medical Sciences","DOI":"10.12669/pjms.39.2.7653","ISSN":"1681-715X, 1682-024X","issue":"2","journalAbbreviation":"Pak J Med Sci","language":"en","source":"DOI.org (Crossref)","title":"ChatGPT - Reshaping medical education and clinical management","URL":"https://pjms.org.pk/index.php/pjms/article/view/7653","volume":"39","author":[{"family":"Khan","given":"Rehan Ahmed"},{"family":"Jawaid","given":"Masood"},{"family":"Khan","given":"Aymen Rehan"},{"family":"Sajjad","given":"Madiha"}],"accessed":{"date-parts":[["2024",6,2]]},"issued":{"date-parts":[["2023",2,7]]}}}],"schema":"https://github.com/citation-style-language/schema/raw/master/csl-citation.json"} </w:instrText>
      </w:r>
      <w:r w:rsidR="005658B9">
        <w:rPr>
          <w:rFonts w:asciiTheme="minorHAnsi" w:hAnsiTheme="minorHAnsi" w:cstheme="minorHAnsi"/>
          <w:color w:val="000000"/>
        </w:rPr>
        <w:fldChar w:fldCharType="separate"/>
      </w:r>
      <w:r w:rsidR="00C45F0D" w:rsidRPr="00C45F0D">
        <w:rPr>
          <w:rFonts w:ascii="Calibri" w:hAnsi="Calibri" w:cs="Calibri"/>
        </w:rPr>
        <w:t>(20)</w:t>
      </w:r>
      <w:r w:rsidR="005658B9">
        <w:rPr>
          <w:rFonts w:asciiTheme="minorHAnsi" w:hAnsiTheme="minorHAnsi" w:cstheme="minorHAnsi"/>
          <w:color w:val="000000"/>
        </w:rPr>
        <w:fldChar w:fldCharType="end"/>
      </w:r>
      <w:r w:rsidRPr="00AC4D5E">
        <w:rPr>
          <w:rFonts w:asciiTheme="minorHAnsi" w:hAnsiTheme="minorHAnsi" w:cstheme="minorHAnsi"/>
          <w:color w:val="000000"/>
        </w:rPr>
        <w:t xml:space="preserve">. La integración de LLMs en procesos de </w:t>
      </w:r>
      <w:r w:rsidR="005658B9">
        <w:rPr>
          <w:rFonts w:asciiTheme="minorHAnsi" w:hAnsiTheme="minorHAnsi" w:cstheme="minorHAnsi"/>
          <w:color w:val="000000"/>
        </w:rPr>
        <w:t>ludificación</w:t>
      </w:r>
      <w:r w:rsidRPr="00AC4D5E">
        <w:rPr>
          <w:rFonts w:asciiTheme="minorHAnsi" w:hAnsiTheme="minorHAnsi" w:cstheme="minorHAnsi"/>
          <w:color w:val="000000"/>
        </w:rPr>
        <w:t xml:space="preserve"> representa otra perspectiva cautivadora</w:t>
      </w:r>
      <w:r w:rsidR="005658B9">
        <w:rPr>
          <w:rFonts w:asciiTheme="minorHAnsi" w:hAnsiTheme="minorHAnsi" w:cstheme="minorHAnsi"/>
          <w:color w:val="000000"/>
        </w:rPr>
        <w:t>, ya que l</w:t>
      </w:r>
      <w:r w:rsidRPr="00AC4D5E">
        <w:rPr>
          <w:rFonts w:asciiTheme="minorHAnsi" w:hAnsiTheme="minorHAnsi" w:cstheme="minorHAnsi"/>
          <w:color w:val="000000"/>
        </w:rPr>
        <w:t>a mejora de herramientas para interactuar con el paciente podría llevar a mejorar el compromiso del paciente, proporcionar soporte personalizado y mejorar la gestión de enfermedades crónicas.</w:t>
      </w:r>
    </w:p>
    <w:p w14:paraId="0B733263" w14:textId="77777777" w:rsidR="007E7C23" w:rsidRPr="00AC4D5E" w:rsidRDefault="007E7C23" w:rsidP="00AC4D5E">
      <w:pPr>
        <w:pStyle w:val="NormalWeb"/>
        <w:spacing w:before="120" w:beforeAutospacing="0" w:after="120" w:afterAutospacing="0" w:line="360" w:lineRule="auto"/>
        <w:jc w:val="both"/>
        <w:rPr>
          <w:rFonts w:asciiTheme="minorHAnsi" w:hAnsiTheme="minorHAnsi" w:cstheme="minorHAnsi"/>
        </w:rPr>
      </w:pPr>
    </w:p>
    <w:p w14:paraId="28837DB8" w14:textId="2A60EE50" w:rsidR="00E0205D" w:rsidRPr="00E0205D" w:rsidRDefault="00E0205D" w:rsidP="00E0205D">
      <w:pPr>
        <w:pStyle w:val="NormalWeb"/>
        <w:spacing w:line="360" w:lineRule="auto"/>
        <w:jc w:val="both"/>
        <w:rPr>
          <w:rFonts w:asciiTheme="minorHAnsi" w:hAnsiTheme="minorHAnsi" w:cstheme="minorHAnsi"/>
        </w:rPr>
      </w:pPr>
      <w:r w:rsidRPr="00E0205D">
        <w:rPr>
          <w:rFonts w:asciiTheme="minorHAnsi" w:hAnsiTheme="minorHAnsi" w:cstheme="minorHAnsi"/>
        </w:rPr>
        <w:t xml:space="preserve">La perspectiva clave gira en torno a abordar las limitaciones de los LLMs, que incluyen desafíos como la desinformación, problemas de privacidad, sesgos en los datos de entrenamiento y el </w:t>
      </w:r>
      <w:r w:rsidRPr="00E0205D">
        <w:rPr>
          <w:rFonts w:asciiTheme="minorHAnsi" w:hAnsiTheme="minorHAnsi" w:cstheme="minorHAnsi"/>
        </w:rPr>
        <w:lastRenderedPageBreak/>
        <w:t xml:space="preserve">riesgo de uso indebido. El fenómeno de la alucinación puede propagar peligrosamente la desinformación médica o introducir sesgos que tienen el potencial de </w:t>
      </w:r>
      <w:r w:rsidRPr="00AC4D5E">
        <w:rPr>
          <w:rFonts w:asciiTheme="minorHAnsi" w:hAnsiTheme="minorHAnsi" w:cstheme="minorHAnsi"/>
          <w:color w:val="000000"/>
        </w:rPr>
        <w:t>exacerbar las disparidades en salud</w:t>
      </w:r>
      <w:r>
        <w:rPr>
          <w:rFonts w:asciiTheme="minorHAnsi" w:hAnsiTheme="minorHAnsi" w:cstheme="minorHAnsi"/>
          <w:color w:val="000000"/>
        </w:rPr>
        <w:t xml:space="preserve"> </w:t>
      </w:r>
      <w:r>
        <w:rPr>
          <w:rFonts w:asciiTheme="minorHAnsi" w:hAnsiTheme="minorHAnsi" w:cstheme="minorHAnsi"/>
          <w:color w:val="000000"/>
        </w:rPr>
        <w:fldChar w:fldCharType="begin"/>
      </w:r>
      <w:r w:rsidR="00C45F0D">
        <w:rPr>
          <w:rFonts w:asciiTheme="minorHAnsi" w:hAnsiTheme="minorHAnsi" w:cstheme="minorHAnsi"/>
          <w:color w:val="000000"/>
        </w:rPr>
        <w:instrText xml:space="preserve"> ADDIN ZOTERO_ITEM CSL_CITATION {"citationID":"GjYnKElK","properties":{"formattedCitation":"(21)","plainCitation":"(21)","noteIndex":0},"citationItems":[{"id":655,"uris":["http://zotero.org/users/11307349/items/RRLZ22WE"],"itemData":{"id":655,"type":"article-journal","abstract":"Background The escalating overload and saturation of emergency services, primarily caused by non-urgent cases overwhelming the system, have spurred a critical necessity for innovative solutions that can effectively differentiate genuine emergencies from situations that could be managed through alternative means, such as using AI chatbots. This study aims to evaluate and compare the accuracy in differentiating between a medical emergency and a non-emergency of three of the most popular AI chatbots at the moment.\nMethods In this study, patient questions from the online forum r/AskDocs on Reddit were collected to determine whether their clinical cases were emergencies. A total of 176 questions were reviewed by the authors, with 75 deemed emergencies and 101 non-emergencies. These questions were then posed to AI chatbots, including ChatGPT, Google Bard, and Microsoft Bing AI, with their responses evaluated against each other and the authors’ responses. A criteria-based system categorized the AI chatbot answers as “yes,” “no,” or “cannot determine.” The performance of each AI chatbot was compared in both emergency and nonemergency cases, and statistical analysis was conducted to assess the significance of differences in their performance.\nResults In general, AI chatbots considered around 12-15% more cases to be an emergency than reviewers, while they considered a very low number of cases as non-emergency compared to reviewers (around 35% fewer cases). Google Bard detected the most true emergency cases (87%) and true non-emergency cases (36%). However, no real difference in performance between the three AI chatbots was found in detecting true emergencies (p-value = 0.35) and non-emergency cases (p-value = 0.16).\nConclusions These AI systems require further refinement to identify emergency situations accurately, but they could potentially be an innovative tool for emergency care and improving patient outcomes. The integration of AI chatbots like ChatGPT, Google Bard, and Microsoft Bing Chat offers a promising avenue to mitigate ED strain and enhance emergency management.","container-title":"Cureus","DOI":"10.7759/cureus.45473","ISSN":"2168-8184","language":"en","source":"DOI.org (Crossref)","title":"Efficacy of AI Chats to Determine an Emergency: A Comparison Between OpenAI’s ChatGPT, Google Bard, and Microsoft Bing AI Chat","title-short":"Efficacy of AI Chats to Determine an Emergency","URL":"https://www.cureus.com/articles/183679-efficacy-of-ai-chats-to-determine-an-emergency-a-comparison-between-openais-chatgpt-google-bard-and-microsoft-bing-ai-chat","author":[{"family":"Zúñiga Salazar","given":"Gabriel"},{"family":"Zúñiga","given":"Diego"},{"family":"Vindel","given":"Carlos L"},{"family":"Yoong","given":"Ana M"},{"family":"Hincapie","given":"Sofia"},{"family":"Zúñiga","given":"Ana B"},{"family":"Zúñiga","given":"Paula"},{"family":"Salazar","given":"Erin"},{"family":"Zúñiga","given":"Byron"}],"accessed":{"date-parts":[["2024",6,2]]},"issued":{"date-parts":[["2023",9,18]]}}}],"schema":"https://github.com/citation-style-language/schema/raw/master/csl-citation.json"} </w:instrText>
      </w:r>
      <w:r>
        <w:rPr>
          <w:rFonts w:asciiTheme="minorHAnsi" w:hAnsiTheme="minorHAnsi" w:cstheme="minorHAnsi"/>
          <w:color w:val="000000"/>
        </w:rPr>
        <w:fldChar w:fldCharType="separate"/>
      </w:r>
      <w:r w:rsidR="00C45F0D" w:rsidRPr="00C45F0D">
        <w:rPr>
          <w:rFonts w:ascii="Calibri" w:hAnsi="Calibri" w:cs="Calibri"/>
        </w:rPr>
        <w:t>(21)</w:t>
      </w:r>
      <w:r>
        <w:rPr>
          <w:rFonts w:asciiTheme="minorHAnsi" w:hAnsiTheme="minorHAnsi" w:cstheme="minorHAnsi"/>
          <w:color w:val="000000"/>
        </w:rPr>
        <w:fldChar w:fldCharType="end"/>
      </w:r>
      <w:r w:rsidRPr="00E0205D">
        <w:rPr>
          <w:rFonts w:asciiTheme="minorHAnsi" w:hAnsiTheme="minorHAnsi" w:cstheme="minorHAnsi"/>
        </w:rPr>
        <w:t>. El objetivo general es garantizar la integridad del procesamiento del lenguaje natural (NLP). Este proceso integral se incorpora en cada etapa del ciclo de vida del desarrollo de NLP, con el fin de validar, verificar y hacer que los resultados sean confiables y explicables para los no expertos. Además, se subraya la importancia del despliegue ético, el aprendizaje imparcial y la equidad hacia los usuarios.</w:t>
      </w:r>
    </w:p>
    <w:p w14:paraId="3D1D4F99" w14:textId="77777777" w:rsidR="00E0205D" w:rsidRDefault="00E0205D" w:rsidP="006C38C3">
      <w:pPr>
        <w:tabs>
          <w:tab w:val="left" w:pos="1573"/>
        </w:tabs>
        <w:spacing w:line="360" w:lineRule="auto"/>
        <w:jc w:val="both"/>
        <w:rPr>
          <w:rFonts w:cstheme="minorHAnsi"/>
        </w:rPr>
      </w:pPr>
    </w:p>
    <w:p w14:paraId="20DA4C5D" w14:textId="48A6EB22" w:rsidR="006C38C3" w:rsidRDefault="006C38C3" w:rsidP="006C38C3">
      <w:pPr>
        <w:pStyle w:val="Ttulo3"/>
        <w:jc w:val="both"/>
      </w:pPr>
      <w:bookmarkStart w:id="47" w:name="_Toc168500330"/>
      <w:r>
        <w:t>Puntos fuertes y ventajas</w:t>
      </w:r>
      <w:bookmarkEnd w:id="47"/>
    </w:p>
    <w:p w14:paraId="4AB6D8AA" w14:textId="77777777" w:rsidR="006C38C3" w:rsidRDefault="006C38C3" w:rsidP="006C38C3"/>
    <w:p w14:paraId="315AEA41" w14:textId="6ED0018D" w:rsidR="006C38C3" w:rsidRPr="006C38C3" w:rsidRDefault="006C38C3" w:rsidP="006C38C3">
      <w:pPr>
        <w:pStyle w:val="NormalWeb"/>
        <w:spacing w:line="360" w:lineRule="auto"/>
        <w:jc w:val="both"/>
        <w:rPr>
          <w:rFonts w:asciiTheme="minorHAnsi" w:hAnsiTheme="minorHAnsi" w:cstheme="minorHAnsi"/>
        </w:rPr>
      </w:pPr>
      <w:r w:rsidRPr="006C38C3">
        <w:rPr>
          <w:rFonts w:asciiTheme="minorHAnsi" w:hAnsiTheme="minorHAnsi" w:cstheme="minorHAnsi"/>
        </w:rPr>
        <w:t xml:space="preserve">Cabe destacar que los clínicos y el personal médico pasan varias horas cada día completando documentos, revisando comunicaciones electrónicas y realizando varias otras actividades que pueden resultar en agotamiento y en el desperdicio de recursos. El uso de estas herramientas de IA podría permitir a los clínicos centrar su atención en el cuidado de los pacientes. Por ejemplo, se pueden incorporar estas herramientas en la monitorización remota de pacientes, interpretando y explicando terminología médica compleja, lo que a su vez permite a los pacientes entender sus problemas médicos, las diversas opciones de tratamiento disponibles y tomar mayor responsabilidad sobre sus condiciones de salud </w:t>
      </w:r>
      <w:r w:rsidR="00F65C61">
        <w:rPr>
          <w:rFonts w:asciiTheme="minorHAnsi" w:hAnsiTheme="minorHAnsi" w:cstheme="minorHAnsi"/>
        </w:rPr>
        <w:fldChar w:fldCharType="begin"/>
      </w:r>
      <w:r w:rsidR="00F65C61">
        <w:rPr>
          <w:rFonts w:asciiTheme="minorHAnsi" w:hAnsiTheme="minorHAnsi" w:cstheme="minorHAnsi"/>
        </w:rPr>
        <w:instrText xml:space="preserve"> ADDIN ZOTERO_ITEM CSL_CITATION {"citationID":"sLxOJbAf","properties":{"formattedCitation":"(22)","plainCitation":"(22)","noteIndex":0},"citationItems":[{"id":665,"uris":["http://zotero.org/users/11307349/items/N6ZPNRI5"],"itemData":{"id":665,"type":"webpage","title":"Talkdesk talks about the benefits of being an early adopter of ChatGPT","URL":"https://www.healthcareitnews.com/news/talkdesk-talks-about-benefits-being-early-adopter-chatgpt","author":[{"family":"Morse","given":"Susan"},{"family":"Hagen","given":"Jessica"}],"accessed":{"date-parts":[["2024",6,5]]},"issued":{"date-parts":[["2023",6,23]]}}}],"schema":"https://github.com/citation-style-language/schema/raw/master/csl-citation.json"} </w:instrText>
      </w:r>
      <w:r w:rsidR="00F65C61">
        <w:rPr>
          <w:rFonts w:asciiTheme="minorHAnsi" w:hAnsiTheme="minorHAnsi" w:cstheme="minorHAnsi"/>
        </w:rPr>
        <w:fldChar w:fldCharType="separate"/>
      </w:r>
      <w:r w:rsidR="00F65C61" w:rsidRPr="00F65C61">
        <w:rPr>
          <w:rFonts w:ascii="Calibri" w:hAnsi="Calibri" w:cs="Calibri"/>
        </w:rPr>
        <w:t>(22)</w:t>
      </w:r>
      <w:r w:rsidR="00F65C61">
        <w:rPr>
          <w:rFonts w:asciiTheme="minorHAnsi" w:hAnsiTheme="minorHAnsi" w:cstheme="minorHAnsi"/>
        </w:rPr>
        <w:fldChar w:fldCharType="end"/>
      </w:r>
      <w:r w:rsidRPr="006C38C3">
        <w:rPr>
          <w:rFonts w:asciiTheme="minorHAnsi" w:hAnsiTheme="minorHAnsi" w:cstheme="minorHAnsi"/>
        </w:rPr>
        <w:t>.</w:t>
      </w:r>
    </w:p>
    <w:p w14:paraId="2BB256D7" w14:textId="7B7EFF9D" w:rsidR="006C38C3" w:rsidRPr="006C38C3" w:rsidRDefault="006C38C3" w:rsidP="006C38C3">
      <w:pPr>
        <w:pStyle w:val="NormalWeb"/>
        <w:spacing w:line="360" w:lineRule="auto"/>
        <w:jc w:val="both"/>
        <w:rPr>
          <w:rFonts w:asciiTheme="minorHAnsi" w:hAnsiTheme="minorHAnsi" w:cstheme="minorHAnsi"/>
        </w:rPr>
      </w:pPr>
      <w:r w:rsidRPr="006C38C3">
        <w:rPr>
          <w:rFonts w:asciiTheme="minorHAnsi" w:hAnsiTheme="minorHAnsi" w:cstheme="minorHAnsi"/>
        </w:rPr>
        <w:t xml:space="preserve">Los investigadores también han indicado que la IA (y la tecnología asociada) se puede utilizar para promover el concepto de vida asistida ambiental, un medio que permitiría a los ancianos seguir viviendo en su hogar por un período prolongado. Hogares inteligentes equipados con diferentes sensores, alarmas y herramientas que pueden realizar análisis de comportamiento y robots </w:t>
      </w:r>
      <w:r w:rsidR="00F65C61">
        <w:rPr>
          <w:rFonts w:asciiTheme="minorHAnsi" w:hAnsiTheme="minorHAnsi" w:cstheme="minorHAnsi"/>
        </w:rPr>
        <w:t>de asistencia</w:t>
      </w:r>
      <w:r w:rsidRPr="006C38C3">
        <w:rPr>
          <w:rFonts w:asciiTheme="minorHAnsi" w:hAnsiTheme="minorHAnsi" w:cstheme="minorHAnsi"/>
        </w:rPr>
        <w:t xml:space="preserve"> que pueden ayudar con diferentes actividades de la vida diaria o robots como RIBA que pueden ayudar a levantar y mover cosas pueden ayudar a los ancianos en casa. Las herramientas de IA también pueden ayudar con la estimulación cognitiva, lo que resulta en una mejor capacidad de atención, memoria y planificación. Esto es particularmente útil en los ancianos que experimentan deterioro en las habilidades cognitivas y enfrentan problemas para completar actividades o tareas complejas que requieren mantener la atención y utilizar habilidades de resolución de problemas </w:t>
      </w:r>
      <w:r w:rsidR="00F65C61">
        <w:rPr>
          <w:rFonts w:asciiTheme="minorHAnsi" w:hAnsiTheme="minorHAnsi" w:cstheme="minorHAnsi"/>
        </w:rPr>
        <w:fldChar w:fldCharType="begin"/>
      </w:r>
      <w:r w:rsidR="00F65C61">
        <w:rPr>
          <w:rFonts w:asciiTheme="minorHAnsi" w:hAnsiTheme="minorHAnsi" w:cstheme="minorHAnsi"/>
        </w:rPr>
        <w:instrText xml:space="preserve"> ADDIN ZOTERO_ITEM CSL_CITATION {"citationID":"b30qVnPi","properties":{"formattedCitation":"(23)","plainCitation":"(23)","noteIndex":0},"citationItems":[{"id":667,"uris":["http://zotero.org/users/11307349/items/ZBPD84KK"],"itemData":{"id":667,"type":"chapter","container-title":"Artificial Intelligence in Healthcare","ISBN":"978-0-12-818438-7","language":"en","license":"https://www.elsevier.com/tdm/userlicense/1.0/","note":"DOI: 10.1016/B978-0-12-818438-7.00002-2","page":"25-60","publisher":"Elsevier","source":"DOI.org (Crossref)","title":"The rise of artificial intelligence in healthcare applications","URL":"https://linkinghub.elsevier.com/retrieve/pii/B9780128184387000022","author":[{"family":"Bohr","given":"Adam"},{"family":"Memarzadeh","given":"Kaveh"}],"accessed":{"date-parts":[["2024",6,5]]},"issued":{"date-parts":[["2020"]]}}}],"schema":"https://github.com/citation-style-language/schema/raw/master/csl-citation.json"} </w:instrText>
      </w:r>
      <w:r w:rsidR="00F65C61">
        <w:rPr>
          <w:rFonts w:asciiTheme="minorHAnsi" w:hAnsiTheme="minorHAnsi" w:cstheme="minorHAnsi"/>
        </w:rPr>
        <w:fldChar w:fldCharType="separate"/>
      </w:r>
      <w:r w:rsidR="00F65C61" w:rsidRPr="00F65C61">
        <w:rPr>
          <w:rFonts w:ascii="Calibri" w:hAnsi="Calibri" w:cs="Calibri"/>
        </w:rPr>
        <w:t>(23)</w:t>
      </w:r>
      <w:r w:rsidR="00F65C61">
        <w:rPr>
          <w:rFonts w:asciiTheme="minorHAnsi" w:hAnsiTheme="minorHAnsi" w:cstheme="minorHAnsi"/>
        </w:rPr>
        <w:fldChar w:fldCharType="end"/>
      </w:r>
      <w:r w:rsidRPr="006C38C3">
        <w:rPr>
          <w:rFonts w:asciiTheme="minorHAnsi" w:hAnsiTheme="minorHAnsi" w:cstheme="minorHAnsi"/>
        </w:rPr>
        <w:t>.</w:t>
      </w:r>
    </w:p>
    <w:p w14:paraId="757274E2" w14:textId="77777777" w:rsidR="006C38C3" w:rsidRDefault="006C38C3" w:rsidP="006C38C3"/>
    <w:p w14:paraId="21AEA5A4" w14:textId="77777777" w:rsidR="005C7B20" w:rsidRPr="006C38C3" w:rsidRDefault="005C7B20" w:rsidP="006C38C3"/>
    <w:p w14:paraId="0ACA3659" w14:textId="77777777" w:rsidR="00AC4D5E" w:rsidRPr="00AC4D5E" w:rsidRDefault="00AC4D5E" w:rsidP="00AC4D5E">
      <w:pPr>
        <w:spacing w:line="360" w:lineRule="auto"/>
        <w:jc w:val="both"/>
        <w:rPr>
          <w:rFonts w:cstheme="minorHAnsi"/>
        </w:rPr>
      </w:pPr>
    </w:p>
    <w:p w14:paraId="27E9A021" w14:textId="48E694B4" w:rsidR="00A67C4F" w:rsidRDefault="004552AF" w:rsidP="00A67C4F">
      <w:pPr>
        <w:pStyle w:val="Ttulo3"/>
      </w:pPr>
      <w:bookmarkStart w:id="48" w:name="_Toc168500331"/>
      <w:r>
        <w:t>Implicaciones en la seguridad</w:t>
      </w:r>
      <w:bookmarkEnd w:id="48"/>
    </w:p>
    <w:p w14:paraId="7FDFA1CE" w14:textId="77777777" w:rsidR="00F9443F" w:rsidRPr="00F9443F" w:rsidRDefault="00F9443F" w:rsidP="00F9443F"/>
    <w:p w14:paraId="1F59DD54" w14:textId="494B4E1D" w:rsidR="00F62603" w:rsidRDefault="00F62603" w:rsidP="00F62603">
      <w:pPr>
        <w:pStyle w:val="NormalWeb"/>
        <w:spacing w:line="360" w:lineRule="auto"/>
        <w:jc w:val="both"/>
        <w:rPr>
          <w:rFonts w:ascii="Calibri" w:hAnsi="Calibri" w:cs="Calibri"/>
        </w:rPr>
      </w:pPr>
      <w:r w:rsidRPr="006C71E8">
        <w:rPr>
          <w:rFonts w:ascii="Calibri" w:hAnsi="Calibri" w:cs="Calibri"/>
        </w:rPr>
        <w:t>Aunque el campo de la inteligencia artificial (IA) está creciendo y seguirá expandiéndose, la supervisión humana es extremadamente importante. Las organizaciones reguladoras, las instalaciones de atención médica</w:t>
      </w:r>
      <w:r w:rsidR="00F9443F">
        <w:rPr>
          <w:rFonts w:ascii="Calibri" w:hAnsi="Calibri" w:cs="Calibri"/>
        </w:rPr>
        <w:t xml:space="preserve"> y</w:t>
      </w:r>
      <w:r w:rsidRPr="006C71E8">
        <w:rPr>
          <w:rFonts w:ascii="Calibri" w:hAnsi="Calibri" w:cs="Calibri"/>
        </w:rPr>
        <w:t xml:space="preserve"> asociaciones profesionales deben colaborar y establecer sistemas para monitorear la progresión de las iniciativas de IA, las iniciativas de seguridad del paciente, los riesgos clínicos y cualquier error o evento adverso</w:t>
      </w:r>
      <w:r w:rsidR="00C45F0D">
        <w:rPr>
          <w:rFonts w:ascii="Calibri" w:hAnsi="Calibri" w:cs="Calibri"/>
        </w:rPr>
        <w:t xml:space="preserve"> </w:t>
      </w:r>
      <w:r w:rsidR="00C45F0D">
        <w:rPr>
          <w:rFonts w:ascii="Calibri" w:hAnsi="Calibri" w:cs="Calibri"/>
        </w:rPr>
        <w:fldChar w:fldCharType="begin"/>
      </w:r>
      <w:r w:rsidR="00F65C61">
        <w:rPr>
          <w:rFonts w:ascii="Calibri" w:hAnsi="Calibri" w:cs="Calibri"/>
        </w:rPr>
        <w:instrText xml:space="preserve"> ADDIN ZOTERO_ITEM CSL_CITATION {"citationID":"zkVoz61x","properties":{"formattedCitation":"(24)","plainCitation":"(24)","noteIndex":0},"citationItems":[{"id":657,"uris":["http://zotero.org/users/11307349/items/HXLHZKGX"],"itemData":{"id":657,"type":"article-journal","abstract":"Artificial intelligence (AI) is a powerful and disruptive area of computer science, with the potential to fundamentally transform the practice of medicine and the delivery of healthcare. In this review article, we outline recent breakthroughs in the application of AI in healthcare, describe a roadmap to building effective, reliable and safe AI systems, and discuss the possible future direction of AI augmented healthcare systems.","container-title":"Future Healthcare Journal","DOI":"10.7861/fhj.2021-0095","ISSN":"25146645","issue":"2","journalAbbreviation":"Future Healthcare Journal","language":"en","page":"e188-e194","source":"DOI.org (Crossref)","title":"Artificial intelligence in healthcare: transforming the practice of medicine","title-short":"Artificial intelligence in healthcare","volume":"8","author":[{"family":"Bajwa","given":"Junaid"},{"family":"Munir","given":"Usman"},{"family":"Nori","given":"Aditya"},{"family":"Williams","given":"Bryan"}],"issued":{"date-parts":[["2021",7]]}}}],"schema":"https://github.com/citation-style-language/schema/raw/master/csl-citation.json"} </w:instrText>
      </w:r>
      <w:r w:rsidR="00C45F0D">
        <w:rPr>
          <w:rFonts w:ascii="Calibri" w:hAnsi="Calibri" w:cs="Calibri"/>
        </w:rPr>
        <w:fldChar w:fldCharType="separate"/>
      </w:r>
      <w:r w:rsidR="00F65C61" w:rsidRPr="00F65C61">
        <w:rPr>
          <w:rFonts w:ascii="Calibri" w:hAnsi="Calibri" w:cs="Calibri"/>
        </w:rPr>
        <w:t>(24)</w:t>
      </w:r>
      <w:r w:rsidR="00C45F0D">
        <w:rPr>
          <w:rFonts w:ascii="Calibri" w:hAnsi="Calibri" w:cs="Calibri"/>
        </w:rPr>
        <w:fldChar w:fldCharType="end"/>
      </w:r>
      <w:r w:rsidRPr="006C71E8">
        <w:rPr>
          <w:rFonts w:ascii="Calibri" w:hAnsi="Calibri" w:cs="Calibri"/>
        </w:rPr>
        <w:t>. No se puede negar la importancia de la contribución humana, la revisión y el papel de los profesionales humanos, incluso si las instalaciones están equipadas con robots quirúrgicos. Los requisitos personales de los pacientes juegan un papel crítico en la planificación de la atención. Un sistema de IA puede identificar un centro de atención específico basado en las necesidades físicas de los pacientes; sin embargo, también se deben considerar factores sociales, económicos y otros al asignar la atención. Solo es posible hacerlo si los proveedores de atención médica prestan atención a las necesidades personales de los pacientes.</w:t>
      </w:r>
    </w:p>
    <w:p w14:paraId="24BEFEA2" w14:textId="77777777" w:rsidR="00C45F0D" w:rsidRPr="006C71E8" w:rsidRDefault="00C45F0D" w:rsidP="00F62603">
      <w:pPr>
        <w:pStyle w:val="NormalWeb"/>
        <w:spacing w:line="360" w:lineRule="auto"/>
        <w:jc w:val="both"/>
        <w:rPr>
          <w:rFonts w:ascii="Calibri" w:hAnsi="Calibri" w:cs="Calibri"/>
        </w:rPr>
      </w:pPr>
    </w:p>
    <w:p w14:paraId="558C984F" w14:textId="53086ED5" w:rsidR="00F62603" w:rsidRDefault="00F62603" w:rsidP="00F62603">
      <w:pPr>
        <w:pStyle w:val="NormalWeb"/>
        <w:spacing w:line="360" w:lineRule="auto"/>
        <w:jc w:val="both"/>
        <w:rPr>
          <w:rFonts w:ascii="Calibri" w:hAnsi="Calibri" w:cs="Calibri"/>
        </w:rPr>
      </w:pPr>
      <w:r w:rsidRPr="006C71E8">
        <w:rPr>
          <w:rFonts w:ascii="Calibri" w:hAnsi="Calibri" w:cs="Calibri"/>
        </w:rPr>
        <w:t>Las leyes estrictas de privacidad, las regulaciones y los problemas de cumplimiento deben considerarse cuidadosamente cuando se incorporan sistemas de IA. No se puede comparar el sistema de salud con una compañía de teléfonos móviles u organizaciones como Amazon, por lo que el acceso a la información puede plantear desafíos y limitar la capacidad de la IA para ayudar con las prácticas médicas</w:t>
      </w:r>
      <w:r w:rsidR="00C45F0D">
        <w:rPr>
          <w:rFonts w:ascii="Calibri" w:hAnsi="Calibri" w:cs="Calibri"/>
        </w:rPr>
        <w:t xml:space="preserve"> </w:t>
      </w:r>
      <w:r w:rsidR="00C45F0D">
        <w:rPr>
          <w:rFonts w:ascii="Calibri" w:hAnsi="Calibri" w:cs="Calibri"/>
        </w:rPr>
        <w:fldChar w:fldCharType="begin"/>
      </w:r>
      <w:r w:rsidR="00F65C61">
        <w:rPr>
          <w:rFonts w:ascii="Calibri" w:hAnsi="Calibri" w:cs="Calibri"/>
        </w:rPr>
        <w:instrText xml:space="preserve"> ADDIN ZOTERO_ITEM CSL_CITATION {"citationID":"NA2TnYmU","properties":{"formattedCitation":"(25)","plainCitation":"(25)","noteIndex":0},"citationItems":[{"id":658,"uris":["http://zotero.org/users/11307349/items/YIK4WG5X"],"itemData":{"id":658,"type":"webpage","title":"Pros &amp; cons of artificial intelligence in medicine","URL":"https://drexel.edu/cci/stories/artificial-intelligence-in-medicine-pros-and-cons/","accessed":{"date-parts":[["2024",6,5]]},"issued":{"date-parts":[["2024",3,1]]}}}],"schema":"https://github.com/citation-style-language/schema/raw/master/csl-citation.json"} </w:instrText>
      </w:r>
      <w:r w:rsidR="00C45F0D">
        <w:rPr>
          <w:rFonts w:ascii="Calibri" w:hAnsi="Calibri" w:cs="Calibri"/>
        </w:rPr>
        <w:fldChar w:fldCharType="separate"/>
      </w:r>
      <w:r w:rsidR="00F65C61" w:rsidRPr="00F65C61">
        <w:rPr>
          <w:rFonts w:ascii="Calibri" w:hAnsi="Calibri" w:cs="Calibri"/>
        </w:rPr>
        <w:t>(25)</w:t>
      </w:r>
      <w:r w:rsidR="00C45F0D">
        <w:rPr>
          <w:rFonts w:ascii="Calibri" w:hAnsi="Calibri" w:cs="Calibri"/>
        </w:rPr>
        <w:fldChar w:fldCharType="end"/>
      </w:r>
      <w:r w:rsidRPr="006C71E8">
        <w:rPr>
          <w:rFonts w:ascii="Calibri" w:hAnsi="Calibri" w:cs="Calibri"/>
        </w:rPr>
        <w:t xml:space="preserve">. Aunque la inclusión de la IA puede reducir costos y presión sobre los clínicos, también puede llevar a la eliminación de ciertos trabajos y plantear desafíos de equidad en el entorno de atención médica actual. </w:t>
      </w:r>
    </w:p>
    <w:p w14:paraId="42AB76E6" w14:textId="77777777" w:rsidR="004552AF" w:rsidRDefault="004552AF" w:rsidP="00F62603">
      <w:pPr>
        <w:pStyle w:val="NormalWeb"/>
        <w:spacing w:line="360" w:lineRule="auto"/>
        <w:jc w:val="both"/>
        <w:rPr>
          <w:rFonts w:ascii="Calibri" w:hAnsi="Calibri" w:cs="Calibri"/>
        </w:rPr>
      </w:pPr>
    </w:p>
    <w:p w14:paraId="0DBC02C4" w14:textId="461C0ECC" w:rsidR="00F62603" w:rsidRDefault="00F62603" w:rsidP="00F62603">
      <w:pPr>
        <w:pStyle w:val="NormalWeb"/>
        <w:spacing w:line="360" w:lineRule="auto"/>
        <w:jc w:val="both"/>
        <w:rPr>
          <w:rFonts w:ascii="Calibri" w:hAnsi="Calibri" w:cs="Calibri"/>
        </w:rPr>
      </w:pPr>
      <w:r w:rsidRPr="006C71E8">
        <w:rPr>
          <w:rFonts w:ascii="Calibri" w:hAnsi="Calibri" w:cs="Calibri"/>
        </w:rPr>
        <w:t xml:space="preserve">La IA en la medicina se basa en datos diagnósticos disponibles de una gran cantidad de casos clínicos que se recopilan a lo largo del tiempo. En ciertos casos clínicos o condiciones donde hay una disponibilidad limitada de datos, no se puede ignorar la posibilidad de diagnóstico </w:t>
      </w:r>
      <w:r w:rsidRPr="006C71E8">
        <w:rPr>
          <w:rFonts w:ascii="Calibri" w:hAnsi="Calibri" w:cs="Calibri"/>
        </w:rPr>
        <w:lastRenderedPageBreak/>
        <w:t>erróneo o diagnóstico omitido. Por lo tanto, la intervención y experiencia humana son necesarias para ayudar con condiciones médicas complejas o raras</w:t>
      </w:r>
      <w:r w:rsidR="00C45F0D">
        <w:rPr>
          <w:rFonts w:ascii="Calibri" w:hAnsi="Calibri" w:cs="Calibri"/>
        </w:rPr>
        <w:t xml:space="preserve"> </w:t>
      </w:r>
      <w:r w:rsidR="00C45F0D">
        <w:rPr>
          <w:rFonts w:ascii="Calibri" w:hAnsi="Calibri" w:cs="Calibri"/>
        </w:rPr>
        <w:fldChar w:fldCharType="begin"/>
      </w:r>
      <w:r w:rsidR="00F65C61">
        <w:rPr>
          <w:rFonts w:ascii="Calibri" w:hAnsi="Calibri" w:cs="Calibri"/>
        </w:rPr>
        <w:instrText xml:space="preserve"> ADDIN ZOTERO_ITEM CSL_CITATION {"citationID":"vC5kfJ4S","properties":{"formattedCitation":"(25)","plainCitation":"(25)","noteIndex":0},"citationItems":[{"id":658,"uris":["http://zotero.org/users/11307349/items/YIK4WG5X"],"itemData":{"id":658,"type":"webpage","title":"Pros &amp; cons of artificial intelligence in medicine","URL":"https://drexel.edu/cci/stories/artificial-intelligence-in-medicine-pros-and-cons/","accessed":{"date-parts":[["2024",6,5]]},"issued":{"date-parts":[["2024",3,1]]}}}],"schema":"https://github.com/citation-style-language/schema/raw/master/csl-citation.json"} </w:instrText>
      </w:r>
      <w:r w:rsidR="00C45F0D">
        <w:rPr>
          <w:rFonts w:ascii="Calibri" w:hAnsi="Calibri" w:cs="Calibri"/>
        </w:rPr>
        <w:fldChar w:fldCharType="separate"/>
      </w:r>
      <w:r w:rsidR="00F65C61" w:rsidRPr="00F65C61">
        <w:rPr>
          <w:rFonts w:ascii="Calibri" w:hAnsi="Calibri" w:cs="Calibri"/>
        </w:rPr>
        <w:t>(25)</w:t>
      </w:r>
      <w:r w:rsidR="00C45F0D">
        <w:rPr>
          <w:rFonts w:ascii="Calibri" w:hAnsi="Calibri" w:cs="Calibri"/>
        </w:rPr>
        <w:fldChar w:fldCharType="end"/>
      </w:r>
      <w:r w:rsidRPr="006C71E8">
        <w:rPr>
          <w:rFonts w:ascii="Calibri" w:hAnsi="Calibri" w:cs="Calibri"/>
        </w:rPr>
        <w:t>. La incapacidad de la IA para ayudar con el diagnóstico y la planificación del tratamiento de ciertas condiciones puede llevar a la falta de aceptación tanto de los pacientes como de los proveedores.</w:t>
      </w:r>
    </w:p>
    <w:p w14:paraId="7A3285CF" w14:textId="77777777" w:rsidR="004552AF" w:rsidRPr="006C71E8" w:rsidRDefault="004552AF" w:rsidP="00F62603">
      <w:pPr>
        <w:pStyle w:val="NormalWeb"/>
        <w:spacing w:line="360" w:lineRule="auto"/>
        <w:jc w:val="both"/>
        <w:rPr>
          <w:rFonts w:ascii="Calibri" w:hAnsi="Calibri" w:cs="Calibri"/>
        </w:rPr>
      </w:pPr>
    </w:p>
    <w:p w14:paraId="10828E01" w14:textId="77777777" w:rsidR="00A12CF6" w:rsidRDefault="00F62603" w:rsidP="00F62603">
      <w:pPr>
        <w:pStyle w:val="NormalWeb"/>
        <w:spacing w:line="360" w:lineRule="auto"/>
        <w:jc w:val="both"/>
        <w:rPr>
          <w:rFonts w:ascii="Calibri" w:hAnsi="Calibri" w:cs="Calibri"/>
        </w:rPr>
      </w:pPr>
      <w:r w:rsidRPr="006C71E8">
        <w:rPr>
          <w:rFonts w:ascii="Calibri" w:hAnsi="Calibri" w:cs="Calibri"/>
        </w:rPr>
        <w:t xml:space="preserve">Debido a que los sistemas de IA dependen de una red de datos, </w:t>
      </w:r>
      <w:r w:rsidR="001F266C">
        <w:rPr>
          <w:rFonts w:ascii="Calibri" w:hAnsi="Calibri" w:cs="Calibri"/>
        </w:rPr>
        <w:t>estos</w:t>
      </w:r>
      <w:r w:rsidRPr="006C71E8">
        <w:rPr>
          <w:rFonts w:ascii="Calibri" w:hAnsi="Calibri" w:cs="Calibri"/>
        </w:rPr>
        <w:t xml:space="preserve"> son propensos a amenazas de seguridad. Es importante considerar las posibilidades de ciberataques y poner en marcha mecanismos y procedimientos de seguridad apropiados para asegurar que los datos de los pacientes estén protegidos. Los beneficios de la aplicación de la IA en el diseño y la prestación de atención médica son ampliamente reconocidos, pero también debemos examinar los problemas éticos al usar datos de pacientes y clínicos. Cuatro problemas principales que deben abordarse incluyen: </w:t>
      </w:r>
    </w:p>
    <w:p w14:paraId="2536DC52" w14:textId="184C9D85" w:rsidR="00A12CF6" w:rsidRDefault="00A12CF6" w:rsidP="00A12CF6">
      <w:pPr>
        <w:pStyle w:val="NormalWeb"/>
        <w:numPr>
          <w:ilvl w:val="1"/>
          <w:numId w:val="59"/>
        </w:numPr>
        <w:spacing w:line="360" w:lineRule="auto"/>
        <w:jc w:val="both"/>
        <w:rPr>
          <w:rFonts w:ascii="Calibri" w:hAnsi="Calibri" w:cs="Calibri"/>
        </w:rPr>
      </w:pPr>
      <w:r>
        <w:rPr>
          <w:rFonts w:ascii="Calibri" w:hAnsi="Calibri" w:cs="Calibri"/>
        </w:rPr>
        <w:t>E</w:t>
      </w:r>
      <w:r w:rsidR="00F62603" w:rsidRPr="006C71E8">
        <w:rPr>
          <w:rFonts w:ascii="Calibri" w:hAnsi="Calibri" w:cs="Calibri"/>
        </w:rPr>
        <w:t>l consentimiento informado para que los pacientes y proveedores utilicen los datos</w:t>
      </w:r>
      <w:r>
        <w:rPr>
          <w:rFonts w:ascii="Calibri" w:hAnsi="Calibri" w:cs="Calibri"/>
        </w:rPr>
        <w:t>.</w:t>
      </w:r>
      <w:r w:rsidR="00F62603" w:rsidRPr="006C71E8">
        <w:rPr>
          <w:rFonts w:ascii="Calibri" w:hAnsi="Calibri" w:cs="Calibri"/>
        </w:rPr>
        <w:t xml:space="preserve"> </w:t>
      </w:r>
    </w:p>
    <w:p w14:paraId="4E717E6F" w14:textId="4E43ACE4" w:rsidR="00A12CF6" w:rsidRDefault="00A12CF6" w:rsidP="00A12CF6">
      <w:pPr>
        <w:pStyle w:val="NormalWeb"/>
        <w:numPr>
          <w:ilvl w:val="1"/>
          <w:numId w:val="59"/>
        </w:numPr>
        <w:spacing w:line="360" w:lineRule="auto"/>
        <w:jc w:val="both"/>
        <w:rPr>
          <w:rFonts w:ascii="Calibri" w:hAnsi="Calibri" w:cs="Calibri"/>
        </w:rPr>
      </w:pPr>
      <w:r>
        <w:rPr>
          <w:rFonts w:ascii="Calibri" w:hAnsi="Calibri" w:cs="Calibri"/>
        </w:rPr>
        <w:t>P</w:t>
      </w:r>
      <w:r w:rsidR="00F62603" w:rsidRPr="006C71E8">
        <w:rPr>
          <w:rFonts w:ascii="Calibri" w:hAnsi="Calibri" w:cs="Calibri"/>
        </w:rPr>
        <w:t>rácticas para asegurar la seguridad y transparencia</w:t>
      </w:r>
      <w:r>
        <w:rPr>
          <w:rFonts w:ascii="Calibri" w:hAnsi="Calibri" w:cs="Calibri"/>
        </w:rPr>
        <w:t>.</w:t>
      </w:r>
    </w:p>
    <w:p w14:paraId="6847A294" w14:textId="57A24D4E" w:rsidR="00A12CF6" w:rsidRDefault="00A12CF6" w:rsidP="00A12CF6">
      <w:pPr>
        <w:pStyle w:val="NormalWeb"/>
        <w:numPr>
          <w:ilvl w:val="1"/>
          <w:numId w:val="59"/>
        </w:numPr>
        <w:spacing w:line="360" w:lineRule="auto"/>
        <w:jc w:val="both"/>
        <w:rPr>
          <w:rFonts w:ascii="Calibri" w:hAnsi="Calibri" w:cs="Calibri"/>
        </w:rPr>
      </w:pPr>
      <w:r>
        <w:rPr>
          <w:rFonts w:ascii="Calibri" w:hAnsi="Calibri" w:cs="Calibri"/>
        </w:rPr>
        <w:t>L</w:t>
      </w:r>
      <w:r w:rsidR="00F62603" w:rsidRPr="006C71E8">
        <w:rPr>
          <w:rFonts w:ascii="Calibri" w:hAnsi="Calibri" w:cs="Calibri"/>
        </w:rPr>
        <w:t>a equidad algorítmica y problemas de sesgo</w:t>
      </w:r>
      <w:r>
        <w:rPr>
          <w:rFonts w:ascii="Calibri" w:hAnsi="Calibri" w:cs="Calibri"/>
        </w:rPr>
        <w:t>.</w:t>
      </w:r>
    </w:p>
    <w:p w14:paraId="4568BEE8" w14:textId="51EBEFC3" w:rsidR="00A12CF6" w:rsidRDefault="00A12CF6" w:rsidP="00A12CF6">
      <w:pPr>
        <w:pStyle w:val="NormalWeb"/>
        <w:numPr>
          <w:ilvl w:val="1"/>
          <w:numId w:val="59"/>
        </w:numPr>
        <w:spacing w:line="360" w:lineRule="auto"/>
        <w:jc w:val="both"/>
        <w:rPr>
          <w:rFonts w:ascii="Calibri" w:hAnsi="Calibri" w:cs="Calibri"/>
        </w:rPr>
      </w:pPr>
      <w:r>
        <w:rPr>
          <w:rFonts w:ascii="Calibri" w:hAnsi="Calibri" w:cs="Calibri"/>
        </w:rPr>
        <w:t xml:space="preserve">Los </w:t>
      </w:r>
      <w:r w:rsidR="00F62603" w:rsidRPr="006C71E8">
        <w:rPr>
          <w:rFonts w:ascii="Calibri" w:hAnsi="Calibri" w:cs="Calibri"/>
        </w:rPr>
        <w:t xml:space="preserve">estándares de privacidad. </w:t>
      </w:r>
    </w:p>
    <w:p w14:paraId="00C2DA8B" w14:textId="61094EF8" w:rsidR="00F62603" w:rsidRDefault="00F62603" w:rsidP="00A12CF6">
      <w:pPr>
        <w:pStyle w:val="NormalWeb"/>
        <w:spacing w:line="360" w:lineRule="auto"/>
        <w:jc w:val="both"/>
        <w:rPr>
          <w:rFonts w:ascii="Calibri" w:hAnsi="Calibri" w:cs="Calibri"/>
        </w:rPr>
      </w:pPr>
      <w:r w:rsidRPr="006C71E8">
        <w:rPr>
          <w:rFonts w:ascii="Calibri" w:hAnsi="Calibri" w:cs="Calibri"/>
        </w:rPr>
        <w:t>Se necesita atención a estos factores para garantizar la implementación de un diseño de IA transparente y equitativo. La falta de transparencia de la IA se cita como una de las principales barreras para su implementación en prácticas clínicas y de salud en general</w:t>
      </w:r>
      <w:r w:rsidR="006C38C3">
        <w:rPr>
          <w:rFonts w:ascii="Calibri" w:hAnsi="Calibri" w:cs="Calibri"/>
        </w:rPr>
        <w:t xml:space="preserve"> </w:t>
      </w:r>
      <w:r w:rsidR="006C38C3">
        <w:rPr>
          <w:rFonts w:ascii="Calibri" w:hAnsi="Calibri" w:cs="Calibri"/>
        </w:rPr>
        <w:fldChar w:fldCharType="begin"/>
      </w:r>
      <w:r w:rsidR="00F65C61">
        <w:rPr>
          <w:rFonts w:ascii="Calibri" w:hAnsi="Calibri" w:cs="Calibri"/>
        </w:rPr>
        <w:instrText xml:space="preserve"> ADDIN ZOTERO_ITEM CSL_CITATION {"citationID":"VuEIWahG","properties":{"formattedCitation":"(26)","plainCitation":"(26)","noteIndex":0},"citationItems":[{"id":661,"uris":["http://zotero.org/users/11307349/items/PFMJ5WZ9"],"itemData":{"id":661,"type":"article-journal","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container-title":"Nature Medicine","DOI":"10.1038/s41591-018-0307-0","ISSN":"1078-8956, 1546-170X","issue":"1","journalAbbreviation":"Nat Med","language":"en","page":"30-36","source":"DOI.org (Crossref)","title":"The practical implementation of artificial intelligence technologies in medicine","volume":"25","author":[{"family":"He","given":"Jianxing"},{"family":"Baxter","given":"Sally L."},{"family":"Xu","given":"Jie"},{"family":"Xu","given":"Jiming"},{"family":"Zhou","given":"Xingtao"},{"family":"Zhang","given":"Kang"}],"issued":{"date-parts":[["2019",1]]}}}],"schema":"https://github.com/citation-style-language/schema/raw/master/csl-citation.json"} </w:instrText>
      </w:r>
      <w:r w:rsidR="006C38C3">
        <w:rPr>
          <w:rFonts w:ascii="Calibri" w:hAnsi="Calibri" w:cs="Calibri"/>
        </w:rPr>
        <w:fldChar w:fldCharType="separate"/>
      </w:r>
      <w:r w:rsidR="00F65C61" w:rsidRPr="00F65C61">
        <w:rPr>
          <w:rFonts w:ascii="Calibri" w:hAnsi="Calibri" w:cs="Calibri"/>
        </w:rPr>
        <w:t>(26)</w:t>
      </w:r>
      <w:r w:rsidR="006C38C3">
        <w:rPr>
          <w:rFonts w:ascii="Calibri" w:hAnsi="Calibri" w:cs="Calibri"/>
        </w:rPr>
        <w:fldChar w:fldCharType="end"/>
      </w:r>
      <w:r w:rsidRPr="006C71E8">
        <w:rPr>
          <w:rFonts w:ascii="Calibri" w:hAnsi="Calibri" w:cs="Calibri"/>
        </w:rPr>
        <w:t>.</w:t>
      </w:r>
    </w:p>
    <w:p w14:paraId="20949F1C" w14:textId="77777777" w:rsidR="00A12CF6" w:rsidRPr="006C71E8" w:rsidRDefault="00A12CF6" w:rsidP="00A12CF6">
      <w:pPr>
        <w:pStyle w:val="NormalWeb"/>
        <w:spacing w:line="360" w:lineRule="auto"/>
        <w:jc w:val="both"/>
        <w:rPr>
          <w:rFonts w:ascii="Calibri" w:hAnsi="Calibri" w:cs="Calibri"/>
        </w:rPr>
      </w:pPr>
    </w:p>
    <w:p w14:paraId="0D6356ED" w14:textId="0AF95192" w:rsidR="006C38C3" w:rsidRDefault="00F62603" w:rsidP="00F62603">
      <w:pPr>
        <w:pStyle w:val="NormalWeb"/>
        <w:spacing w:line="360" w:lineRule="auto"/>
        <w:jc w:val="both"/>
        <w:rPr>
          <w:rFonts w:ascii="Calibri" w:hAnsi="Calibri" w:cs="Calibri"/>
        </w:rPr>
      </w:pPr>
      <w:r w:rsidRPr="006C71E8">
        <w:rPr>
          <w:rFonts w:ascii="Calibri" w:hAnsi="Calibri" w:cs="Calibri"/>
        </w:rPr>
        <w:t xml:space="preserve">El problema de la opacidad sobre cómo la IA llega a decisiones es extremadamente importante porque están en juego los problemas de salud y las vidas de los pacientes. Es crucial comprender cómo una entrada particular ha llevado a una salida específica y los diferentes factores que han contribuido a un diagnóstico particular. Esto no siempre es posible con la IA y los sistemas habilitados para IA. Para construir sistemas de IA confiables que puedan llevar a una adopción generalizada, se deben hacer esfuerzos para que las organizaciones cumplan con las leyes y regulaciones, las prácticas éticas y construyan sistemas seguros y confiables. Un informe reciente del Instituto Europeo de Innovación y Tecnología en Salud reconoció </w:t>
      </w:r>
      <w:r w:rsidRPr="006C71E8">
        <w:rPr>
          <w:rFonts w:ascii="Calibri" w:hAnsi="Calibri" w:cs="Calibri"/>
        </w:rPr>
        <w:lastRenderedPageBreak/>
        <w:t xml:space="preserve">cómo la "IA </w:t>
      </w:r>
      <w:r w:rsidR="006C38C3">
        <w:rPr>
          <w:rFonts w:ascii="Calibri" w:hAnsi="Calibri" w:cs="Calibri"/>
        </w:rPr>
        <w:t xml:space="preserve">detallada </w:t>
      </w:r>
      <w:r w:rsidRPr="006C71E8">
        <w:rPr>
          <w:rFonts w:ascii="Calibri" w:hAnsi="Calibri" w:cs="Calibri"/>
        </w:rPr>
        <w:t>y ética" puede ayudar en la adopción de dichos sistemas en la práctica</w:t>
      </w:r>
      <w:r w:rsidR="006C38C3">
        <w:rPr>
          <w:rFonts w:ascii="Calibri" w:hAnsi="Calibri" w:cs="Calibri"/>
        </w:rPr>
        <w:t xml:space="preserve"> </w:t>
      </w:r>
      <w:r w:rsidR="006C38C3">
        <w:rPr>
          <w:rFonts w:ascii="Calibri" w:hAnsi="Calibri" w:cs="Calibri"/>
        </w:rPr>
        <w:fldChar w:fldCharType="begin"/>
      </w:r>
      <w:r w:rsidR="00F65C61">
        <w:rPr>
          <w:rFonts w:ascii="Calibri" w:hAnsi="Calibri" w:cs="Calibri"/>
        </w:rPr>
        <w:instrText xml:space="preserve"> ADDIN ZOTERO_ITEM CSL_CITATION {"citationID":"QIUqJiO8","properties":{"formattedCitation":"(27)","plainCitation":"(27)","noteIndex":0},"citationItems":[{"id":664,"uris":["http://zotero.org/users/11307349/items/3YFMMBUY"],"itemData":{"id":664,"type":"article-journal","abstract":"The lack of transparency is one of the artificial intelligence (AI)'s fundamental challenges, but the concept of transparency might be even more opaque than AI itself. Researchers in different fields who attempt to provide the solutions to improve AI's transparency articulate different but neighboring concepts that include, besides transparency, explainability and interpretability. Yet, there is no common taxonomy neither within one field (such as data science) nor between different fields (law and data science). In certain areas like healthcare, the requirements of transparency are crucial since the decisions directly affect people's lives. In this paper, we suggest an interdisciplinary vision on how to tackle the issue of AI's transparency in healthcare, and we propose a single point of reference for both legal scholars and data scientists on transparency and related concepts. Based on the analysis of the European Union (EU) legislation and literature in computer science, we submit that transparency shall be considered the “way of thinking” and umbrella concept characterizing the process of AI's development and use. Transparency shall be achieved through a set of measures such as interpretability and explainability, communication, auditability, traceability, information provision, record-keeping, data governance and management, and documentation. This approach to deal with transparency is of general nature, but transparency measures shall be always contextualized. By analyzing transparency in the healthcare context, we submit that it shall be viewed as a system of accountabilities of involved subjects (AI developers, healthcare professionals, and patients) distributed at different layers (insider, internal, and external layers, respectively). The transparency-related accountabilities shall be built-in into the existing accountability picture which justifies the need to investigate the relevant legal frameworks. These frameworks correspond to different layers of the transparency system. The requirement of informed medical consent correlates to the external layer of transparency and the Medical Devices Framework is relevant to the insider and internal layers. We investigate the said frameworks to inform AI developers on what is already expected from them with regards to transparency. We also discover the gaps in the existing legislative frameworks concerning AI's transparency in healthcare and suggest the solutions to fill them in.","container-title":"Frontiers in Artificial Intelligence","DOI":"10.3389/frai.2022.879603","ISSN":"2624-8212","journalAbbreviation":"Front. Artif. Intell.","language":"en","page":"879603","source":"DOI.org (Crossref)","title":"Transparency of AI in Healthcare as a Multilayered System of Accountabilities: Between Legal Requirements and Technical Limitations","title-short":"Transparency of AI in Healthcare as a Multilayered System of Accountabilities","volume":"5","author":[{"family":"Kiseleva","given":"Anastasiya"},{"family":"Kotzinos","given":"Dimitris"},{"family":"De Hert","given":"Paul"}],"issued":{"date-parts":[["2022",5,30]]}}}],"schema":"https://github.com/citation-style-language/schema/raw/master/csl-citation.json"} </w:instrText>
      </w:r>
      <w:r w:rsidR="006C38C3">
        <w:rPr>
          <w:rFonts w:ascii="Calibri" w:hAnsi="Calibri" w:cs="Calibri"/>
        </w:rPr>
        <w:fldChar w:fldCharType="separate"/>
      </w:r>
      <w:r w:rsidR="00F65C61" w:rsidRPr="00F65C61">
        <w:rPr>
          <w:rFonts w:ascii="Calibri" w:hAnsi="Calibri" w:cs="Calibri"/>
        </w:rPr>
        <w:t>(27)</w:t>
      </w:r>
      <w:r w:rsidR="006C38C3">
        <w:rPr>
          <w:rFonts w:ascii="Calibri" w:hAnsi="Calibri" w:cs="Calibri"/>
        </w:rPr>
        <w:fldChar w:fldCharType="end"/>
      </w:r>
      <w:r w:rsidRPr="006C71E8">
        <w:rPr>
          <w:rFonts w:ascii="Calibri" w:hAnsi="Calibri" w:cs="Calibri"/>
        </w:rPr>
        <w:t>.</w:t>
      </w:r>
    </w:p>
    <w:p w14:paraId="4E46C8F5" w14:textId="7704C76B" w:rsidR="00F62603" w:rsidRPr="006C71E8" w:rsidRDefault="00F62603" w:rsidP="00F62603">
      <w:pPr>
        <w:pStyle w:val="NormalWeb"/>
        <w:spacing w:line="360" w:lineRule="auto"/>
        <w:jc w:val="both"/>
        <w:rPr>
          <w:rFonts w:ascii="Calibri" w:hAnsi="Calibri" w:cs="Calibri"/>
        </w:rPr>
      </w:pPr>
      <w:r w:rsidRPr="006C71E8">
        <w:rPr>
          <w:rFonts w:ascii="Calibri" w:hAnsi="Calibri" w:cs="Calibri"/>
        </w:rPr>
        <w:t>Esto puede ser facilitado por las asociaciones profesionales en todo el mundo. Más específicamente, organizaciones como la Federación Europea de Informática Médica, la Asociación Internacional de Informática Médica, la Asociación Americana de Informática Médica y el Instituto Nacional de Informática en Salud pueden jugar un papel importante en abordar los desafíos éticos mencionados anteriormente.</w:t>
      </w:r>
    </w:p>
    <w:p w14:paraId="09917EEF" w14:textId="4E100991" w:rsidR="00AC4D5E" w:rsidRDefault="00AC4D5E" w:rsidP="006C38C3">
      <w:pPr>
        <w:tabs>
          <w:tab w:val="left" w:pos="1893"/>
        </w:tabs>
        <w:spacing w:line="360" w:lineRule="auto"/>
        <w:jc w:val="both"/>
        <w:rPr>
          <w:rFonts w:cstheme="minorHAnsi"/>
        </w:rPr>
      </w:pPr>
    </w:p>
    <w:p w14:paraId="71C78468" w14:textId="77777777" w:rsidR="006C38C3" w:rsidRDefault="006C38C3" w:rsidP="006C38C3">
      <w:pPr>
        <w:tabs>
          <w:tab w:val="left" w:pos="1893"/>
        </w:tabs>
        <w:spacing w:line="360" w:lineRule="auto"/>
        <w:jc w:val="both"/>
        <w:rPr>
          <w:rFonts w:cstheme="minorHAnsi"/>
        </w:rPr>
      </w:pPr>
    </w:p>
    <w:p w14:paraId="7623ADF2" w14:textId="77777777" w:rsidR="001F266C" w:rsidRPr="00951B47" w:rsidRDefault="001F266C" w:rsidP="00951B47">
      <w:pPr>
        <w:spacing w:line="360" w:lineRule="auto"/>
        <w:jc w:val="both"/>
        <w:rPr>
          <w:rFonts w:cstheme="minorHAnsi"/>
        </w:rPr>
      </w:pPr>
    </w:p>
    <w:p w14:paraId="69D8EDA7" w14:textId="77777777" w:rsidR="00580491" w:rsidRPr="00951B47" w:rsidRDefault="00580491" w:rsidP="00951B47">
      <w:pPr>
        <w:spacing w:line="360" w:lineRule="auto"/>
        <w:jc w:val="both"/>
        <w:rPr>
          <w:rFonts w:cstheme="minorHAnsi"/>
        </w:rPr>
      </w:pPr>
    </w:p>
    <w:p w14:paraId="7632ABDD" w14:textId="4273610D" w:rsidR="00580491" w:rsidRPr="00951B47" w:rsidRDefault="00580491" w:rsidP="00951B47">
      <w:pPr>
        <w:pStyle w:val="Ttulo1"/>
        <w:spacing w:line="360" w:lineRule="auto"/>
        <w:jc w:val="both"/>
        <w:rPr>
          <w:rFonts w:asciiTheme="minorHAnsi" w:hAnsiTheme="minorHAnsi" w:cstheme="minorHAnsi"/>
        </w:rPr>
      </w:pPr>
      <w:bookmarkStart w:id="49" w:name="_Toc162797431"/>
      <w:bookmarkStart w:id="50" w:name="_Toc168500332"/>
      <w:commentRangeStart w:id="51"/>
      <w:r w:rsidRPr="00951B47">
        <w:rPr>
          <w:rFonts w:asciiTheme="minorHAnsi" w:hAnsiTheme="minorHAnsi" w:cstheme="minorHAnsi"/>
        </w:rPr>
        <w:t>C</w:t>
      </w:r>
      <w:bookmarkEnd w:id="49"/>
      <w:r w:rsidR="00A73BA3" w:rsidRPr="00951B47">
        <w:rPr>
          <w:rFonts w:asciiTheme="minorHAnsi" w:hAnsiTheme="minorHAnsi" w:cstheme="minorHAnsi"/>
          <w:caps w:val="0"/>
        </w:rPr>
        <w:t>onclusiones</w:t>
      </w:r>
      <w:commentRangeEnd w:id="51"/>
      <w:r w:rsidR="00910958">
        <w:rPr>
          <w:rStyle w:val="Refdecomentario"/>
          <w:rFonts w:asciiTheme="minorHAnsi" w:hAnsiTheme="minorHAnsi"/>
          <w:bCs w:val="0"/>
          <w:caps w:val="0"/>
          <w:color w:val="auto"/>
          <w:kern w:val="0"/>
        </w:rPr>
        <w:commentReference w:id="51"/>
      </w:r>
      <w:bookmarkEnd w:id="50"/>
    </w:p>
    <w:p w14:paraId="3DFA8683" w14:textId="77777777" w:rsidR="00C1315D" w:rsidRPr="00951B47" w:rsidRDefault="00C1315D" w:rsidP="00951B47">
      <w:pPr>
        <w:spacing w:line="360" w:lineRule="auto"/>
        <w:jc w:val="both"/>
        <w:rPr>
          <w:rFonts w:cstheme="minorHAnsi"/>
        </w:rPr>
      </w:pPr>
    </w:p>
    <w:p w14:paraId="41002294" w14:textId="382CA9DF" w:rsidR="00C1315D" w:rsidRPr="00951B47" w:rsidRDefault="00C1315D" w:rsidP="00951B47">
      <w:pPr>
        <w:spacing w:line="360" w:lineRule="auto"/>
        <w:jc w:val="both"/>
        <w:rPr>
          <w:rFonts w:cstheme="minorHAnsi"/>
        </w:rPr>
      </w:pPr>
      <w:r w:rsidRPr="00951B47">
        <w:rPr>
          <w:rFonts w:cstheme="minorHAnsi"/>
        </w:rPr>
        <w:t xml:space="preserve">En conclusión, </w:t>
      </w:r>
      <w:r w:rsidR="006107C4" w:rsidRPr="00951B47">
        <w:rPr>
          <w:rFonts w:cstheme="minorHAnsi"/>
        </w:rPr>
        <w:t>el</w:t>
      </w:r>
      <w:r w:rsidRPr="00951B47">
        <w:rPr>
          <w:rFonts w:cstheme="minorHAnsi"/>
        </w:rPr>
        <w:t xml:space="preserve"> chatbot basado en RAG y la base de datos vectorial que integra datos de NHANES con documentos médicos y de estilo de vida ha demostrado ser 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951B47" w:rsidRDefault="00A73BA3" w:rsidP="00951B47">
      <w:pPr>
        <w:spacing w:line="360" w:lineRule="auto"/>
        <w:jc w:val="both"/>
        <w:rPr>
          <w:rFonts w:cstheme="minorHAnsi"/>
        </w:rPr>
      </w:pPr>
    </w:p>
    <w:p w14:paraId="3D3B608E" w14:textId="77777777" w:rsidR="00C1315D" w:rsidRPr="00951B47" w:rsidRDefault="00C1315D" w:rsidP="00951B47">
      <w:pPr>
        <w:spacing w:line="360" w:lineRule="auto"/>
        <w:jc w:val="both"/>
        <w:rPr>
          <w:rFonts w:cstheme="minorHAnsi"/>
        </w:rPr>
      </w:pPr>
      <w:r w:rsidRPr="00951B47">
        <w:rPr>
          <w:rFonts w:cstheme="minorHAnsi"/>
        </w:rPr>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Pr="00951B47" w:rsidRDefault="00C1315D" w:rsidP="00951B47">
      <w:pPr>
        <w:spacing w:line="360" w:lineRule="auto"/>
        <w:jc w:val="both"/>
        <w:rPr>
          <w:rFonts w:cstheme="minorHAnsi"/>
        </w:rPr>
      </w:pPr>
      <w:r w:rsidRPr="00951B47">
        <w:rPr>
          <w:rFonts w:cstheme="minorHAnsi"/>
        </w:rPr>
        <w:lastRenderedPageBreak/>
        <w:t>Para el trabajo futuro, nos proponemos abordar estas limitaciones y continuar mejorando el rendimiento y la usabilidad del chatbot. Algunas de las áreas clave de enfoque incluyen:</w:t>
      </w:r>
    </w:p>
    <w:p w14:paraId="5F4C03F6" w14:textId="77777777" w:rsidR="00C1315D" w:rsidRPr="00951B47" w:rsidRDefault="00C1315D" w:rsidP="00951B47">
      <w:pPr>
        <w:spacing w:line="360" w:lineRule="auto"/>
        <w:jc w:val="both"/>
        <w:rPr>
          <w:rFonts w:cstheme="minorHAnsi"/>
        </w:rPr>
      </w:pPr>
    </w:p>
    <w:p w14:paraId="124ED41B" w14:textId="77777777" w:rsidR="00C1315D" w:rsidRPr="00951B47" w:rsidRDefault="00C1315D" w:rsidP="00951B47">
      <w:pPr>
        <w:numPr>
          <w:ilvl w:val="0"/>
          <w:numId w:val="34"/>
        </w:numPr>
        <w:spacing w:line="360" w:lineRule="auto"/>
        <w:jc w:val="both"/>
        <w:rPr>
          <w:rFonts w:cstheme="minorHAnsi"/>
        </w:rPr>
      </w:pPr>
      <w:r w:rsidRPr="00951B47">
        <w:rPr>
          <w:rFonts w:cstheme="minorHAnsi"/>
        </w:rPr>
        <w:t>Explorar técnicas avanzadas de representación de conocimientos y razonamiento para mejorar la integración y la coherencia de los datos de NHANES con los documentos adicionales.</w:t>
      </w:r>
    </w:p>
    <w:p w14:paraId="752BD8C9" w14:textId="77777777" w:rsidR="00C1315D" w:rsidRPr="00951B47" w:rsidRDefault="00C1315D" w:rsidP="00951B47">
      <w:pPr>
        <w:numPr>
          <w:ilvl w:val="0"/>
          <w:numId w:val="34"/>
        </w:numPr>
        <w:spacing w:line="360" w:lineRule="auto"/>
        <w:jc w:val="both"/>
        <w:rPr>
          <w:rFonts w:cstheme="minorHAnsi"/>
        </w:rPr>
      </w:pPr>
      <w:r w:rsidRPr="00951B47">
        <w:rPr>
          <w:rFonts w:cstheme="minorHAnsi"/>
        </w:rPr>
        <w:t>Desarrollar métodos de adquisición de datos más efectivos para recopilar información relevante de los usuarios y mejorar la personalización de las recomendaciones.</w:t>
      </w:r>
    </w:p>
    <w:p w14:paraId="2E289414" w14:textId="77777777" w:rsidR="00C1315D" w:rsidRPr="00951B47" w:rsidRDefault="00C1315D" w:rsidP="00951B47">
      <w:pPr>
        <w:numPr>
          <w:ilvl w:val="0"/>
          <w:numId w:val="34"/>
        </w:numPr>
        <w:spacing w:line="360" w:lineRule="auto"/>
        <w:jc w:val="both"/>
        <w:rPr>
          <w:rFonts w:cstheme="minorHAnsi"/>
        </w:rPr>
      </w:pPr>
      <w:r w:rsidRPr="00951B47">
        <w:rPr>
          <w:rFonts w:cstheme="minorHAnsi"/>
        </w:rPr>
        <w:t>Realizar estudios de usuario a mayor escala para evaluar la efectividad y la aceptación del chatbot en diferentes poblaciones y contextos.</w:t>
      </w:r>
    </w:p>
    <w:p w14:paraId="65C57CE2" w14:textId="77777777" w:rsidR="00C1315D" w:rsidRPr="00951B47" w:rsidRDefault="00C1315D" w:rsidP="00951B47">
      <w:pPr>
        <w:numPr>
          <w:ilvl w:val="0"/>
          <w:numId w:val="34"/>
        </w:numPr>
        <w:spacing w:line="360" w:lineRule="auto"/>
        <w:jc w:val="both"/>
        <w:rPr>
          <w:rFonts w:cstheme="minorHAnsi"/>
        </w:rPr>
      </w:pPr>
      <w:r w:rsidRPr="00951B47">
        <w:rPr>
          <w:rFonts w:cstheme="minorHAnsi"/>
        </w:rPr>
        <w:t>Investigar la integración de técnicas de aprendizaje por refuerzo para permitir que el chatbot aprenda y se adapte continuamente en función de las interacciones con los usuarios.</w:t>
      </w:r>
    </w:p>
    <w:p w14:paraId="6454DE17" w14:textId="77777777" w:rsidR="00C1315D" w:rsidRPr="00951B47" w:rsidRDefault="00C1315D" w:rsidP="00951B47">
      <w:pPr>
        <w:numPr>
          <w:ilvl w:val="0"/>
          <w:numId w:val="34"/>
        </w:numPr>
        <w:spacing w:line="360" w:lineRule="auto"/>
        <w:jc w:val="both"/>
        <w:rPr>
          <w:rFonts w:cstheme="minorHAnsi"/>
        </w:rPr>
      </w:pPr>
      <w:r w:rsidRPr="00951B47">
        <w:rPr>
          <w:rFonts w:cstheme="minorHAnsi"/>
        </w:rPr>
        <w:t>Explorar la posibilidad de extender el chatbot a otras áreas relacionadas con la salud y el bienestar, como la salud mental, la gestión de enfermedades crónicas y la prevención de enfermedades.</w:t>
      </w:r>
    </w:p>
    <w:p w14:paraId="0D66FF95" w14:textId="77777777" w:rsidR="00C1315D" w:rsidRPr="00951B47" w:rsidRDefault="00C1315D" w:rsidP="00951B47">
      <w:pPr>
        <w:spacing w:line="360" w:lineRule="auto"/>
        <w:ind w:left="720"/>
        <w:jc w:val="both"/>
        <w:rPr>
          <w:rFonts w:cstheme="minorHAnsi"/>
        </w:rPr>
      </w:pPr>
    </w:p>
    <w:p w14:paraId="04AEBFD5" w14:textId="6AF48F08" w:rsidR="00116170" w:rsidRPr="00951B47" w:rsidRDefault="00C1315D" w:rsidP="00951B47">
      <w:pPr>
        <w:spacing w:line="360" w:lineRule="auto"/>
        <w:jc w:val="both"/>
        <w:rPr>
          <w:rFonts w:cstheme="minorHAnsi"/>
        </w:rPr>
      </w:pPr>
      <w:r w:rsidRPr="00951B47">
        <w:rPr>
          <w:rFonts w:cstheme="minorHAnsi"/>
        </w:rPr>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bookmarkStart w:id="52" w:name="_Toc54935102"/>
      <w:bookmarkStart w:id="53" w:name="_Toc162797441"/>
    </w:p>
    <w:p w14:paraId="404F355B" w14:textId="77777777" w:rsidR="00116170" w:rsidRPr="00951B47" w:rsidRDefault="00116170" w:rsidP="00951B47">
      <w:pPr>
        <w:spacing w:line="360" w:lineRule="auto"/>
        <w:jc w:val="both"/>
        <w:rPr>
          <w:rFonts w:cstheme="minorHAnsi"/>
        </w:rPr>
      </w:pPr>
    </w:p>
    <w:p w14:paraId="01AA1992" w14:textId="77777777" w:rsidR="00116170" w:rsidRPr="00951B47" w:rsidRDefault="00116170" w:rsidP="001432A6">
      <w:pPr>
        <w:spacing w:line="360" w:lineRule="auto"/>
        <w:jc w:val="both"/>
        <w:rPr>
          <w:rFonts w:cstheme="minorHAnsi"/>
        </w:rPr>
      </w:pPr>
    </w:p>
    <w:p w14:paraId="21FAC795" w14:textId="3823E5DB" w:rsidR="00A75783" w:rsidRPr="00951B47" w:rsidRDefault="00A75783" w:rsidP="001432A6">
      <w:pPr>
        <w:pStyle w:val="Ttulo1sinnumerar"/>
        <w:spacing w:line="360" w:lineRule="auto"/>
        <w:jc w:val="both"/>
        <w:rPr>
          <w:rFonts w:asciiTheme="minorHAnsi" w:hAnsiTheme="minorHAnsi" w:cstheme="minorHAnsi"/>
        </w:rPr>
      </w:pPr>
      <w:bookmarkStart w:id="54" w:name="_Toc168500333"/>
      <w:r w:rsidRPr="00951B47">
        <w:rPr>
          <w:rFonts w:asciiTheme="minorHAnsi" w:hAnsiTheme="minorHAnsi" w:cstheme="minorHAnsi"/>
        </w:rPr>
        <w:lastRenderedPageBreak/>
        <w:t>Referencias bibliográficas</w:t>
      </w:r>
      <w:bookmarkEnd w:id="52"/>
      <w:bookmarkEnd w:id="53"/>
      <w:bookmarkEnd w:id="54"/>
    </w:p>
    <w:p w14:paraId="79FBC137" w14:textId="77777777" w:rsidR="00F65C61" w:rsidRPr="00F65C61" w:rsidRDefault="00FA100C" w:rsidP="00F65C61">
      <w:pPr>
        <w:pStyle w:val="Bibliografa"/>
        <w:rPr>
          <w:rFonts w:ascii="Calibri" w:hAnsi="Calibri" w:cs="Calibri"/>
        </w:rPr>
      </w:pPr>
      <w:r w:rsidRPr="00951B47">
        <w:rPr>
          <w:rFonts w:cstheme="minorHAnsi"/>
        </w:rPr>
        <w:fldChar w:fldCharType="begin"/>
      </w:r>
      <w:r w:rsidR="00772367" w:rsidRPr="00951B47">
        <w:rPr>
          <w:rFonts w:cstheme="minorHAnsi"/>
        </w:rPr>
        <w:instrText xml:space="preserve"> ADDIN ZOTERO_BIBL {"uncited":[],"omitted":[],"custom":[]} CSL_BIBLIOGRAPHY </w:instrText>
      </w:r>
      <w:r w:rsidRPr="00951B47">
        <w:rPr>
          <w:rFonts w:cstheme="minorHAnsi"/>
        </w:rPr>
        <w:fldChar w:fldCharType="separate"/>
      </w:r>
      <w:r w:rsidR="00F65C61" w:rsidRPr="00F65C61">
        <w:rPr>
          <w:rFonts w:ascii="Calibri" w:hAnsi="Calibri" w:cs="Calibri"/>
        </w:rPr>
        <w:t>1.</w:t>
      </w:r>
      <w:r w:rsidR="00F65C61" w:rsidRPr="00F65C61">
        <w:rPr>
          <w:rFonts w:ascii="Calibri" w:hAnsi="Calibri" w:cs="Calibri"/>
        </w:rPr>
        <w:tab/>
        <w:t xml:space="preserve">Egli A. ChatGPT, GPT-4, and Other Large Language Models: The Next Revolution for Clinical Microbiology? Clin Infect Dis. 11 de noviembre de 2023;77(9):1322-8. </w:t>
      </w:r>
    </w:p>
    <w:p w14:paraId="4A304C59" w14:textId="77777777" w:rsidR="00F65C61" w:rsidRPr="00F65C61" w:rsidRDefault="00F65C61" w:rsidP="00F65C61">
      <w:pPr>
        <w:pStyle w:val="Bibliografa"/>
        <w:rPr>
          <w:rFonts w:ascii="Calibri" w:hAnsi="Calibri" w:cs="Calibri"/>
        </w:rPr>
      </w:pPr>
      <w:r w:rsidRPr="00F65C61">
        <w:rPr>
          <w:rFonts w:ascii="Calibri" w:hAnsi="Calibri" w:cs="Calibri"/>
        </w:rPr>
        <w:t>2.</w:t>
      </w:r>
      <w:r w:rsidRPr="00F65C61">
        <w:rPr>
          <w:rFonts w:ascii="Calibri" w:hAnsi="Calibri" w:cs="Calibri"/>
        </w:rPr>
        <w:tab/>
        <w:t>Singhal K, Tu T, Gottweis J, Sayres R, Wulczyn E, Hou L, et al. Towards Expert-Level Medical Question Answering with Large Language Models [Internet]. arXiv; 2023 [citado 1 de junio de 2024]. Disponible en: http://arxiv.org/abs/2305.09617</w:t>
      </w:r>
    </w:p>
    <w:p w14:paraId="39EDC56E" w14:textId="77777777" w:rsidR="00F65C61" w:rsidRPr="00F65C61" w:rsidRDefault="00F65C61" w:rsidP="00F65C61">
      <w:pPr>
        <w:pStyle w:val="Bibliografa"/>
        <w:rPr>
          <w:rFonts w:ascii="Calibri" w:hAnsi="Calibri" w:cs="Calibri"/>
        </w:rPr>
      </w:pPr>
      <w:r w:rsidRPr="00F65C61">
        <w:rPr>
          <w:rFonts w:ascii="Calibri" w:hAnsi="Calibri" w:cs="Calibri"/>
        </w:rPr>
        <w:t>3.</w:t>
      </w:r>
      <w:r w:rsidRPr="00F65C61">
        <w:rPr>
          <w:rFonts w:ascii="Calibri" w:hAnsi="Calibri" w:cs="Calibri"/>
        </w:rPr>
        <w:tab/>
        <w:t>Mökander J, Schuett J, Kirk HR, Floridi L. Auditing large language models: a three-layered approach. AI Ethics [Internet]. 30 de mayo de 2023 [citado 31 de marzo de 2024]; Disponible en: https://link.springer.com/10.1007/s43681-023-00289-2</w:t>
      </w:r>
    </w:p>
    <w:p w14:paraId="71BBD14B" w14:textId="77777777" w:rsidR="00F65C61" w:rsidRPr="00F65C61" w:rsidRDefault="00F65C61" w:rsidP="00F65C61">
      <w:pPr>
        <w:pStyle w:val="Bibliografa"/>
        <w:rPr>
          <w:rFonts w:ascii="Calibri" w:hAnsi="Calibri" w:cs="Calibri"/>
        </w:rPr>
      </w:pPr>
      <w:r w:rsidRPr="00F65C61">
        <w:rPr>
          <w:rFonts w:ascii="Calibri" w:hAnsi="Calibri" w:cs="Calibri"/>
        </w:rPr>
        <w:t>4.</w:t>
      </w:r>
      <w:r w:rsidRPr="00F65C61">
        <w:rPr>
          <w:rFonts w:ascii="Calibri" w:hAnsi="Calibri" w:cs="Calibri"/>
        </w:rPr>
        <w:tab/>
        <w:t xml:space="preserve">Yu B. Evaluating Pre-Trained Language Models on Multi-Document Summarization for Literature Reviews. </w:t>
      </w:r>
    </w:p>
    <w:p w14:paraId="4D591D43" w14:textId="77777777" w:rsidR="00F65C61" w:rsidRPr="00F65C61" w:rsidRDefault="00F65C61" w:rsidP="00F65C61">
      <w:pPr>
        <w:pStyle w:val="Bibliografa"/>
        <w:rPr>
          <w:rFonts w:ascii="Calibri" w:hAnsi="Calibri" w:cs="Calibri"/>
        </w:rPr>
      </w:pPr>
      <w:r w:rsidRPr="00F65C61">
        <w:rPr>
          <w:rFonts w:ascii="Calibri" w:hAnsi="Calibri" w:cs="Calibri"/>
        </w:rPr>
        <w:t>5.</w:t>
      </w:r>
      <w:r w:rsidRPr="00F65C61">
        <w:rPr>
          <w:rFonts w:ascii="Calibri" w:hAnsi="Calibri" w:cs="Calibri"/>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6EC46648" w14:textId="77777777" w:rsidR="00F65C61" w:rsidRPr="00F65C61" w:rsidRDefault="00F65C61" w:rsidP="00F65C61">
      <w:pPr>
        <w:pStyle w:val="Bibliografa"/>
        <w:rPr>
          <w:rFonts w:ascii="Calibri" w:hAnsi="Calibri" w:cs="Calibri"/>
        </w:rPr>
      </w:pPr>
      <w:r w:rsidRPr="00F65C61">
        <w:rPr>
          <w:rFonts w:ascii="Calibri" w:hAnsi="Calibri" w:cs="Calibri"/>
        </w:rPr>
        <w:t>6.</w:t>
      </w:r>
      <w:r w:rsidRPr="00F65C61">
        <w:rPr>
          <w:rFonts w:ascii="Calibri" w:hAnsi="Calibri" w:cs="Calibri"/>
        </w:rPr>
        <w:tab/>
        <w:t xml:space="preserve">Iwendi C, Khan S, Anajemba JH, Bashir AK, Noor F. Realizing an Efficient IoMT-Assisted Patient Diet Recommendation System Through Machine Learning Model. IEEE Access. 2020;8:28462-74. </w:t>
      </w:r>
    </w:p>
    <w:p w14:paraId="7F94DB47" w14:textId="77777777" w:rsidR="00F65C61" w:rsidRPr="00F65C61" w:rsidRDefault="00F65C61" w:rsidP="00F65C61">
      <w:pPr>
        <w:pStyle w:val="Bibliografa"/>
        <w:rPr>
          <w:rFonts w:ascii="Calibri" w:hAnsi="Calibri" w:cs="Calibri"/>
        </w:rPr>
      </w:pPr>
      <w:r w:rsidRPr="00F65C61">
        <w:rPr>
          <w:rFonts w:ascii="Calibri" w:hAnsi="Calibri" w:cs="Calibri"/>
        </w:rPr>
        <w:t>7.</w:t>
      </w:r>
      <w:r w:rsidRPr="00F65C61">
        <w:rPr>
          <w:rFonts w:ascii="Calibri" w:hAnsi="Calibri" w:cs="Calibri"/>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0CAD2E34" w14:textId="77777777" w:rsidR="00F65C61" w:rsidRPr="00F65C61" w:rsidRDefault="00F65C61" w:rsidP="00F65C61">
      <w:pPr>
        <w:pStyle w:val="Bibliografa"/>
        <w:rPr>
          <w:rFonts w:ascii="Calibri" w:hAnsi="Calibri" w:cs="Calibri"/>
        </w:rPr>
      </w:pPr>
      <w:r w:rsidRPr="00F65C61">
        <w:rPr>
          <w:rFonts w:ascii="Calibri" w:hAnsi="Calibri" w:cs="Calibri"/>
        </w:rPr>
        <w:t>8.</w:t>
      </w:r>
      <w:r w:rsidRPr="00F65C61">
        <w:rPr>
          <w:rFonts w:ascii="Calibri" w:hAnsi="Calibri" w:cs="Calibri"/>
        </w:rPr>
        <w:tab/>
        <w:t>Chang J, Wang S, Ling C, Qin Z, Zhao L. Gene-associated Disease Discovery Powered by Large Language Models [Internet]. arXiv; 2024 [citado 1 de abril de 2024]. Disponible en: http://arxiv.org/abs/2401.09490</w:t>
      </w:r>
    </w:p>
    <w:p w14:paraId="6AD23AA8" w14:textId="77777777" w:rsidR="00F65C61" w:rsidRPr="00F65C61" w:rsidRDefault="00F65C61" w:rsidP="00F65C61">
      <w:pPr>
        <w:pStyle w:val="Bibliografa"/>
        <w:rPr>
          <w:rFonts w:ascii="Calibri" w:hAnsi="Calibri" w:cs="Calibri"/>
        </w:rPr>
      </w:pPr>
      <w:r w:rsidRPr="00F65C61">
        <w:rPr>
          <w:rFonts w:ascii="Calibri" w:hAnsi="Calibri" w:cs="Calibri"/>
        </w:rPr>
        <w:t>9.</w:t>
      </w:r>
      <w:r w:rsidRPr="00F65C61">
        <w:rPr>
          <w:rFonts w:ascii="Calibri" w:hAnsi="Calibri" w:cs="Calibri"/>
        </w:rPr>
        <w:tab/>
        <w:t xml:space="preserve">Piñero J, Ramírez-Anguita JM, Saüch-Pitarch J, Ronzano F, Centeno E, Sanz F, et al. The DisGeNET knowledge platform for disease genomics: 2019 update. Nucleic Acids Res. 4 de noviembre de 2019;gkz1021. </w:t>
      </w:r>
    </w:p>
    <w:p w14:paraId="1E2140F6" w14:textId="77777777" w:rsidR="00F65C61" w:rsidRPr="00F65C61" w:rsidRDefault="00F65C61" w:rsidP="00F65C61">
      <w:pPr>
        <w:pStyle w:val="Bibliografa"/>
        <w:rPr>
          <w:rFonts w:ascii="Calibri" w:hAnsi="Calibri" w:cs="Calibri"/>
        </w:rPr>
      </w:pPr>
      <w:r w:rsidRPr="00F65C61">
        <w:rPr>
          <w:rFonts w:ascii="Calibri" w:hAnsi="Calibri" w:cs="Calibri"/>
        </w:rPr>
        <w:t>10.</w:t>
      </w:r>
      <w:r w:rsidRPr="00F65C61">
        <w:rPr>
          <w:rFonts w:ascii="Calibri" w:hAnsi="Calibri" w:cs="Calibri"/>
        </w:rPr>
        <w:tab/>
        <w:t>LangChain [Internet]. [citado 1 de junio de 2024]. Disponible en: https://www.langchain.com/</w:t>
      </w:r>
    </w:p>
    <w:p w14:paraId="7CC5CFA4" w14:textId="77777777" w:rsidR="00F65C61" w:rsidRPr="00F65C61" w:rsidRDefault="00F65C61" w:rsidP="00F65C61">
      <w:pPr>
        <w:pStyle w:val="Bibliografa"/>
        <w:rPr>
          <w:rFonts w:ascii="Calibri" w:hAnsi="Calibri" w:cs="Calibri"/>
        </w:rPr>
      </w:pPr>
      <w:r w:rsidRPr="00F65C61">
        <w:rPr>
          <w:rFonts w:ascii="Calibri" w:hAnsi="Calibri" w:cs="Calibri"/>
        </w:rPr>
        <w:t>11.</w:t>
      </w:r>
      <w:r w:rsidRPr="00F65C61">
        <w:rPr>
          <w:rFonts w:ascii="Calibri" w:hAnsi="Calibri" w:cs="Calibri"/>
        </w:rPr>
        <w:tab/>
        <w:t>Are WW. arXiv.org e-Print archive [Internet]. arXiv. [citado 1 de junio de 2024]. Disponible en: https://arxiv.org/</w:t>
      </w:r>
    </w:p>
    <w:p w14:paraId="4BBBC236" w14:textId="77777777" w:rsidR="00F65C61" w:rsidRPr="00F65C61" w:rsidRDefault="00F65C61" w:rsidP="00F65C61">
      <w:pPr>
        <w:pStyle w:val="Bibliografa"/>
        <w:rPr>
          <w:rFonts w:ascii="Calibri" w:hAnsi="Calibri" w:cs="Calibri"/>
        </w:rPr>
      </w:pPr>
      <w:r w:rsidRPr="00F65C61">
        <w:rPr>
          <w:rFonts w:ascii="Calibri" w:hAnsi="Calibri" w:cs="Calibri"/>
        </w:rPr>
        <w:t>12.</w:t>
      </w:r>
      <w:r w:rsidRPr="00F65C61">
        <w:rPr>
          <w:rFonts w:ascii="Calibri" w:hAnsi="Calibri" w:cs="Calibri"/>
        </w:rPr>
        <w:tab/>
        <w:t>DisGeNET - a database of gene-disease associations [Internet]. [citado 1 de junio de 2024]. Disponible en: https://www.disgenet.org/</w:t>
      </w:r>
    </w:p>
    <w:p w14:paraId="7D16605D" w14:textId="77777777" w:rsidR="00F65C61" w:rsidRPr="00F65C61" w:rsidRDefault="00F65C61" w:rsidP="00F65C61">
      <w:pPr>
        <w:pStyle w:val="Bibliografa"/>
        <w:rPr>
          <w:rFonts w:ascii="Calibri" w:hAnsi="Calibri" w:cs="Calibri"/>
        </w:rPr>
      </w:pPr>
      <w:r w:rsidRPr="00F65C61">
        <w:rPr>
          <w:rFonts w:ascii="Calibri" w:hAnsi="Calibri" w:cs="Calibri"/>
        </w:rPr>
        <w:lastRenderedPageBreak/>
        <w:t>13.</w:t>
      </w:r>
      <w:r w:rsidRPr="00F65C61">
        <w:rPr>
          <w:rFonts w:ascii="Calibri" w:hAnsi="Calibri" w:cs="Calibri"/>
        </w:rPr>
        <w:tab/>
        <w:t>Wikipedia contributors. Wikipedia:Portada. En. Disponible en: https://es.wikipedia.org/w/index.php?title=Wikipedia:Portada&amp;oldid=149134229</w:t>
      </w:r>
    </w:p>
    <w:p w14:paraId="5E7BCC51" w14:textId="77777777" w:rsidR="00F65C61" w:rsidRPr="00F65C61" w:rsidRDefault="00F65C61" w:rsidP="00F65C61">
      <w:pPr>
        <w:pStyle w:val="Bibliografa"/>
        <w:rPr>
          <w:rFonts w:ascii="Calibri" w:hAnsi="Calibri" w:cs="Calibri"/>
        </w:rPr>
      </w:pPr>
      <w:r w:rsidRPr="00F65C61">
        <w:rPr>
          <w:rFonts w:ascii="Calibri" w:hAnsi="Calibri" w:cs="Calibri"/>
        </w:rPr>
        <w:t>14.</w:t>
      </w:r>
      <w:r w:rsidRPr="00F65C61">
        <w:rPr>
          <w:rFonts w:ascii="Calibri" w:hAnsi="Calibri" w:cs="Calibri"/>
        </w:rPr>
        <w:tab/>
        <w:t>FastAPI [Internet]. [citado 1 de junio de 2024]. Disponible en: https://fastapi.tiangolo.com</w:t>
      </w:r>
    </w:p>
    <w:p w14:paraId="4E5A1511" w14:textId="77777777" w:rsidR="00F65C61" w:rsidRPr="00F65C61" w:rsidRDefault="00F65C61" w:rsidP="00F65C61">
      <w:pPr>
        <w:pStyle w:val="Bibliografa"/>
        <w:rPr>
          <w:rFonts w:ascii="Calibri" w:hAnsi="Calibri" w:cs="Calibri"/>
        </w:rPr>
      </w:pPr>
      <w:r w:rsidRPr="00F65C61">
        <w:rPr>
          <w:rFonts w:ascii="Calibri" w:hAnsi="Calibri" w:cs="Calibri"/>
        </w:rPr>
        <w:t>15.</w:t>
      </w:r>
      <w:r w:rsidRPr="00F65C61">
        <w:rPr>
          <w:rFonts w:ascii="Calibri" w:hAnsi="Calibri" w:cs="Calibri"/>
        </w:rPr>
        <w:tab/>
        <w:t>Streamlit • A faster way to build and share data apps [Internet]. [citado 1 de junio de 2024]. Disponible en: https://streamlit.io</w:t>
      </w:r>
    </w:p>
    <w:p w14:paraId="70E71E9D" w14:textId="77777777" w:rsidR="00F65C61" w:rsidRPr="00F65C61" w:rsidRDefault="00F65C61" w:rsidP="00F65C61">
      <w:pPr>
        <w:pStyle w:val="Bibliografa"/>
        <w:rPr>
          <w:rFonts w:ascii="Calibri" w:hAnsi="Calibri" w:cs="Calibri"/>
        </w:rPr>
      </w:pPr>
      <w:r w:rsidRPr="00F65C61">
        <w:rPr>
          <w:rFonts w:ascii="Calibri" w:hAnsi="Calibri" w:cs="Calibri"/>
        </w:rPr>
        <w:t>16.</w:t>
      </w:r>
      <w:r w:rsidRPr="00F65C61">
        <w:rPr>
          <w:rFonts w:ascii="Calibri" w:hAnsi="Calibri" w:cs="Calibri"/>
        </w:rPr>
        <w:tab/>
        <w:t>Groq builds the world’s fastest AI inference technology [Internet]. [citado 1 de junio de 2024]. Disponible en: https://groq.com</w:t>
      </w:r>
    </w:p>
    <w:p w14:paraId="6D8E6D63" w14:textId="77777777" w:rsidR="00F65C61" w:rsidRPr="00F65C61" w:rsidRDefault="00F65C61" w:rsidP="00F65C61">
      <w:pPr>
        <w:pStyle w:val="Bibliografa"/>
        <w:rPr>
          <w:rFonts w:ascii="Calibri" w:hAnsi="Calibri" w:cs="Calibri"/>
        </w:rPr>
      </w:pPr>
      <w:r w:rsidRPr="00F65C61">
        <w:rPr>
          <w:rFonts w:ascii="Calibri" w:hAnsi="Calibri" w:cs="Calibri"/>
        </w:rPr>
        <w:t>17.</w:t>
      </w:r>
      <w:r w:rsidRPr="00F65C61">
        <w:rPr>
          <w:rFonts w:ascii="Calibri" w:hAnsi="Calibri" w:cs="Calibri"/>
        </w:rPr>
        <w:tab/>
        <w:t>Welcome to flask — flask documentation (3.0.X) [Internet]. [citado 1 de junio de 2024]. Disponible en: https://flask.palletsprojects.com/en/3.0.x/</w:t>
      </w:r>
    </w:p>
    <w:p w14:paraId="0C074EA7" w14:textId="77777777" w:rsidR="00F65C61" w:rsidRPr="00F65C61" w:rsidRDefault="00F65C61" w:rsidP="00F65C61">
      <w:pPr>
        <w:pStyle w:val="Bibliografa"/>
        <w:rPr>
          <w:rFonts w:ascii="Calibri" w:hAnsi="Calibri" w:cs="Calibri"/>
        </w:rPr>
      </w:pPr>
      <w:r w:rsidRPr="00F65C61">
        <w:rPr>
          <w:rFonts w:ascii="Calibri" w:hAnsi="Calibri" w:cs="Calibri"/>
        </w:rPr>
        <w:t>18.</w:t>
      </w:r>
      <w:r w:rsidRPr="00F65C61">
        <w:rPr>
          <w:rFonts w:ascii="Calibri" w:hAnsi="Calibri" w:cs="Calibri"/>
        </w:rPr>
        <w:tab/>
        <w:t xml:space="preserve">Chow JCL, Sanders L, Li K. Design of an Educational Chatbot Using Artificial Intelligence in Radiotherapy. AI. 2 de marzo de 2023;4(1):319-32. </w:t>
      </w:r>
    </w:p>
    <w:p w14:paraId="0F610E80" w14:textId="77777777" w:rsidR="00F65C61" w:rsidRPr="00F65C61" w:rsidRDefault="00F65C61" w:rsidP="00F65C61">
      <w:pPr>
        <w:pStyle w:val="Bibliografa"/>
        <w:rPr>
          <w:rFonts w:ascii="Calibri" w:hAnsi="Calibri" w:cs="Calibri"/>
        </w:rPr>
      </w:pPr>
      <w:r w:rsidRPr="00F65C61">
        <w:rPr>
          <w:rFonts w:ascii="Calibri" w:hAnsi="Calibri" w:cs="Calibri"/>
        </w:rPr>
        <w:t>19.</w:t>
      </w:r>
      <w:r w:rsidRPr="00F65C61">
        <w:rPr>
          <w:rFonts w:ascii="Calibri" w:hAnsi="Calibri" w:cs="Calibri"/>
        </w:rPr>
        <w:tab/>
        <w:t>Yasunaga M, Leskovec J, Liang P. LinkBERT: Pretraining Language Models with Document Links [Internet]. arXiv; 2022 [citado 2 de junio de 2024]. Disponible en: http://arxiv.org/abs/2203.15827</w:t>
      </w:r>
    </w:p>
    <w:p w14:paraId="1975EFF6" w14:textId="77777777" w:rsidR="00F65C61" w:rsidRPr="00F65C61" w:rsidRDefault="00F65C61" w:rsidP="00F65C61">
      <w:pPr>
        <w:pStyle w:val="Bibliografa"/>
        <w:rPr>
          <w:rFonts w:ascii="Calibri" w:hAnsi="Calibri" w:cs="Calibri"/>
        </w:rPr>
      </w:pPr>
      <w:r w:rsidRPr="00F65C61">
        <w:rPr>
          <w:rFonts w:ascii="Calibri" w:hAnsi="Calibri" w:cs="Calibri"/>
        </w:rPr>
        <w:t>20.</w:t>
      </w:r>
      <w:r w:rsidRPr="00F65C61">
        <w:rPr>
          <w:rFonts w:ascii="Calibri" w:hAnsi="Calibri" w:cs="Calibri"/>
        </w:rPr>
        <w:tab/>
        <w:t>Khan RA, Jawaid M, Khan AR, Sajjad M. ChatGPT - Reshaping medical education and clinical management. Pak J Med Sci [Internet]. 7 de febrero de 2023 [citado 2 de junio de 2024];39(2). Disponible en: https://pjms.org.pk/index.php/pjms/article/view/7653</w:t>
      </w:r>
    </w:p>
    <w:p w14:paraId="5C837154" w14:textId="77777777" w:rsidR="00F65C61" w:rsidRPr="00F65C61" w:rsidRDefault="00F65C61" w:rsidP="00F65C61">
      <w:pPr>
        <w:pStyle w:val="Bibliografa"/>
        <w:rPr>
          <w:rFonts w:ascii="Calibri" w:hAnsi="Calibri" w:cs="Calibri"/>
        </w:rPr>
      </w:pPr>
      <w:r w:rsidRPr="00F65C61">
        <w:rPr>
          <w:rFonts w:ascii="Calibri" w:hAnsi="Calibri" w:cs="Calibri"/>
        </w:rPr>
        <w:t>21.</w:t>
      </w:r>
      <w:r w:rsidRPr="00F65C61">
        <w:rPr>
          <w:rFonts w:ascii="Calibri" w:hAnsi="Calibri" w:cs="Calibri"/>
        </w:rPr>
        <w:tab/>
        <w:t>Zúñiga Salazar G, Zúñiga D, Vindel CL, Yoong AM, Hincapie S, Zúñiga AB, et al. Efficacy of AI Chats to Determine an Emergency: A Comparison Between OpenAI’s ChatGPT, Google Bard, and Microsoft Bing AI Chat. Cureus [Internet]. 18 de septiembre de 2023 [citado 2 de junio de 2024]; Disponible en: https://www.cureus.com/articles/183679-efficacy-of-ai-chats-to-determine-an-emergency-a-comparison-between-openais-chatgpt-google-bard-and-microsoft-bing-ai-chat</w:t>
      </w:r>
    </w:p>
    <w:p w14:paraId="399F8FDD" w14:textId="77777777" w:rsidR="00F65C61" w:rsidRPr="00F65C61" w:rsidRDefault="00F65C61" w:rsidP="00F65C61">
      <w:pPr>
        <w:pStyle w:val="Bibliografa"/>
        <w:rPr>
          <w:rFonts w:ascii="Calibri" w:hAnsi="Calibri" w:cs="Calibri"/>
        </w:rPr>
      </w:pPr>
      <w:r w:rsidRPr="00F65C61">
        <w:rPr>
          <w:rFonts w:ascii="Calibri" w:hAnsi="Calibri" w:cs="Calibri"/>
        </w:rPr>
        <w:t>22.</w:t>
      </w:r>
      <w:r w:rsidRPr="00F65C61">
        <w:rPr>
          <w:rFonts w:ascii="Calibri" w:hAnsi="Calibri" w:cs="Calibri"/>
        </w:rPr>
        <w:tab/>
        <w:t>Morse S, Hagen J. Talkdesk talks about the benefits of being an early adopter of ChatGPT [Internet]. 2023 [citado 5 de junio de 2024]. Disponible en: https://www.healthcareitnews.com/news/talkdesk-talks-about-benefits-being-early-adopter-chatgpt</w:t>
      </w:r>
    </w:p>
    <w:p w14:paraId="395EDDCA" w14:textId="77777777" w:rsidR="00F65C61" w:rsidRPr="00F65C61" w:rsidRDefault="00F65C61" w:rsidP="00F65C61">
      <w:pPr>
        <w:pStyle w:val="Bibliografa"/>
        <w:rPr>
          <w:rFonts w:ascii="Calibri" w:hAnsi="Calibri" w:cs="Calibri"/>
        </w:rPr>
      </w:pPr>
      <w:r w:rsidRPr="00F65C61">
        <w:rPr>
          <w:rFonts w:ascii="Calibri" w:hAnsi="Calibri" w:cs="Calibri"/>
        </w:rPr>
        <w:t>23.</w:t>
      </w:r>
      <w:r w:rsidRPr="00F65C61">
        <w:rPr>
          <w:rFonts w:ascii="Calibri" w:hAnsi="Calibri" w:cs="Calibri"/>
        </w:rPr>
        <w:tab/>
        <w:t>Bohr A, Memarzadeh K. The rise of artificial intelligence in healthcare applications. En: Artificial Intelligence in Healthcare [Internet]. Elsevier; 2020 [citado 5 de junio de 2024]. p. 25-60. Disponible en: https://linkinghub.elsevier.com/retrieve/pii/B9780128184387000022</w:t>
      </w:r>
    </w:p>
    <w:p w14:paraId="076F5352" w14:textId="77777777" w:rsidR="00F65C61" w:rsidRPr="00F65C61" w:rsidRDefault="00F65C61" w:rsidP="00F65C61">
      <w:pPr>
        <w:pStyle w:val="Bibliografa"/>
        <w:rPr>
          <w:rFonts w:ascii="Calibri" w:hAnsi="Calibri" w:cs="Calibri"/>
        </w:rPr>
      </w:pPr>
      <w:r w:rsidRPr="00F65C61">
        <w:rPr>
          <w:rFonts w:ascii="Calibri" w:hAnsi="Calibri" w:cs="Calibri"/>
        </w:rPr>
        <w:t>24.</w:t>
      </w:r>
      <w:r w:rsidRPr="00F65C61">
        <w:rPr>
          <w:rFonts w:ascii="Calibri" w:hAnsi="Calibri" w:cs="Calibri"/>
        </w:rPr>
        <w:tab/>
        <w:t xml:space="preserve">Bajwa J, Munir U, Nori A, Williams B. Artificial intelligence in healthcare: transforming the practice of medicine. Future Healthc J. julio de 2021;8(2):e188-94. </w:t>
      </w:r>
    </w:p>
    <w:p w14:paraId="54DC2876" w14:textId="77777777" w:rsidR="00F65C61" w:rsidRPr="00F65C61" w:rsidRDefault="00F65C61" w:rsidP="00F65C61">
      <w:pPr>
        <w:pStyle w:val="Bibliografa"/>
        <w:rPr>
          <w:rFonts w:ascii="Calibri" w:hAnsi="Calibri" w:cs="Calibri"/>
        </w:rPr>
      </w:pPr>
      <w:r w:rsidRPr="00F65C61">
        <w:rPr>
          <w:rFonts w:ascii="Calibri" w:hAnsi="Calibri" w:cs="Calibri"/>
        </w:rPr>
        <w:t>25.</w:t>
      </w:r>
      <w:r w:rsidRPr="00F65C61">
        <w:rPr>
          <w:rFonts w:ascii="Calibri" w:hAnsi="Calibri" w:cs="Calibri"/>
        </w:rPr>
        <w:tab/>
        <w:t>Pros &amp; cons of artificial intelligence in medicine [Internet]. 2024 [citado 5 de junio de 2024]. Disponible en: https://drexel.edu/cci/stories/artificial-intelligence-in-medicine-pros-and-cons/</w:t>
      </w:r>
    </w:p>
    <w:p w14:paraId="1D090F23" w14:textId="77777777" w:rsidR="00F65C61" w:rsidRPr="00F65C61" w:rsidRDefault="00F65C61" w:rsidP="00F65C61">
      <w:pPr>
        <w:pStyle w:val="Bibliografa"/>
        <w:rPr>
          <w:rFonts w:ascii="Calibri" w:hAnsi="Calibri" w:cs="Calibri"/>
        </w:rPr>
      </w:pPr>
      <w:r w:rsidRPr="00F65C61">
        <w:rPr>
          <w:rFonts w:ascii="Calibri" w:hAnsi="Calibri" w:cs="Calibri"/>
        </w:rPr>
        <w:lastRenderedPageBreak/>
        <w:t>26.</w:t>
      </w:r>
      <w:r w:rsidRPr="00F65C61">
        <w:rPr>
          <w:rFonts w:ascii="Calibri" w:hAnsi="Calibri" w:cs="Calibri"/>
        </w:rPr>
        <w:tab/>
        <w:t xml:space="preserve">He J, Baxter SL, Xu J, Xu J, Zhou X, Zhang K. The practical implementation of artificial intelligence technologies in medicine. Nat Med. enero de 2019;25(1):30-6. </w:t>
      </w:r>
    </w:p>
    <w:p w14:paraId="7F966423" w14:textId="77777777" w:rsidR="00F65C61" w:rsidRPr="00F65C61" w:rsidRDefault="00F65C61" w:rsidP="00F65C61">
      <w:pPr>
        <w:pStyle w:val="Bibliografa"/>
        <w:rPr>
          <w:rFonts w:ascii="Calibri" w:hAnsi="Calibri" w:cs="Calibri"/>
        </w:rPr>
      </w:pPr>
      <w:r w:rsidRPr="00F65C61">
        <w:rPr>
          <w:rFonts w:ascii="Calibri" w:hAnsi="Calibri" w:cs="Calibri"/>
        </w:rPr>
        <w:t>27.</w:t>
      </w:r>
      <w:r w:rsidRPr="00F65C61">
        <w:rPr>
          <w:rFonts w:ascii="Calibri" w:hAnsi="Calibri" w:cs="Calibri"/>
        </w:rPr>
        <w:tab/>
        <w:t xml:space="preserve">Kiseleva A, Kotzinos D, De Hert P. Transparency of AI in Healthcare as a Multilayered System of Accountabilities: Between Legal Requirements and Technical Limitations. Front Artif Intell. 30 de mayo de 2022;5:879603. </w:t>
      </w:r>
    </w:p>
    <w:p w14:paraId="4555A809" w14:textId="58621AB8" w:rsidR="00CD718E" w:rsidRDefault="00FA100C" w:rsidP="001432A6">
      <w:pPr>
        <w:spacing w:line="360" w:lineRule="auto"/>
        <w:jc w:val="both"/>
        <w:rPr>
          <w:rFonts w:cstheme="minorHAnsi"/>
        </w:rPr>
      </w:pPr>
      <w:r w:rsidRPr="00951B47">
        <w:rPr>
          <w:rFonts w:cstheme="minorHAnsi"/>
        </w:rPr>
        <w:fldChar w:fldCharType="end"/>
      </w:r>
    </w:p>
    <w:p w14:paraId="3A63EA3E" w14:textId="77777777" w:rsidR="00DC6A37" w:rsidRDefault="00DC6A37" w:rsidP="00951B47">
      <w:pPr>
        <w:jc w:val="both"/>
        <w:rPr>
          <w:rFonts w:cstheme="minorHAnsi"/>
        </w:rPr>
      </w:pPr>
    </w:p>
    <w:p w14:paraId="6DE36D42" w14:textId="77777777" w:rsidR="00DC6A37" w:rsidRDefault="00DC6A37" w:rsidP="00951B47">
      <w:pPr>
        <w:jc w:val="both"/>
        <w:rPr>
          <w:rFonts w:cstheme="minorHAnsi"/>
        </w:rPr>
      </w:pPr>
    </w:p>
    <w:p w14:paraId="5574F703" w14:textId="77777777" w:rsidR="00DC6A37" w:rsidRDefault="00DC6A37" w:rsidP="00951B47">
      <w:pPr>
        <w:jc w:val="both"/>
        <w:rPr>
          <w:rFonts w:cstheme="minorHAnsi"/>
        </w:rPr>
      </w:pPr>
    </w:p>
    <w:p w14:paraId="26FF0A4C" w14:textId="77777777" w:rsidR="00DC6A37" w:rsidRDefault="00DC6A37" w:rsidP="00951B47">
      <w:pPr>
        <w:jc w:val="both"/>
        <w:rPr>
          <w:rFonts w:cstheme="minorHAnsi"/>
        </w:rPr>
      </w:pPr>
    </w:p>
    <w:p w14:paraId="650C4777" w14:textId="77777777" w:rsidR="00DC6A37" w:rsidRDefault="00DC6A37" w:rsidP="00951B47">
      <w:pPr>
        <w:jc w:val="both"/>
        <w:rPr>
          <w:rFonts w:cstheme="minorHAnsi"/>
        </w:rPr>
      </w:pPr>
    </w:p>
    <w:p w14:paraId="689058E9" w14:textId="77777777" w:rsidR="00DC6A37" w:rsidRDefault="00DC6A37" w:rsidP="00951B47">
      <w:pPr>
        <w:jc w:val="both"/>
        <w:rPr>
          <w:rFonts w:cstheme="minorHAnsi"/>
        </w:rPr>
      </w:pPr>
    </w:p>
    <w:p w14:paraId="65462E10" w14:textId="77777777" w:rsidR="00DC6A37" w:rsidRDefault="00DC6A37" w:rsidP="00951B47">
      <w:pPr>
        <w:jc w:val="both"/>
        <w:rPr>
          <w:rFonts w:cstheme="minorHAnsi"/>
        </w:rPr>
      </w:pPr>
    </w:p>
    <w:p w14:paraId="59CC1152" w14:textId="77777777" w:rsidR="00DC6A37" w:rsidRDefault="00DC6A37" w:rsidP="00951B47">
      <w:pPr>
        <w:jc w:val="both"/>
        <w:rPr>
          <w:rFonts w:cstheme="minorHAnsi"/>
        </w:rPr>
      </w:pPr>
    </w:p>
    <w:p w14:paraId="0921EC70" w14:textId="77777777" w:rsidR="00DC6A37" w:rsidRDefault="00DC6A37" w:rsidP="00951B47">
      <w:pPr>
        <w:jc w:val="both"/>
        <w:rPr>
          <w:rFonts w:cstheme="minorHAnsi"/>
        </w:rPr>
      </w:pPr>
    </w:p>
    <w:p w14:paraId="349434F8" w14:textId="77777777" w:rsidR="001432A6" w:rsidRDefault="001432A6" w:rsidP="00DC6A37">
      <w:pPr>
        <w:pStyle w:val="Ttulondices"/>
        <w:jc w:val="both"/>
        <w:rPr>
          <w:rFonts w:cstheme="majorHAnsi"/>
        </w:rPr>
      </w:pPr>
    </w:p>
    <w:p w14:paraId="4C73C040" w14:textId="77777777" w:rsidR="00725475" w:rsidRDefault="00725475" w:rsidP="00DC6A37">
      <w:pPr>
        <w:pStyle w:val="Ttulondices"/>
        <w:jc w:val="both"/>
        <w:rPr>
          <w:rFonts w:cstheme="majorHAnsi"/>
        </w:rPr>
      </w:pPr>
    </w:p>
    <w:p w14:paraId="0559919B" w14:textId="77777777" w:rsidR="00725475" w:rsidRDefault="00725475" w:rsidP="00DC6A37">
      <w:pPr>
        <w:pStyle w:val="Ttulondices"/>
        <w:jc w:val="both"/>
        <w:rPr>
          <w:rFonts w:cstheme="majorHAnsi"/>
        </w:rPr>
      </w:pPr>
    </w:p>
    <w:p w14:paraId="4E1C4A52" w14:textId="77777777" w:rsidR="00725475" w:rsidRDefault="00725475" w:rsidP="00DC6A37">
      <w:pPr>
        <w:pStyle w:val="Ttulondices"/>
        <w:jc w:val="both"/>
        <w:rPr>
          <w:rFonts w:cstheme="majorHAnsi"/>
        </w:rPr>
      </w:pPr>
    </w:p>
    <w:p w14:paraId="1D30CD91" w14:textId="77777777" w:rsidR="00725475" w:rsidRDefault="00725475" w:rsidP="00DC6A37">
      <w:pPr>
        <w:pStyle w:val="Ttulondices"/>
        <w:jc w:val="both"/>
        <w:rPr>
          <w:rFonts w:cstheme="majorHAnsi"/>
        </w:rPr>
      </w:pPr>
    </w:p>
    <w:p w14:paraId="78DA719B" w14:textId="77777777" w:rsidR="00725475" w:rsidRDefault="00725475" w:rsidP="00DC6A37">
      <w:pPr>
        <w:pStyle w:val="Ttulondices"/>
        <w:jc w:val="both"/>
        <w:rPr>
          <w:rFonts w:cstheme="majorHAnsi"/>
        </w:rPr>
      </w:pPr>
    </w:p>
    <w:p w14:paraId="4BD5EC60" w14:textId="77777777" w:rsidR="00725475" w:rsidRDefault="00725475" w:rsidP="00DC6A37">
      <w:pPr>
        <w:pStyle w:val="Ttulondices"/>
        <w:jc w:val="both"/>
        <w:rPr>
          <w:rFonts w:cstheme="majorHAnsi"/>
        </w:rPr>
      </w:pPr>
    </w:p>
    <w:p w14:paraId="0F88BABD" w14:textId="77777777" w:rsidR="00725475" w:rsidRDefault="00725475" w:rsidP="00DC6A37">
      <w:pPr>
        <w:pStyle w:val="Ttulondices"/>
        <w:jc w:val="both"/>
        <w:rPr>
          <w:rFonts w:cstheme="majorHAnsi"/>
        </w:rPr>
      </w:pPr>
    </w:p>
    <w:p w14:paraId="7AC57A28" w14:textId="77777777" w:rsidR="00725475" w:rsidRDefault="00725475" w:rsidP="00DC6A37">
      <w:pPr>
        <w:pStyle w:val="Ttulondices"/>
        <w:jc w:val="both"/>
        <w:rPr>
          <w:rFonts w:cstheme="majorHAnsi"/>
        </w:rPr>
      </w:pPr>
    </w:p>
    <w:p w14:paraId="79DF02A9" w14:textId="77777777" w:rsidR="00725475" w:rsidRDefault="00725475" w:rsidP="00DC6A37">
      <w:pPr>
        <w:pStyle w:val="Ttulondices"/>
        <w:jc w:val="both"/>
        <w:rPr>
          <w:rFonts w:cstheme="majorHAnsi"/>
        </w:rPr>
      </w:pPr>
    </w:p>
    <w:p w14:paraId="7953AB27" w14:textId="77777777" w:rsidR="00725475" w:rsidRDefault="00725475" w:rsidP="00DC6A37">
      <w:pPr>
        <w:pStyle w:val="Ttulondices"/>
        <w:jc w:val="both"/>
        <w:rPr>
          <w:rFonts w:cstheme="majorHAnsi"/>
        </w:rPr>
      </w:pPr>
    </w:p>
    <w:p w14:paraId="643FA4E4" w14:textId="77777777" w:rsidR="00725475" w:rsidRDefault="00725475" w:rsidP="00DC6A37">
      <w:pPr>
        <w:pStyle w:val="Ttulondices"/>
        <w:jc w:val="both"/>
        <w:rPr>
          <w:rFonts w:cstheme="majorHAnsi"/>
        </w:rPr>
      </w:pPr>
    </w:p>
    <w:p w14:paraId="2A27173F" w14:textId="77777777" w:rsidR="00ED63F3" w:rsidRDefault="00ED63F3" w:rsidP="00DC6A37">
      <w:pPr>
        <w:pStyle w:val="Ttulondices"/>
        <w:jc w:val="both"/>
        <w:rPr>
          <w:rFonts w:cstheme="majorHAnsi"/>
        </w:rPr>
      </w:pPr>
    </w:p>
    <w:p w14:paraId="5E5708D6" w14:textId="77777777" w:rsidR="00ED63F3" w:rsidRDefault="00ED63F3" w:rsidP="00DC6A37">
      <w:pPr>
        <w:pStyle w:val="Ttulondices"/>
        <w:jc w:val="both"/>
        <w:rPr>
          <w:rFonts w:cstheme="majorHAnsi"/>
        </w:rPr>
      </w:pPr>
    </w:p>
    <w:p w14:paraId="1DD65B91" w14:textId="77777777" w:rsidR="00ED63F3" w:rsidRDefault="00ED63F3" w:rsidP="00ED63F3">
      <w:pPr>
        <w:pStyle w:val="Ttulondices"/>
        <w:jc w:val="both"/>
        <w:rPr>
          <w:rFonts w:cstheme="majorHAnsi"/>
        </w:rPr>
      </w:pPr>
      <w:r w:rsidRPr="00951B47">
        <w:rPr>
          <w:rFonts w:cstheme="majorHAnsi"/>
        </w:rPr>
        <w:lastRenderedPageBreak/>
        <w:t xml:space="preserve">Índice de </w:t>
      </w:r>
      <w:r>
        <w:rPr>
          <w:rFonts w:cstheme="majorHAnsi"/>
        </w:rPr>
        <w:t>acrónimos</w:t>
      </w:r>
    </w:p>
    <w:p w14:paraId="43838D1D" w14:textId="77777777" w:rsidR="00ED63F3" w:rsidRPr="00951B47" w:rsidRDefault="00ED63F3" w:rsidP="00ED63F3">
      <w:pPr>
        <w:pStyle w:val="Ttulondices"/>
        <w:jc w:val="both"/>
        <w:rPr>
          <w:rFonts w:cstheme="majorHAnsi"/>
        </w:rPr>
      </w:pPr>
    </w:p>
    <w:p w14:paraId="28C9574C"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API: Application Programming Interface</w:t>
      </w:r>
    </w:p>
    <w:p w14:paraId="4F26B635"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LLM: Large Language Model</w:t>
      </w:r>
    </w:p>
    <w:p w14:paraId="1B28E08E"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PDF: Portable Document Format</w:t>
      </w:r>
    </w:p>
    <w:p w14:paraId="0A3B5E23"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CSV: Comma-separated value</w:t>
      </w:r>
    </w:p>
    <w:p w14:paraId="2297212F"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JSON: JavaScript Object Notation</w:t>
      </w:r>
    </w:p>
    <w:p w14:paraId="1AE0D1F5" w14:textId="77777777" w:rsidR="00ED63F3" w:rsidRPr="00951B47" w:rsidRDefault="00ED63F3" w:rsidP="00ED63F3">
      <w:pPr>
        <w:pStyle w:val="Ttulondices"/>
        <w:jc w:val="both"/>
        <w:rPr>
          <w:rFonts w:cstheme="majorHAnsi"/>
          <w:color w:val="auto"/>
          <w:sz w:val="24"/>
          <w:szCs w:val="24"/>
        </w:rPr>
      </w:pPr>
      <w:r w:rsidRPr="00951B47">
        <w:rPr>
          <w:rFonts w:cstheme="majorHAnsi"/>
          <w:color w:val="auto"/>
          <w:sz w:val="24"/>
          <w:szCs w:val="24"/>
        </w:rPr>
        <w:t>DOCX: Microsoft Word text document</w:t>
      </w:r>
    </w:p>
    <w:p w14:paraId="3DE35B3A" w14:textId="77777777" w:rsidR="00ED63F3" w:rsidRPr="00951B47" w:rsidRDefault="00ED63F3" w:rsidP="00ED63F3">
      <w:pPr>
        <w:pStyle w:val="Ttulondices"/>
        <w:ind w:left="708" w:hanging="708"/>
        <w:jc w:val="both"/>
        <w:rPr>
          <w:rFonts w:cstheme="majorHAnsi"/>
          <w:color w:val="auto"/>
          <w:sz w:val="24"/>
          <w:szCs w:val="24"/>
        </w:rPr>
      </w:pPr>
      <w:r w:rsidRPr="00951B47">
        <w:rPr>
          <w:rFonts w:cstheme="majorHAnsi"/>
          <w:color w:val="auto"/>
          <w:sz w:val="24"/>
          <w:szCs w:val="24"/>
        </w:rPr>
        <w:t>FAISS: Facebook AI Similarity Search</w:t>
      </w:r>
    </w:p>
    <w:p w14:paraId="562F94E3" w14:textId="77777777" w:rsidR="00ED63F3" w:rsidRPr="00951B47" w:rsidRDefault="00ED63F3" w:rsidP="00ED63F3">
      <w:pPr>
        <w:pStyle w:val="Ttulondices"/>
        <w:ind w:left="708" w:hanging="708"/>
        <w:jc w:val="both"/>
        <w:rPr>
          <w:rFonts w:cstheme="majorHAnsi"/>
          <w:color w:val="auto"/>
          <w:sz w:val="24"/>
          <w:szCs w:val="24"/>
        </w:rPr>
      </w:pPr>
      <w:r w:rsidRPr="00951B47">
        <w:rPr>
          <w:rFonts w:cstheme="majorHAnsi"/>
          <w:color w:val="auto"/>
          <w:sz w:val="24"/>
          <w:szCs w:val="24"/>
        </w:rPr>
        <w:t>RAG: Retrieval Augmented Generation</w:t>
      </w:r>
    </w:p>
    <w:p w14:paraId="7A6FB9FA" w14:textId="77777777" w:rsidR="00ED63F3" w:rsidRPr="00951B47" w:rsidRDefault="00ED63F3" w:rsidP="00ED63F3">
      <w:pPr>
        <w:pStyle w:val="Ttulondices"/>
        <w:ind w:left="708" w:hanging="708"/>
        <w:jc w:val="both"/>
        <w:rPr>
          <w:rFonts w:cstheme="majorHAnsi"/>
          <w:color w:val="auto"/>
          <w:sz w:val="24"/>
          <w:szCs w:val="24"/>
        </w:rPr>
      </w:pPr>
      <w:r w:rsidRPr="00951B47">
        <w:rPr>
          <w:rFonts w:cstheme="majorHAnsi"/>
          <w:color w:val="auto"/>
          <w:sz w:val="24"/>
          <w:szCs w:val="24"/>
        </w:rPr>
        <w:t>IA: Inteligencia Artificial</w:t>
      </w:r>
    </w:p>
    <w:p w14:paraId="2B3EB324" w14:textId="77777777" w:rsidR="00ED63F3" w:rsidRPr="00951B47" w:rsidRDefault="00ED63F3" w:rsidP="00ED63F3">
      <w:pPr>
        <w:jc w:val="both"/>
        <w:rPr>
          <w:rFonts w:asciiTheme="majorHAnsi" w:hAnsiTheme="majorHAnsi" w:cstheme="majorHAnsi"/>
        </w:rPr>
      </w:pPr>
      <w:r w:rsidRPr="00951B47">
        <w:rPr>
          <w:rFonts w:asciiTheme="majorHAnsi" w:hAnsiTheme="majorHAnsi" w:cstheme="majorHAnsi"/>
        </w:rPr>
        <w:t>HTTP: Hypertext transfer protocol secure</w:t>
      </w:r>
    </w:p>
    <w:p w14:paraId="592FE7A4" w14:textId="77777777" w:rsidR="00ED63F3" w:rsidRDefault="00ED63F3" w:rsidP="00DC6A37">
      <w:pPr>
        <w:pStyle w:val="Ttulondices"/>
        <w:jc w:val="both"/>
        <w:rPr>
          <w:rFonts w:cstheme="majorHAnsi"/>
        </w:rPr>
      </w:pPr>
    </w:p>
    <w:sectPr w:rsidR="00ED63F3" w:rsidSect="00951B47">
      <w:headerReference w:type="default" r:id="rId27"/>
      <w:footerReference w:type="default" r:id="rId28"/>
      <w:pgSz w:w="11906" w:h="16838"/>
      <w:pgMar w:top="1418" w:right="1134"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David Fernández Martín" w:date="2024-05-30T23:35:00Z" w:initials="DF">
    <w:p w14:paraId="1CDD2FEE" w14:textId="77777777" w:rsidR="00623CC8" w:rsidRDefault="00204ED4" w:rsidP="00623CC8">
      <w:pPr>
        <w:pStyle w:val="Textocomentario"/>
      </w:pPr>
      <w:r>
        <w:rPr>
          <w:rStyle w:val="Refdecomentario"/>
        </w:rPr>
        <w:annotationRef/>
      </w:r>
      <w:r w:rsidR="00623CC8">
        <w:t>Los Modelos de Lenguaje Grande (LLM) como GPT-3, GPT-4 y Med-PaLM 2 están transformando la atención médica al demostrar habilidades excepcionales para entender y generar texto similar al humano. Estas capacidades los convierten en herramientas valiosas para abordar tareas médicas complejas, mejorando así la atención al paciente. Su potencial se ha destacado en aplicaciones como responder preguntas médicas, sistemas de diálogo y generación de texto. Con el aumento de registros médicos electrónicos y datos generados por pacientes, los LLM pueden ayudar a los profesionales de la salud a obtener información crucial y tomar decisiones informadas.</w:t>
      </w:r>
    </w:p>
    <w:p w14:paraId="6C847CD9" w14:textId="77777777" w:rsidR="00623CC8" w:rsidRDefault="00623CC8" w:rsidP="00623CC8">
      <w:pPr>
        <w:pStyle w:val="Textocomentario"/>
      </w:pPr>
    </w:p>
    <w:p w14:paraId="1C8E03DD" w14:textId="77777777" w:rsidR="00623CC8" w:rsidRDefault="00623CC8" w:rsidP="00623CC8">
      <w:pPr>
        <w:pStyle w:val="Textocomentario"/>
      </w:pPr>
      <w:r>
        <w:t>A pesar de su promesa, los LLM enfrentan desafíos importantes en el ámbito médico. Mientras que los errores en usos recreativos tienen poco impacto, en el ámbito médico pueden tener consecuencias graves, incluso poner en peligro la vida de los pacientes. La precisión y confiabilidad de la información que proporcionan es crucial, ya que puede influir en decisiones médicas cruciales como diagnósticos y planes de tratamiento. Un ejemplo destacado fue cuando GPT-3, en una consulta médica simulada, recomendó erróneamente tetraciclina para una paciente embarazada, a pesar de explicar correctamente su contraindicación debido al riesgo para el feto. Esto ilustra cómo una recomendación incorrecta podría resultar en problemas de salud para el bebé.</w:t>
      </w:r>
    </w:p>
  </w:comment>
  <w:comment w:id="6" w:author="David Fernández Martín" w:date="2024-05-29T12:36:00Z" w:initials="DF">
    <w:p w14:paraId="7B5C64B4" w14:textId="41FE2E00" w:rsidR="00CF7DD9" w:rsidRDefault="00CF7DD9" w:rsidP="00CF7DD9">
      <w:pPr>
        <w:pStyle w:val="Textocomentario"/>
      </w:pPr>
      <w:r>
        <w:rPr>
          <w:rStyle w:val="Refdecomentario"/>
        </w:rPr>
        <w:annotationRef/>
      </w:r>
      <w:r>
        <w:t>revisado</w:t>
      </w:r>
    </w:p>
  </w:comment>
  <w:comment w:id="8" w:author="David Fernández Martín" w:date="2024-05-29T12:36:00Z" w:initials="DF">
    <w:p w14:paraId="061A6A06" w14:textId="399C7C49" w:rsidR="00CF7DD9" w:rsidRDefault="00CF7DD9" w:rsidP="00CF7DD9">
      <w:pPr>
        <w:pStyle w:val="Textocomentario"/>
      </w:pPr>
      <w:r>
        <w:rPr>
          <w:rStyle w:val="Refdecomentario"/>
        </w:rPr>
        <w:annotationRef/>
      </w:r>
      <w:r>
        <w:t>revisado</w:t>
      </w:r>
    </w:p>
  </w:comment>
  <w:comment w:id="11" w:author="David Fernández Martín" w:date="2024-06-01T11:13:00Z" w:initials="DFM">
    <w:p w14:paraId="40B9E096" w14:textId="77777777" w:rsidR="00A83D13" w:rsidRDefault="00A83D13" w:rsidP="00A83D13">
      <w:pPr>
        <w:pStyle w:val="Textocomentario"/>
      </w:pPr>
      <w:r>
        <w:rPr>
          <w:rStyle w:val="Refdecomentario"/>
        </w:rPr>
        <w:annotationRef/>
      </w:r>
      <w:r>
        <w:t>revisar</w:t>
      </w:r>
    </w:p>
  </w:comment>
  <w:comment w:id="15" w:author="David Fernández Martín" w:date="2024-06-01T11:45:00Z" w:initials="DFM">
    <w:p w14:paraId="0763AC9A" w14:textId="77777777" w:rsidR="004951EC" w:rsidRDefault="004951EC" w:rsidP="004951EC">
      <w:pPr>
        <w:pStyle w:val="Textocomentario"/>
      </w:pPr>
      <w:r>
        <w:rPr>
          <w:rStyle w:val="Refdecomentario"/>
        </w:rPr>
        <w:annotationRef/>
      </w:r>
      <w:r>
        <w:t>Actualizar con nuevas carpetas</w:t>
      </w:r>
    </w:p>
  </w:comment>
  <w:comment w:id="17" w:author="David Fernández Martín" w:date="2024-05-28T16:49:00Z" w:initials="DF">
    <w:p w14:paraId="7A84515E" w14:textId="4FD58A4E" w:rsidR="000148D0" w:rsidRDefault="000148D0" w:rsidP="000148D0">
      <w:pPr>
        <w:pStyle w:val="Textocomentario"/>
      </w:pPr>
      <w:r>
        <w:rPr>
          <w:rStyle w:val="Refdecomentario"/>
        </w:rPr>
        <w:annotationRef/>
      </w:r>
      <w:r>
        <w:t>Revisado</w:t>
      </w:r>
    </w:p>
  </w:comment>
  <w:comment w:id="19" w:author="David Fernández Martín" w:date="2024-05-28T16:51:00Z" w:initials="DF">
    <w:p w14:paraId="0B623EF1" w14:textId="77777777" w:rsidR="00D10EE6" w:rsidRDefault="00D10EE6" w:rsidP="00D10EE6">
      <w:pPr>
        <w:pStyle w:val="Textocomentario"/>
      </w:pPr>
      <w:r>
        <w:rPr>
          <w:rStyle w:val="Refdecomentario"/>
        </w:rPr>
        <w:annotationRef/>
      </w:r>
      <w:r>
        <w:t>Revisada</w:t>
      </w:r>
    </w:p>
  </w:comment>
  <w:comment w:id="21" w:author="David Fernández Martín" w:date="2024-05-28T16:50:00Z" w:initials="DF">
    <w:p w14:paraId="136EA140" w14:textId="77777777" w:rsidR="00317F1C" w:rsidRDefault="000148D0" w:rsidP="00317F1C">
      <w:pPr>
        <w:pStyle w:val="Textocomentario"/>
      </w:pPr>
      <w:r>
        <w:rPr>
          <w:rStyle w:val="Refdecomentario"/>
        </w:rPr>
        <w:annotationRef/>
      </w:r>
      <w:r w:rsidR="00317F1C">
        <w:t>Revisada</w:t>
      </w:r>
    </w:p>
  </w:comment>
  <w:comment w:id="51" w:author="David Fernández Martín" w:date="2024-06-05T17:15:00Z" w:initials="DF">
    <w:p w14:paraId="25FDB042" w14:textId="77777777" w:rsidR="00910958" w:rsidRDefault="00910958" w:rsidP="00910958">
      <w:pPr>
        <w:pStyle w:val="Textocomentario"/>
      </w:pPr>
      <w:r>
        <w:rPr>
          <w:rStyle w:val="Refdecomentario"/>
        </w:rPr>
        <w:annotationRef/>
      </w:r>
      <w:r>
        <w:t>modific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C8E03DD" w15:done="1"/>
  <w15:commentEx w15:paraId="7B5C64B4" w15:done="1"/>
  <w15:commentEx w15:paraId="061A6A06" w15:done="1"/>
  <w15:commentEx w15:paraId="40B9E096" w15:done="1"/>
  <w15:commentEx w15:paraId="0763AC9A" w15:done="0"/>
  <w15:commentEx w15:paraId="7A84515E" w15:done="1"/>
  <w15:commentEx w15:paraId="0B623EF1" w15:done="1"/>
  <w15:commentEx w15:paraId="136EA140" w15:done="1"/>
  <w15:commentEx w15:paraId="25FDB0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1461A0D" w16cex:dateUtc="2024-05-30T21:35:00Z"/>
  <w16cex:commentExtensible w16cex:durableId="0D35031E" w16cex:dateUtc="2024-05-29T10:36:00Z"/>
  <w16cex:commentExtensible w16cex:durableId="2183B828" w16cex:dateUtc="2024-05-29T10:36:00Z"/>
  <w16cex:commentExtensible w16cex:durableId="5A3223D6" w16cex:dateUtc="2024-06-01T09:13:00Z"/>
  <w16cex:commentExtensible w16cex:durableId="570E1553" w16cex:dateUtc="2024-06-01T09:45:00Z"/>
  <w16cex:commentExtensible w16cex:durableId="4FBA6B5E" w16cex:dateUtc="2024-05-28T14:49:00Z"/>
  <w16cex:commentExtensible w16cex:durableId="3A882294" w16cex:dateUtc="2024-05-28T14:51:00Z"/>
  <w16cex:commentExtensible w16cex:durableId="29FD3D59" w16cex:dateUtc="2024-05-28T14:50:00Z"/>
  <w16cex:commentExtensible w16cex:durableId="22630A98" w16cex:dateUtc="2024-06-05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C8E03DD" w16cid:durableId="61461A0D"/>
  <w16cid:commentId w16cid:paraId="7B5C64B4" w16cid:durableId="0D35031E"/>
  <w16cid:commentId w16cid:paraId="061A6A06" w16cid:durableId="2183B828"/>
  <w16cid:commentId w16cid:paraId="40B9E096" w16cid:durableId="5A3223D6"/>
  <w16cid:commentId w16cid:paraId="0763AC9A" w16cid:durableId="570E1553"/>
  <w16cid:commentId w16cid:paraId="7A84515E" w16cid:durableId="4FBA6B5E"/>
  <w16cid:commentId w16cid:paraId="0B623EF1" w16cid:durableId="3A882294"/>
  <w16cid:commentId w16cid:paraId="136EA140" w16cid:durableId="29FD3D59"/>
  <w16cid:commentId w16cid:paraId="25FDB042" w16cid:durableId="22630A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0C8DB8" w14:textId="77777777" w:rsidR="00E02C1C" w:rsidRDefault="00E02C1C" w:rsidP="006403BD">
      <w:r>
        <w:separator/>
      </w:r>
    </w:p>
  </w:endnote>
  <w:endnote w:type="continuationSeparator" w:id="0">
    <w:p w14:paraId="03BF393D" w14:textId="77777777" w:rsidR="00E02C1C" w:rsidRDefault="00E02C1C" w:rsidP="006403BD">
      <w:r>
        <w:continuationSeparator/>
      </w:r>
    </w:p>
  </w:endnote>
  <w:endnote w:type="continuationNotice" w:id="1">
    <w:p w14:paraId="54346686" w14:textId="77777777" w:rsidR="00E02C1C" w:rsidRDefault="00E02C1C">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BD4AFC" w14:textId="77777777" w:rsidR="00E02C1C" w:rsidRDefault="00E02C1C" w:rsidP="006403BD">
      <w:r>
        <w:separator/>
      </w:r>
    </w:p>
  </w:footnote>
  <w:footnote w:type="continuationSeparator" w:id="0">
    <w:p w14:paraId="6E352F46" w14:textId="77777777" w:rsidR="00E02C1C" w:rsidRDefault="00E02C1C" w:rsidP="006403BD">
      <w:r>
        <w:continuationSeparator/>
      </w:r>
    </w:p>
  </w:footnote>
  <w:footnote w:type="continuationNotice" w:id="1">
    <w:p w14:paraId="49DBDD9A" w14:textId="77777777" w:rsidR="00E02C1C" w:rsidRDefault="00E02C1C">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84F7E08"/>
    <w:multiLevelType w:val="hybridMultilevel"/>
    <w:tmpl w:val="095EA37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3">
      <w:start w:val="1"/>
      <w:numFmt w:val="bullet"/>
      <w:lvlText w:val="o"/>
      <w:lvlJc w:val="left"/>
      <w:pPr>
        <w:ind w:left="1440" w:hanging="360"/>
      </w:pPr>
      <w:rPr>
        <w:rFonts w:ascii="Courier New" w:hAnsi="Courier New" w:cs="Courier New"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D7C72B3"/>
    <w:multiLevelType w:val="multilevel"/>
    <w:tmpl w:val="252C8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2B7CD1"/>
    <w:multiLevelType w:val="multilevel"/>
    <w:tmpl w:val="5DFABA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F163DD5"/>
    <w:multiLevelType w:val="multilevel"/>
    <w:tmpl w:val="763C81B2"/>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BE7E84"/>
    <w:multiLevelType w:val="hybridMultilevel"/>
    <w:tmpl w:val="AD447DF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FFF41E2"/>
    <w:multiLevelType w:val="hybridMultilevel"/>
    <w:tmpl w:val="E5F806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06A45B6"/>
    <w:multiLevelType w:val="multilevel"/>
    <w:tmpl w:val="763C81B2"/>
    <w:lvl w:ilvl="0">
      <w:start w:val="1"/>
      <w:numFmt w:val="decimal"/>
      <w:lvlText w:val="%1."/>
      <w:lvlJc w:val="left"/>
      <w:pPr>
        <w:tabs>
          <w:tab w:val="num" w:pos="720"/>
        </w:tabs>
        <w:ind w:left="720" w:hanging="360"/>
      </w:pPr>
    </w:lvl>
    <w:lvl w:ilvl="1">
      <w:start w:val="1"/>
      <w:numFmt w:val="upp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220270A4"/>
    <w:multiLevelType w:val="hybridMultilevel"/>
    <w:tmpl w:val="03EE3B3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5A69FB"/>
    <w:multiLevelType w:val="multilevel"/>
    <w:tmpl w:val="1C9C0F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5"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2DBA0159"/>
    <w:multiLevelType w:val="multilevel"/>
    <w:tmpl w:val="CB1EB0F0"/>
    <w:lvl w:ilvl="0">
      <w:start w:val="1"/>
      <w:numFmt w:val="decimal"/>
      <w:lvlText w:val="%1."/>
      <w:lvlJc w:val="left"/>
      <w:pPr>
        <w:tabs>
          <w:tab w:val="num" w:pos="720"/>
        </w:tabs>
        <w:ind w:left="720" w:hanging="360"/>
      </w:pPr>
    </w:lvl>
    <w:lvl w:ilvl="1">
      <w:start w:val="1"/>
      <w:numFmt w:val="decimal"/>
      <w:lvlText w:val="%2."/>
      <w:lvlJc w:val="left"/>
      <w:pPr>
        <w:ind w:left="72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4223AD7"/>
    <w:multiLevelType w:val="hybridMultilevel"/>
    <w:tmpl w:val="0FD8200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30"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32"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52A1300"/>
    <w:multiLevelType w:val="multilevel"/>
    <w:tmpl w:val="2C8AF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9"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56F24853"/>
    <w:multiLevelType w:val="hybridMultilevel"/>
    <w:tmpl w:val="AD0A0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5B452AB7"/>
    <w:multiLevelType w:val="hybridMultilevel"/>
    <w:tmpl w:val="AF0CF422"/>
    <w:lvl w:ilvl="0" w:tplc="0C0A0003">
      <w:start w:val="1"/>
      <w:numFmt w:val="bullet"/>
      <w:lvlText w:val="o"/>
      <w:lvlJc w:val="left"/>
      <w:pPr>
        <w:ind w:left="1440" w:hanging="360"/>
      </w:pPr>
      <w:rPr>
        <w:rFonts w:ascii="Courier New" w:hAnsi="Courier New" w:cs="Courier New" w:hint="default"/>
      </w:rPr>
    </w:lvl>
    <w:lvl w:ilvl="1" w:tplc="0C0A0003">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3"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87819F9"/>
    <w:multiLevelType w:val="multilevel"/>
    <w:tmpl w:val="4880E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A366A20"/>
    <w:multiLevelType w:val="multilevel"/>
    <w:tmpl w:val="1B12ED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9"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1"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18"/>
  </w:num>
  <w:num w:numId="2" w16cid:durableId="960108585">
    <w:abstractNumId w:val="50"/>
  </w:num>
  <w:num w:numId="3" w16cid:durableId="1866671832">
    <w:abstractNumId w:val="34"/>
  </w:num>
  <w:num w:numId="4" w16cid:durableId="1558971502">
    <w:abstractNumId w:val="0"/>
  </w:num>
  <w:num w:numId="5" w16cid:durableId="1360399914">
    <w:abstractNumId w:val="6"/>
  </w:num>
  <w:num w:numId="6" w16cid:durableId="347104296">
    <w:abstractNumId w:val="38"/>
  </w:num>
  <w:num w:numId="7" w16cid:durableId="807430507">
    <w:abstractNumId w:val="37"/>
  </w:num>
  <w:num w:numId="8" w16cid:durableId="364210916">
    <w:abstractNumId w:val="29"/>
  </w:num>
  <w:num w:numId="9" w16cid:durableId="1725180126">
    <w:abstractNumId w:val="43"/>
  </w:num>
  <w:num w:numId="10" w16cid:durableId="805242535">
    <w:abstractNumId w:val="40"/>
  </w:num>
  <w:num w:numId="11" w16cid:durableId="2059744173">
    <w:abstractNumId w:val="39"/>
  </w:num>
  <w:num w:numId="12" w16cid:durableId="1595867777">
    <w:abstractNumId w:val="16"/>
  </w:num>
  <w:num w:numId="13" w16cid:durableId="1060009504">
    <w:abstractNumId w:val="9"/>
  </w:num>
  <w:num w:numId="14" w16cid:durableId="1361400219">
    <w:abstractNumId w:val="31"/>
  </w:num>
  <w:num w:numId="15" w16cid:durableId="1592004501">
    <w:abstractNumId w:val="31"/>
    <w:lvlOverride w:ilvl="0">
      <w:startOverride w:val="1"/>
    </w:lvlOverride>
    <w:lvlOverride w:ilvl="1">
      <w:startOverride w:val="1"/>
    </w:lvlOverride>
    <w:lvlOverride w:ilvl="2">
      <w:startOverride w:val="1"/>
    </w:lvlOverride>
  </w:num>
  <w:num w:numId="16" w16cid:durableId="1578785758">
    <w:abstractNumId w:val="31"/>
  </w:num>
  <w:num w:numId="17" w16cid:durableId="1277716831">
    <w:abstractNumId w:val="52"/>
  </w:num>
  <w:num w:numId="18" w16cid:durableId="1373191755">
    <w:abstractNumId w:val="49"/>
  </w:num>
  <w:num w:numId="19" w16cid:durableId="890573723">
    <w:abstractNumId w:val="55"/>
  </w:num>
  <w:num w:numId="20" w16cid:durableId="897785032">
    <w:abstractNumId w:val="47"/>
  </w:num>
  <w:num w:numId="21" w16cid:durableId="1068109796">
    <w:abstractNumId w:val="4"/>
  </w:num>
  <w:num w:numId="22" w16cid:durableId="402603460">
    <w:abstractNumId w:val="2"/>
  </w:num>
  <w:num w:numId="23" w16cid:durableId="1800225754">
    <w:abstractNumId w:val="3"/>
  </w:num>
  <w:num w:numId="24" w16cid:durableId="805584172">
    <w:abstractNumId w:val="30"/>
  </w:num>
  <w:num w:numId="25" w16cid:durableId="1015157800">
    <w:abstractNumId w:val="46"/>
  </w:num>
  <w:num w:numId="26" w16cid:durableId="2018458282">
    <w:abstractNumId w:val="54"/>
  </w:num>
  <w:num w:numId="27" w16cid:durableId="1417247186">
    <w:abstractNumId w:val="1"/>
  </w:num>
  <w:num w:numId="28" w16cid:durableId="1199928394">
    <w:abstractNumId w:val="33"/>
  </w:num>
  <w:num w:numId="29" w16cid:durableId="2137599965">
    <w:abstractNumId w:val="11"/>
  </w:num>
  <w:num w:numId="30" w16cid:durableId="801536357">
    <w:abstractNumId w:val="45"/>
  </w:num>
  <w:num w:numId="31" w16cid:durableId="2103258748">
    <w:abstractNumId w:val="25"/>
  </w:num>
  <w:num w:numId="32" w16cid:durableId="78214671">
    <w:abstractNumId w:val="20"/>
  </w:num>
  <w:num w:numId="33" w16cid:durableId="1359507067">
    <w:abstractNumId w:val="32"/>
  </w:num>
  <w:num w:numId="34" w16cid:durableId="319820589">
    <w:abstractNumId w:val="22"/>
  </w:num>
  <w:num w:numId="35" w16cid:durableId="1278103945">
    <w:abstractNumId w:val="21"/>
  </w:num>
  <w:num w:numId="36" w16cid:durableId="749889008">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7108454">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471532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9185547">
    <w:abstractNumId w:val="56"/>
  </w:num>
  <w:num w:numId="40" w16cid:durableId="875626946">
    <w:abstractNumId w:val="35"/>
  </w:num>
  <w:num w:numId="41" w16cid:durableId="1218475934">
    <w:abstractNumId w:val="27"/>
  </w:num>
  <w:num w:numId="42" w16cid:durableId="1369067784">
    <w:abstractNumId w:val="24"/>
  </w:num>
  <w:num w:numId="43" w16cid:durableId="1391541029">
    <w:abstractNumId w:val="10"/>
  </w:num>
  <w:num w:numId="44" w16cid:durableId="1646159341">
    <w:abstractNumId w:val="51"/>
  </w:num>
  <w:num w:numId="45" w16cid:durableId="1890651488">
    <w:abstractNumId w:val="17"/>
  </w:num>
  <w:num w:numId="46" w16cid:durableId="1102383388">
    <w:abstractNumId w:val="53"/>
  </w:num>
  <w:num w:numId="47" w16cid:durableId="407726277">
    <w:abstractNumId w:val="15"/>
  </w:num>
  <w:num w:numId="48" w16cid:durableId="1852799345">
    <w:abstractNumId w:val="28"/>
  </w:num>
  <w:num w:numId="49" w16cid:durableId="1837500635">
    <w:abstractNumId w:val="44"/>
  </w:num>
  <w:num w:numId="50" w16cid:durableId="2028601488">
    <w:abstractNumId w:val="12"/>
  </w:num>
  <w:num w:numId="51" w16cid:durableId="286354997">
    <w:abstractNumId w:val="23"/>
  </w:num>
  <w:num w:numId="52" w16cid:durableId="1175922840">
    <w:abstractNumId w:val="7"/>
  </w:num>
  <w:num w:numId="53" w16cid:durableId="832180900">
    <w:abstractNumId w:val="42"/>
  </w:num>
  <w:num w:numId="54" w16cid:durableId="1691182298">
    <w:abstractNumId w:val="41"/>
  </w:num>
  <w:num w:numId="55" w16cid:durableId="303433915">
    <w:abstractNumId w:val="14"/>
  </w:num>
  <w:num w:numId="56" w16cid:durableId="808399621">
    <w:abstractNumId w:val="5"/>
  </w:num>
  <w:num w:numId="57" w16cid:durableId="1819883427">
    <w:abstractNumId w:val="19"/>
  </w:num>
  <w:num w:numId="58" w16cid:durableId="1683582346">
    <w:abstractNumId w:val="13"/>
  </w:num>
  <w:num w:numId="59" w16cid:durableId="1419906904">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Fernández Martín">
    <w15:presenceInfo w15:providerId="Windows Live" w15:userId="453083d3d8b7e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396A"/>
    <w:rsid w:val="000101C5"/>
    <w:rsid w:val="00011EBD"/>
    <w:rsid w:val="000148D0"/>
    <w:rsid w:val="0001492A"/>
    <w:rsid w:val="00023789"/>
    <w:rsid w:val="00025214"/>
    <w:rsid w:val="000252EC"/>
    <w:rsid w:val="00026621"/>
    <w:rsid w:val="000276F7"/>
    <w:rsid w:val="0002773B"/>
    <w:rsid w:val="0002790C"/>
    <w:rsid w:val="000279C5"/>
    <w:rsid w:val="000302D3"/>
    <w:rsid w:val="00030402"/>
    <w:rsid w:val="000317B0"/>
    <w:rsid w:val="00034DA4"/>
    <w:rsid w:val="000359D2"/>
    <w:rsid w:val="000432E0"/>
    <w:rsid w:val="0004442C"/>
    <w:rsid w:val="00044686"/>
    <w:rsid w:val="0005103B"/>
    <w:rsid w:val="00051040"/>
    <w:rsid w:val="00052B57"/>
    <w:rsid w:val="0005623A"/>
    <w:rsid w:val="00065CFB"/>
    <w:rsid w:val="0006691A"/>
    <w:rsid w:val="00072730"/>
    <w:rsid w:val="00073058"/>
    <w:rsid w:val="000757FF"/>
    <w:rsid w:val="00077101"/>
    <w:rsid w:val="00077C3E"/>
    <w:rsid w:val="00081560"/>
    <w:rsid w:val="000817E5"/>
    <w:rsid w:val="00081F20"/>
    <w:rsid w:val="000826DA"/>
    <w:rsid w:val="00083684"/>
    <w:rsid w:val="00087544"/>
    <w:rsid w:val="000926E6"/>
    <w:rsid w:val="0009767B"/>
    <w:rsid w:val="000A1265"/>
    <w:rsid w:val="000A2748"/>
    <w:rsid w:val="000A2B9E"/>
    <w:rsid w:val="000B5BCC"/>
    <w:rsid w:val="000B64AF"/>
    <w:rsid w:val="000C150C"/>
    <w:rsid w:val="000C36CA"/>
    <w:rsid w:val="000C3CE2"/>
    <w:rsid w:val="000C4F48"/>
    <w:rsid w:val="000D09A0"/>
    <w:rsid w:val="000D25F1"/>
    <w:rsid w:val="000E1663"/>
    <w:rsid w:val="000E189C"/>
    <w:rsid w:val="000E1E3A"/>
    <w:rsid w:val="000E2F16"/>
    <w:rsid w:val="000E46EA"/>
    <w:rsid w:val="000E5110"/>
    <w:rsid w:val="000F16B0"/>
    <w:rsid w:val="000F38C2"/>
    <w:rsid w:val="00103B55"/>
    <w:rsid w:val="00103E34"/>
    <w:rsid w:val="00105471"/>
    <w:rsid w:val="0011043B"/>
    <w:rsid w:val="001146ED"/>
    <w:rsid w:val="00114EB1"/>
    <w:rsid w:val="00115FEE"/>
    <w:rsid w:val="001160CB"/>
    <w:rsid w:val="00116170"/>
    <w:rsid w:val="001223C4"/>
    <w:rsid w:val="00130593"/>
    <w:rsid w:val="0013110A"/>
    <w:rsid w:val="0013472B"/>
    <w:rsid w:val="001375DC"/>
    <w:rsid w:val="001432A6"/>
    <w:rsid w:val="00144322"/>
    <w:rsid w:val="00146A66"/>
    <w:rsid w:val="00150F9F"/>
    <w:rsid w:val="001526D9"/>
    <w:rsid w:val="00155B55"/>
    <w:rsid w:val="00156764"/>
    <w:rsid w:val="0015721F"/>
    <w:rsid w:val="001576B3"/>
    <w:rsid w:val="00160021"/>
    <w:rsid w:val="001600BA"/>
    <w:rsid w:val="0016080C"/>
    <w:rsid w:val="001609EC"/>
    <w:rsid w:val="00161021"/>
    <w:rsid w:val="00163058"/>
    <w:rsid w:val="001633CF"/>
    <w:rsid w:val="0016676E"/>
    <w:rsid w:val="00167B17"/>
    <w:rsid w:val="00171343"/>
    <w:rsid w:val="00171619"/>
    <w:rsid w:val="00171D17"/>
    <w:rsid w:val="001738C9"/>
    <w:rsid w:val="0017435A"/>
    <w:rsid w:val="00174798"/>
    <w:rsid w:val="00176DFC"/>
    <w:rsid w:val="00181949"/>
    <w:rsid w:val="00184F76"/>
    <w:rsid w:val="00186990"/>
    <w:rsid w:val="00190879"/>
    <w:rsid w:val="001911EE"/>
    <w:rsid w:val="00191D63"/>
    <w:rsid w:val="00194057"/>
    <w:rsid w:val="001944D1"/>
    <w:rsid w:val="00195F24"/>
    <w:rsid w:val="00196B40"/>
    <w:rsid w:val="001A225A"/>
    <w:rsid w:val="001A76DF"/>
    <w:rsid w:val="001A7860"/>
    <w:rsid w:val="001B1763"/>
    <w:rsid w:val="001B2082"/>
    <w:rsid w:val="001B38F8"/>
    <w:rsid w:val="001B59CD"/>
    <w:rsid w:val="001C2956"/>
    <w:rsid w:val="001C2AB4"/>
    <w:rsid w:val="001C2FB3"/>
    <w:rsid w:val="001C4E09"/>
    <w:rsid w:val="001C4EA4"/>
    <w:rsid w:val="001C4FA5"/>
    <w:rsid w:val="001C69BF"/>
    <w:rsid w:val="001C7F4E"/>
    <w:rsid w:val="001D025B"/>
    <w:rsid w:val="001D38EA"/>
    <w:rsid w:val="001D46C8"/>
    <w:rsid w:val="001D6B60"/>
    <w:rsid w:val="001D6B94"/>
    <w:rsid w:val="001D76E5"/>
    <w:rsid w:val="001E1B48"/>
    <w:rsid w:val="001E62CD"/>
    <w:rsid w:val="001E6B34"/>
    <w:rsid w:val="001F10B0"/>
    <w:rsid w:val="001F13D6"/>
    <w:rsid w:val="001F1BD6"/>
    <w:rsid w:val="001F1C75"/>
    <w:rsid w:val="001F266C"/>
    <w:rsid w:val="001F3971"/>
    <w:rsid w:val="001F3EDC"/>
    <w:rsid w:val="001F5F14"/>
    <w:rsid w:val="001F7561"/>
    <w:rsid w:val="00203857"/>
    <w:rsid w:val="0020406A"/>
    <w:rsid w:val="00204ED4"/>
    <w:rsid w:val="00205A2D"/>
    <w:rsid w:val="0020605D"/>
    <w:rsid w:val="002104D0"/>
    <w:rsid w:val="00212F93"/>
    <w:rsid w:val="00216B8C"/>
    <w:rsid w:val="00221E3D"/>
    <w:rsid w:val="002220F9"/>
    <w:rsid w:val="00222395"/>
    <w:rsid w:val="00226342"/>
    <w:rsid w:val="002333A6"/>
    <w:rsid w:val="00235CE3"/>
    <w:rsid w:val="00236269"/>
    <w:rsid w:val="00236ED2"/>
    <w:rsid w:val="002375E1"/>
    <w:rsid w:val="00240491"/>
    <w:rsid w:val="00240EDA"/>
    <w:rsid w:val="002414FF"/>
    <w:rsid w:val="00244EAD"/>
    <w:rsid w:val="00246DA1"/>
    <w:rsid w:val="00247583"/>
    <w:rsid w:val="00252BBA"/>
    <w:rsid w:val="00257C76"/>
    <w:rsid w:val="002603F3"/>
    <w:rsid w:val="00262AA1"/>
    <w:rsid w:val="00263F07"/>
    <w:rsid w:val="0026620F"/>
    <w:rsid w:val="00266CBA"/>
    <w:rsid w:val="002677F2"/>
    <w:rsid w:val="002710C5"/>
    <w:rsid w:val="00271B58"/>
    <w:rsid w:val="00273670"/>
    <w:rsid w:val="0027399F"/>
    <w:rsid w:val="00273EE8"/>
    <w:rsid w:val="002756AA"/>
    <w:rsid w:val="002764F5"/>
    <w:rsid w:val="00281A70"/>
    <w:rsid w:val="00284D33"/>
    <w:rsid w:val="00287BB0"/>
    <w:rsid w:val="00295176"/>
    <w:rsid w:val="002956EC"/>
    <w:rsid w:val="002A7BBA"/>
    <w:rsid w:val="002B072F"/>
    <w:rsid w:val="002B0DDD"/>
    <w:rsid w:val="002B37EB"/>
    <w:rsid w:val="002B3E99"/>
    <w:rsid w:val="002C2D74"/>
    <w:rsid w:val="002C2FAB"/>
    <w:rsid w:val="002C4407"/>
    <w:rsid w:val="002C6249"/>
    <w:rsid w:val="002C641B"/>
    <w:rsid w:val="002C787D"/>
    <w:rsid w:val="002D4730"/>
    <w:rsid w:val="002E30EF"/>
    <w:rsid w:val="002E6D90"/>
    <w:rsid w:val="002E7DF7"/>
    <w:rsid w:val="002F4040"/>
    <w:rsid w:val="002F4414"/>
    <w:rsid w:val="002F4F8E"/>
    <w:rsid w:val="00300E61"/>
    <w:rsid w:val="0030113B"/>
    <w:rsid w:val="00303DD6"/>
    <w:rsid w:val="00306570"/>
    <w:rsid w:val="00312344"/>
    <w:rsid w:val="00317F1C"/>
    <w:rsid w:val="0032038B"/>
    <w:rsid w:val="0032392A"/>
    <w:rsid w:val="00325020"/>
    <w:rsid w:val="0033565D"/>
    <w:rsid w:val="00341AE6"/>
    <w:rsid w:val="003529B3"/>
    <w:rsid w:val="003536EE"/>
    <w:rsid w:val="00353B5B"/>
    <w:rsid w:val="00353C40"/>
    <w:rsid w:val="00353D10"/>
    <w:rsid w:val="003540DB"/>
    <w:rsid w:val="0035422F"/>
    <w:rsid w:val="00354711"/>
    <w:rsid w:val="0035665A"/>
    <w:rsid w:val="003574AE"/>
    <w:rsid w:val="0035781C"/>
    <w:rsid w:val="00364EA8"/>
    <w:rsid w:val="00367164"/>
    <w:rsid w:val="0036753B"/>
    <w:rsid w:val="00375AE7"/>
    <w:rsid w:val="00382E79"/>
    <w:rsid w:val="0038419A"/>
    <w:rsid w:val="00386F44"/>
    <w:rsid w:val="003A0B7D"/>
    <w:rsid w:val="003B03BD"/>
    <w:rsid w:val="003B05DF"/>
    <w:rsid w:val="003B4233"/>
    <w:rsid w:val="003B71F4"/>
    <w:rsid w:val="003C449E"/>
    <w:rsid w:val="003C7270"/>
    <w:rsid w:val="003D1A96"/>
    <w:rsid w:val="003D38AF"/>
    <w:rsid w:val="003D7EA7"/>
    <w:rsid w:val="003E281F"/>
    <w:rsid w:val="003E3F21"/>
    <w:rsid w:val="003E5B3E"/>
    <w:rsid w:val="003F152D"/>
    <w:rsid w:val="003F24BC"/>
    <w:rsid w:val="003F4572"/>
    <w:rsid w:val="003F7C51"/>
    <w:rsid w:val="003F7E53"/>
    <w:rsid w:val="004125EC"/>
    <w:rsid w:val="00415D6D"/>
    <w:rsid w:val="00421C86"/>
    <w:rsid w:val="00423E85"/>
    <w:rsid w:val="00426C6C"/>
    <w:rsid w:val="00436FA0"/>
    <w:rsid w:val="00437A70"/>
    <w:rsid w:val="004407AD"/>
    <w:rsid w:val="0044578F"/>
    <w:rsid w:val="00447058"/>
    <w:rsid w:val="00450AA4"/>
    <w:rsid w:val="00454B37"/>
    <w:rsid w:val="004552AF"/>
    <w:rsid w:val="004637A4"/>
    <w:rsid w:val="00464570"/>
    <w:rsid w:val="004711A6"/>
    <w:rsid w:val="00473410"/>
    <w:rsid w:val="00481496"/>
    <w:rsid w:val="00481D2E"/>
    <w:rsid w:val="00483473"/>
    <w:rsid w:val="0048445F"/>
    <w:rsid w:val="00487318"/>
    <w:rsid w:val="0048758C"/>
    <w:rsid w:val="00490EAC"/>
    <w:rsid w:val="00493C86"/>
    <w:rsid w:val="00493EEA"/>
    <w:rsid w:val="00494943"/>
    <w:rsid w:val="004951EC"/>
    <w:rsid w:val="004A0D7D"/>
    <w:rsid w:val="004A264C"/>
    <w:rsid w:val="004A5353"/>
    <w:rsid w:val="004A5A91"/>
    <w:rsid w:val="004A5D28"/>
    <w:rsid w:val="004B0F54"/>
    <w:rsid w:val="004B1780"/>
    <w:rsid w:val="004B21D4"/>
    <w:rsid w:val="004B3EE8"/>
    <w:rsid w:val="004B4A3A"/>
    <w:rsid w:val="004B4D36"/>
    <w:rsid w:val="004B648B"/>
    <w:rsid w:val="004B7CAC"/>
    <w:rsid w:val="004C1582"/>
    <w:rsid w:val="004C5C31"/>
    <w:rsid w:val="004D24F5"/>
    <w:rsid w:val="004D3460"/>
    <w:rsid w:val="004D547C"/>
    <w:rsid w:val="004D6B8D"/>
    <w:rsid w:val="004E00D7"/>
    <w:rsid w:val="004E4A7E"/>
    <w:rsid w:val="004E7436"/>
    <w:rsid w:val="004E792C"/>
    <w:rsid w:val="004F190F"/>
    <w:rsid w:val="004F7227"/>
    <w:rsid w:val="00500BA7"/>
    <w:rsid w:val="00501593"/>
    <w:rsid w:val="0050366D"/>
    <w:rsid w:val="00505DFC"/>
    <w:rsid w:val="00506743"/>
    <w:rsid w:val="00506AC4"/>
    <w:rsid w:val="00507BAD"/>
    <w:rsid w:val="0051105D"/>
    <w:rsid w:val="005127B1"/>
    <w:rsid w:val="00513A56"/>
    <w:rsid w:val="00514164"/>
    <w:rsid w:val="0051452C"/>
    <w:rsid w:val="005161DD"/>
    <w:rsid w:val="00521A79"/>
    <w:rsid w:val="0052451C"/>
    <w:rsid w:val="00525514"/>
    <w:rsid w:val="00526760"/>
    <w:rsid w:val="005268B7"/>
    <w:rsid w:val="00527488"/>
    <w:rsid w:val="00527889"/>
    <w:rsid w:val="00535EB6"/>
    <w:rsid w:val="00536C67"/>
    <w:rsid w:val="005403BE"/>
    <w:rsid w:val="00540788"/>
    <w:rsid w:val="00542DC5"/>
    <w:rsid w:val="00543AC9"/>
    <w:rsid w:val="0054685D"/>
    <w:rsid w:val="005472E5"/>
    <w:rsid w:val="0055164B"/>
    <w:rsid w:val="00552070"/>
    <w:rsid w:val="0055356F"/>
    <w:rsid w:val="00553ADE"/>
    <w:rsid w:val="00555FAE"/>
    <w:rsid w:val="00556CB3"/>
    <w:rsid w:val="005615F4"/>
    <w:rsid w:val="00562709"/>
    <w:rsid w:val="00564A2F"/>
    <w:rsid w:val="005651A1"/>
    <w:rsid w:val="005658B9"/>
    <w:rsid w:val="00566C40"/>
    <w:rsid w:val="00572DD8"/>
    <w:rsid w:val="00574EAB"/>
    <w:rsid w:val="00576A56"/>
    <w:rsid w:val="0057725E"/>
    <w:rsid w:val="00580491"/>
    <w:rsid w:val="00581541"/>
    <w:rsid w:val="00581E72"/>
    <w:rsid w:val="005837E1"/>
    <w:rsid w:val="0058425A"/>
    <w:rsid w:val="0058510A"/>
    <w:rsid w:val="00586D58"/>
    <w:rsid w:val="00590F11"/>
    <w:rsid w:val="005A1A55"/>
    <w:rsid w:val="005A1E09"/>
    <w:rsid w:val="005A2B04"/>
    <w:rsid w:val="005A6A96"/>
    <w:rsid w:val="005B26D4"/>
    <w:rsid w:val="005B2FDF"/>
    <w:rsid w:val="005B3656"/>
    <w:rsid w:val="005B3FEB"/>
    <w:rsid w:val="005B5F2E"/>
    <w:rsid w:val="005C22B2"/>
    <w:rsid w:val="005C420C"/>
    <w:rsid w:val="005C49EB"/>
    <w:rsid w:val="005C5897"/>
    <w:rsid w:val="005C7120"/>
    <w:rsid w:val="005C7B20"/>
    <w:rsid w:val="005D549B"/>
    <w:rsid w:val="005D5F92"/>
    <w:rsid w:val="005E6E6A"/>
    <w:rsid w:val="005F02E0"/>
    <w:rsid w:val="005F2170"/>
    <w:rsid w:val="005F6987"/>
    <w:rsid w:val="00600266"/>
    <w:rsid w:val="00601992"/>
    <w:rsid w:val="0060789A"/>
    <w:rsid w:val="006107C4"/>
    <w:rsid w:val="00623CC8"/>
    <w:rsid w:val="006343F3"/>
    <w:rsid w:val="00636393"/>
    <w:rsid w:val="00637334"/>
    <w:rsid w:val="006403BD"/>
    <w:rsid w:val="00641411"/>
    <w:rsid w:val="0064167F"/>
    <w:rsid w:val="00641F5E"/>
    <w:rsid w:val="00643B5D"/>
    <w:rsid w:val="006458F4"/>
    <w:rsid w:val="0064612F"/>
    <w:rsid w:val="00652556"/>
    <w:rsid w:val="00653B85"/>
    <w:rsid w:val="0066026C"/>
    <w:rsid w:val="00663D21"/>
    <w:rsid w:val="0066672A"/>
    <w:rsid w:val="00670B3B"/>
    <w:rsid w:val="00671638"/>
    <w:rsid w:val="006717EB"/>
    <w:rsid w:val="00673D42"/>
    <w:rsid w:val="00674080"/>
    <w:rsid w:val="00674C33"/>
    <w:rsid w:val="0067645E"/>
    <w:rsid w:val="006778DA"/>
    <w:rsid w:val="00680B87"/>
    <w:rsid w:val="0068778C"/>
    <w:rsid w:val="00692D10"/>
    <w:rsid w:val="0069347A"/>
    <w:rsid w:val="006A1173"/>
    <w:rsid w:val="006A5552"/>
    <w:rsid w:val="006A5624"/>
    <w:rsid w:val="006A56B3"/>
    <w:rsid w:val="006B02A7"/>
    <w:rsid w:val="006B24A2"/>
    <w:rsid w:val="006B42DB"/>
    <w:rsid w:val="006B4E51"/>
    <w:rsid w:val="006B6A91"/>
    <w:rsid w:val="006B7968"/>
    <w:rsid w:val="006C01EE"/>
    <w:rsid w:val="006C03EE"/>
    <w:rsid w:val="006C11F3"/>
    <w:rsid w:val="006C2E26"/>
    <w:rsid w:val="006C38C3"/>
    <w:rsid w:val="006D25A1"/>
    <w:rsid w:val="006D2AFC"/>
    <w:rsid w:val="006D3F39"/>
    <w:rsid w:val="006D4926"/>
    <w:rsid w:val="006D7089"/>
    <w:rsid w:val="006D7B06"/>
    <w:rsid w:val="006E3F5B"/>
    <w:rsid w:val="006E5092"/>
    <w:rsid w:val="006E73D4"/>
    <w:rsid w:val="006F2CB9"/>
    <w:rsid w:val="006F2F6B"/>
    <w:rsid w:val="006F4267"/>
    <w:rsid w:val="00702A91"/>
    <w:rsid w:val="00711221"/>
    <w:rsid w:val="00711904"/>
    <w:rsid w:val="00714E74"/>
    <w:rsid w:val="007211BC"/>
    <w:rsid w:val="00722FA3"/>
    <w:rsid w:val="00725475"/>
    <w:rsid w:val="0072614B"/>
    <w:rsid w:val="00727AE8"/>
    <w:rsid w:val="0073347E"/>
    <w:rsid w:val="00733564"/>
    <w:rsid w:val="007340E7"/>
    <w:rsid w:val="007412ED"/>
    <w:rsid w:val="00742085"/>
    <w:rsid w:val="007453F2"/>
    <w:rsid w:val="00750978"/>
    <w:rsid w:val="00751327"/>
    <w:rsid w:val="00751A0E"/>
    <w:rsid w:val="0075254F"/>
    <w:rsid w:val="00752CDA"/>
    <w:rsid w:val="007579F1"/>
    <w:rsid w:val="0076212F"/>
    <w:rsid w:val="00763A13"/>
    <w:rsid w:val="0076462D"/>
    <w:rsid w:val="00764726"/>
    <w:rsid w:val="00767828"/>
    <w:rsid w:val="00767AF0"/>
    <w:rsid w:val="007700DD"/>
    <w:rsid w:val="007706E0"/>
    <w:rsid w:val="00772367"/>
    <w:rsid w:val="0077285E"/>
    <w:rsid w:val="00773EB3"/>
    <w:rsid w:val="00774E9E"/>
    <w:rsid w:val="0077509E"/>
    <w:rsid w:val="007821C0"/>
    <w:rsid w:val="007831B0"/>
    <w:rsid w:val="00783DCC"/>
    <w:rsid w:val="007876CB"/>
    <w:rsid w:val="00791BB2"/>
    <w:rsid w:val="007923F3"/>
    <w:rsid w:val="007930D2"/>
    <w:rsid w:val="00793FDB"/>
    <w:rsid w:val="00794730"/>
    <w:rsid w:val="00797AFE"/>
    <w:rsid w:val="007A5A34"/>
    <w:rsid w:val="007A745C"/>
    <w:rsid w:val="007B3264"/>
    <w:rsid w:val="007B76BF"/>
    <w:rsid w:val="007C71C8"/>
    <w:rsid w:val="007D428D"/>
    <w:rsid w:val="007D43AD"/>
    <w:rsid w:val="007D4FAD"/>
    <w:rsid w:val="007D5215"/>
    <w:rsid w:val="007E0007"/>
    <w:rsid w:val="007E0C1A"/>
    <w:rsid w:val="007E286C"/>
    <w:rsid w:val="007E4288"/>
    <w:rsid w:val="007E72BB"/>
    <w:rsid w:val="007E7C23"/>
    <w:rsid w:val="007E7C6C"/>
    <w:rsid w:val="007F05CD"/>
    <w:rsid w:val="007F0892"/>
    <w:rsid w:val="007F2D3D"/>
    <w:rsid w:val="007F449C"/>
    <w:rsid w:val="007F49DD"/>
    <w:rsid w:val="008021BF"/>
    <w:rsid w:val="00805127"/>
    <w:rsid w:val="00811C34"/>
    <w:rsid w:val="00816EC8"/>
    <w:rsid w:val="00820C8A"/>
    <w:rsid w:val="00821D63"/>
    <w:rsid w:val="00822D3D"/>
    <w:rsid w:val="00831FA5"/>
    <w:rsid w:val="00833BC3"/>
    <w:rsid w:val="00834548"/>
    <w:rsid w:val="008377D4"/>
    <w:rsid w:val="008379FA"/>
    <w:rsid w:val="00846858"/>
    <w:rsid w:val="00850AD3"/>
    <w:rsid w:val="00850EDD"/>
    <w:rsid w:val="0085336E"/>
    <w:rsid w:val="00853F7B"/>
    <w:rsid w:val="008544B8"/>
    <w:rsid w:val="00855642"/>
    <w:rsid w:val="00862459"/>
    <w:rsid w:val="00863C43"/>
    <w:rsid w:val="00867BFC"/>
    <w:rsid w:val="008720FD"/>
    <w:rsid w:val="0087394A"/>
    <w:rsid w:val="00873C4A"/>
    <w:rsid w:val="00875F37"/>
    <w:rsid w:val="00876BED"/>
    <w:rsid w:val="00877054"/>
    <w:rsid w:val="008811EC"/>
    <w:rsid w:val="0088123D"/>
    <w:rsid w:val="008910BF"/>
    <w:rsid w:val="00892E9D"/>
    <w:rsid w:val="00893715"/>
    <w:rsid w:val="00894F0E"/>
    <w:rsid w:val="008958B1"/>
    <w:rsid w:val="008959F6"/>
    <w:rsid w:val="008A30B1"/>
    <w:rsid w:val="008A36A8"/>
    <w:rsid w:val="008A56E1"/>
    <w:rsid w:val="008A60AE"/>
    <w:rsid w:val="008A6B4A"/>
    <w:rsid w:val="008A7246"/>
    <w:rsid w:val="008B2FC7"/>
    <w:rsid w:val="008B4712"/>
    <w:rsid w:val="008B5FF6"/>
    <w:rsid w:val="008C14E0"/>
    <w:rsid w:val="008C16EB"/>
    <w:rsid w:val="008C19DF"/>
    <w:rsid w:val="008C1CD8"/>
    <w:rsid w:val="008C1CE7"/>
    <w:rsid w:val="008C38C0"/>
    <w:rsid w:val="008D1CCC"/>
    <w:rsid w:val="008E0EE0"/>
    <w:rsid w:val="008E10B9"/>
    <w:rsid w:val="008E1ED2"/>
    <w:rsid w:val="008E2268"/>
    <w:rsid w:val="008E30AB"/>
    <w:rsid w:val="008E379C"/>
    <w:rsid w:val="008E387C"/>
    <w:rsid w:val="008E3D6D"/>
    <w:rsid w:val="008E76A1"/>
    <w:rsid w:val="008F0FDB"/>
    <w:rsid w:val="008F3F1B"/>
    <w:rsid w:val="008F4BE5"/>
    <w:rsid w:val="00906BC2"/>
    <w:rsid w:val="00910958"/>
    <w:rsid w:val="00913977"/>
    <w:rsid w:val="00917A5A"/>
    <w:rsid w:val="00920246"/>
    <w:rsid w:val="00923A67"/>
    <w:rsid w:val="0093346C"/>
    <w:rsid w:val="009355BF"/>
    <w:rsid w:val="009444D7"/>
    <w:rsid w:val="009450AB"/>
    <w:rsid w:val="00951B47"/>
    <w:rsid w:val="00956084"/>
    <w:rsid w:val="009636F7"/>
    <w:rsid w:val="009659DF"/>
    <w:rsid w:val="00965E74"/>
    <w:rsid w:val="00966753"/>
    <w:rsid w:val="00967B15"/>
    <w:rsid w:val="009713CE"/>
    <w:rsid w:val="00974B1E"/>
    <w:rsid w:val="00976CF4"/>
    <w:rsid w:val="00977178"/>
    <w:rsid w:val="009816B8"/>
    <w:rsid w:val="009819FE"/>
    <w:rsid w:val="00982E73"/>
    <w:rsid w:val="009837AA"/>
    <w:rsid w:val="00995E7A"/>
    <w:rsid w:val="00996962"/>
    <w:rsid w:val="009A399E"/>
    <w:rsid w:val="009B0E98"/>
    <w:rsid w:val="009C600C"/>
    <w:rsid w:val="009D2758"/>
    <w:rsid w:val="009D6764"/>
    <w:rsid w:val="009D7257"/>
    <w:rsid w:val="009D7850"/>
    <w:rsid w:val="009E201F"/>
    <w:rsid w:val="009E2CA0"/>
    <w:rsid w:val="009E5820"/>
    <w:rsid w:val="009E5B97"/>
    <w:rsid w:val="009E7EE2"/>
    <w:rsid w:val="009F5152"/>
    <w:rsid w:val="009F6015"/>
    <w:rsid w:val="009F6310"/>
    <w:rsid w:val="009F6F17"/>
    <w:rsid w:val="009F7C10"/>
    <w:rsid w:val="00A020E2"/>
    <w:rsid w:val="00A036D0"/>
    <w:rsid w:val="00A03B7A"/>
    <w:rsid w:val="00A03EF8"/>
    <w:rsid w:val="00A054B0"/>
    <w:rsid w:val="00A078B3"/>
    <w:rsid w:val="00A0798F"/>
    <w:rsid w:val="00A07ABC"/>
    <w:rsid w:val="00A11690"/>
    <w:rsid w:val="00A12CF6"/>
    <w:rsid w:val="00A15336"/>
    <w:rsid w:val="00A21F73"/>
    <w:rsid w:val="00A33E0F"/>
    <w:rsid w:val="00A350DB"/>
    <w:rsid w:val="00A416DD"/>
    <w:rsid w:val="00A45657"/>
    <w:rsid w:val="00A45CDC"/>
    <w:rsid w:val="00A47ED9"/>
    <w:rsid w:val="00A506F7"/>
    <w:rsid w:val="00A544C5"/>
    <w:rsid w:val="00A655C9"/>
    <w:rsid w:val="00A67C4F"/>
    <w:rsid w:val="00A725E6"/>
    <w:rsid w:val="00A73BA3"/>
    <w:rsid w:val="00A75783"/>
    <w:rsid w:val="00A77E67"/>
    <w:rsid w:val="00A823EA"/>
    <w:rsid w:val="00A82E23"/>
    <w:rsid w:val="00A83D13"/>
    <w:rsid w:val="00A84B34"/>
    <w:rsid w:val="00A869A1"/>
    <w:rsid w:val="00A942C3"/>
    <w:rsid w:val="00A947FB"/>
    <w:rsid w:val="00A94E3D"/>
    <w:rsid w:val="00A95164"/>
    <w:rsid w:val="00A976F0"/>
    <w:rsid w:val="00AA2B17"/>
    <w:rsid w:val="00AA32EC"/>
    <w:rsid w:val="00AA5327"/>
    <w:rsid w:val="00AA649A"/>
    <w:rsid w:val="00AA715A"/>
    <w:rsid w:val="00AB0935"/>
    <w:rsid w:val="00AB4111"/>
    <w:rsid w:val="00AC0024"/>
    <w:rsid w:val="00AC0CD8"/>
    <w:rsid w:val="00AC4D5E"/>
    <w:rsid w:val="00AC5E62"/>
    <w:rsid w:val="00AD3355"/>
    <w:rsid w:val="00AE0123"/>
    <w:rsid w:val="00AE3A86"/>
    <w:rsid w:val="00AE4FEB"/>
    <w:rsid w:val="00AE7364"/>
    <w:rsid w:val="00AF1D6B"/>
    <w:rsid w:val="00AF3BCF"/>
    <w:rsid w:val="00AF5A50"/>
    <w:rsid w:val="00B00473"/>
    <w:rsid w:val="00B0269E"/>
    <w:rsid w:val="00B026E1"/>
    <w:rsid w:val="00B0501C"/>
    <w:rsid w:val="00B10E12"/>
    <w:rsid w:val="00B1650A"/>
    <w:rsid w:val="00B17566"/>
    <w:rsid w:val="00B26EBF"/>
    <w:rsid w:val="00B34BF5"/>
    <w:rsid w:val="00B36465"/>
    <w:rsid w:val="00B44220"/>
    <w:rsid w:val="00B44AC7"/>
    <w:rsid w:val="00B44ADE"/>
    <w:rsid w:val="00B46B26"/>
    <w:rsid w:val="00B5301A"/>
    <w:rsid w:val="00B56FB6"/>
    <w:rsid w:val="00B5738E"/>
    <w:rsid w:val="00B574D7"/>
    <w:rsid w:val="00B605BF"/>
    <w:rsid w:val="00B60AE1"/>
    <w:rsid w:val="00B663D5"/>
    <w:rsid w:val="00B678CF"/>
    <w:rsid w:val="00B71568"/>
    <w:rsid w:val="00B742FC"/>
    <w:rsid w:val="00B83640"/>
    <w:rsid w:val="00B862A4"/>
    <w:rsid w:val="00B943E8"/>
    <w:rsid w:val="00BA0448"/>
    <w:rsid w:val="00BA3B83"/>
    <w:rsid w:val="00BC5D8A"/>
    <w:rsid w:val="00BD1940"/>
    <w:rsid w:val="00BD4B50"/>
    <w:rsid w:val="00BD6451"/>
    <w:rsid w:val="00BE04CE"/>
    <w:rsid w:val="00BE1F24"/>
    <w:rsid w:val="00BE353C"/>
    <w:rsid w:val="00BE5F70"/>
    <w:rsid w:val="00BF1686"/>
    <w:rsid w:val="00BF6E55"/>
    <w:rsid w:val="00BF7099"/>
    <w:rsid w:val="00BF7E25"/>
    <w:rsid w:val="00C0290D"/>
    <w:rsid w:val="00C02E54"/>
    <w:rsid w:val="00C03714"/>
    <w:rsid w:val="00C10A65"/>
    <w:rsid w:val="00C12061"/>
    <w:rsid w:val="00C12B24"/>
    <w:rsid w:val="00C1315D"/>
    <w:rsid w:val="00C2210A"/>
    <w:rsid w:val="00C235DA"/>
    <w:rsid w:val="00C27681"/>
    <w:rsid w:val="00C342C0"/>
    <w:rsid w:val="00C35C1D"/>
    <w:rsid w:val="00C40504"/>
    <w:rsid w:val="00C4131E"/>
    <w:rsid w:val="00C42EA8"/>
    <w:rsid w:val="00C43111"/>
    <w:rsid w:val="00C443D1"/>
    <w:rsid w:val="00C45F0D"/>
    <w:rsid w:val="00C45FED"/>
    <w:rsid w:val="00C461B8"/>
    <w:rsid w:val="00C46FBB"/>
    <w:rsid w:val="00C51987"/>
    <w:rsid w:val="00C52195"/>
    <w:rsid w:val="00C60DC8"/>
    <w:rsid w:val="00C67219"/>
    <w:rsid w:val="00C720F9"/>
    <w:rsid w:val="00C7478E"/>
    <w:rsid w:val="00C82B5D"/>
    <w:rsid w:val="00C84740"/>
    <w:rsid w:val="00C86072"/>
    <w:rsid w:val="00C86F5A"/>
    <w:rsid w:val="00C92760"/>
    <w:rsid w:val="00C94353"/>
    <w:rsid w:val="00CA0785"/>
    <w:rsid w:val="00CA7C1E"/>
    <w:rsid w:val="00CB595C"/>
    <w:rsid w:val="00CC2604"/>
    <w:rsid w:val="00CC61B6"/>
    <w:rsid w:val="00CD6E76"/>
    <w:rsid w:val="00CD718E"/>
    <w:rsid w:val="00CE0084"/>
    <w:rsid w:val="00CE2B01"/>
    <w:rsid w:val="00CE32CB"/>
    <w:rsid w:val="00CE37BD"/>
    <w:rsid w:val="00CE43A0"/>
    <w:rsid w:val="00CE7E56"/>
    <w:rsid w:val="00CF5D14"/>
    <w:rsid w:val="00CF63A8"/>
    <w:rsid w:val="00CF728E"/>
    <w:rsid w:val="00CF79EF"/>
    <w:rsid w:val="00CF7DD9"/>
    <w:rsid w:val="00D002E2"/>
    <w:rsid w:val="00D00A7F"/>
    <w:rsid w:val="00D00F8B"/>
    <w:rsid w:val="00D01893"/>
    <w:rsid w:val="00D028FB"/>
    <w:rsid w:val="00D02DF8"/>
    <w:rsid w:val="00D10EE6"/>
    <w:rsid w:val="00D12BBA"/>
    <w:rsid w:val="00D13593"/>
    <w:rsid w:val="00D13C66"/>
    <w:rsid w:val="00D233FB"/>
    <w:rsid w:val="00D26CEB"/>
    <w:rsid w:val="00D3004A"/>
    <w:rsid w:val="00D33196"/>
    <w:rsid w:val="00D33489"/>
    <w:rsid w:val="00D349DC"/>
    <w:rsid w:val="00D34BAD"/>
    <w:rsid w:val="00D356AE"/>
    <w:rsid w:val="00D402EB"/>
    <w:rsid w:val="00D41028"/>
    <w:rsid w:val="00D4108A"/>
    <w:rsid w:val="00D45856"/>
    <w:rsid w:val="00D45CAB"/>
    <w:rsid w:val="00D501DD"/>
    <w:rsid w:val="00D5720E"/>
    <w:rsid w:val="00D57314"/>
    <w:rsid w:val="00D6015D"/>
    <w:rsid w:val="00D65A7F"/>
    <w:rsid w:val="00D7539F"/>
    <w:rsid w:val="00D7598D"/>
    <w:rsid w:val="00D77414"/>
    <w:rsid w:val="00D85F2E"/>
    <w:rsid w:val="00D907C0"/>
    <w:rsid w:val="00D92B9F"/>
    <w:rsid w:val="00D92F3B"/>
    <w:rsid w:val="00D952D8"/>
    <w:rsid w:val="00D95C6F"/>
    <w:rsid w:val="00D962D5"/>
    <w:rsid w:val="00D971A1"/>
    <w:rsid w:val="00D9770B"/>
    <w:rsid w:val="00DA0FCE"/>
    <w:rsid w:val="00DA49C3"/>
    <w:rsid w:val="00DA4D88"/>
    <w:rsid w:val="00DA76EC"/>
    <w:rsid w:val="00DB43F8"/>
    <w:rsid w:val="00DB49D6"/>
    <w:rsid w:val="00DB5A99"/>
    <w:rsid w:val="00DB614A"/>
    <w:rsid w:val="00DC0A93"/>
    <w:rsid w:val="00DC1086"/>
    <w:rsid w:val="00DC17B0"/>
    <w:rsid w:val="00DC302D"/>
    <w:rsid w:val="00DC4D7B"/>
    <w:rsid w:val="00DC53A5"/>
    <w:rsid w:val="00DC5A65"/>
    <w:rsid w:val="00DC6A37"/>
    <w:rsid w:val="00DD02FC"/>
    <w:rsid w:val="00DD6740"/>
    <w:rsid w:val="00DD7BDB"/>
    <w:rsid w:val="00DE2D42"/>
    <w:rsid w:val="00DF455E"/>
    <w:rsid w:val="00DF465F"/>
    <w:rsid w:val="00E0205D"/>
    <w:rsid w:val="00E02C1C"/>
    <w:rsid w:val="00E11B5A"/>
    <w:rsid w:val="00E21845"/>
    <w:rsid w:val="00E27BDE"/>
    <w:rsid w:val="00E30FE7"/>
    <w:rsid w:val="00E31F64"/>
    <w:rsid w:val="00E35952"/>
    <w:rsid w:val="00E402B1"/>
    <w:rsid w:val="00E40CB1"/>
    <w:rsid w:val="00E45BBD"/>
    <w:rsid w:val="00E52724"/>
    <w:rsid w:val="00E61DFA"/>
    <w:rsid w:val="00E623E8"/>
    <w:rsid w:val="00E632E0"/>
    <w:rsid w:val="00E73490"/>
    <w:rsid w:val="00E75629"/>
    <w:rsid w:val="00E769EB"/>
    <w:rsid w:val="00E76BE8"/>
    <w:rsid w:val="00E809BD"/>
    <w:rsid w:val="00E82AEA"/>
    <w:rsid w:val="00E82B44"/>
    <w:rsid w:val="00E8351B"/>
    <w:rsid w:val="00E83F51"/>
    <w:rsid w:val="00E8562A"/>
    <w:rsid w:val="00E87B75"/>
    <w:rsid w:val="00E91C6F"/>
    <w:rsid w:val="00E9553D"/>
    <w:rsid w:val="00E97165"/>
    <w:rsid w:val="00EA3667"/>
    <w:rsid w:val="00EA3AC6"/>
    <w:rsid w:val="00EA4786"/>
    <w:rsid w:val="00EA6887"/>
    <w:rsid w:val="00EA710F"/>
    <w:rsid w:val="00EB26E6"/>
    <w:rsid w:val="00EB5E80"/>
    <w:rsid w:val="00EB6149"/>
    <w:rsid w:val="00EC3D30"/>
    <w:rsid w:val="00EC4EA9"/>
    <w:rsid w:val="00EC62F6"/>
    <w:rsid w:val="00EC66AA"/>
    <w:rsid w:val="00EC771B"/>
    <w:rsid w:val="00ED1546"/>
    <w:rsid w:val="00ED3731"/>
    <w:rsid w:val="00ED63F3"/>
    <w:rsid w:val="00EE35D7"/>
    <w:rsid w:val="00EE62F2"/>
    <w:rsid w:val="00EF0CC5"/>
    <w:rsid w:val="00EF0F72"/>
    <w:rsid w:val="00EF4ADE"/>
    <w:rsid w:val="00EF4FF2"/>
    <w:rsid w:val="00EF526B"/>
    <w:rsid w:val="00EF6502"/>
    <w:rsid w:val="00F00491"/>
    <w:rsid w:val="00F02526"/>
    <w:rsid w:val="00F03754"/>
    <w:rsid w:val="00F06F55"/>
    <w:rsid w:val="00F110CE"/>
    <w:rsid w:val="00F15201"/>
    <w:rsid w:val="00F21926"/>
    <w:rsid w:val="00F21B66"/>
    <w:rsid w:val="00F249DB"/>
    <w:rsid w:val="00F24F00"/>
    <w:rsid w:val="00F26A43"/>
    <w:rsid w:val="00F3155D"/>
    <w:rsid w:val="00F31563"/>
    <w:rsid w:val="00F31CE5"/>
    <w:rsid w:val="00F366DA"/>
    <w:rsid w:val="00F367A0"/>
    <w:rsid w:val="00F3686F"/>
    <w:rsid w:val="00F37AA5"/>
    <w:rsid w:val="00F556E3"/>
    <w:rsid w:val="00F56083"/>
    <w:rsid w:val="00F565EB"/>
    <w:rsid w:val="00F579B4"/>
    <w:rsid w:val="00F60CAD"/>
    <w:rsid w:val="00F62603"/>
    <w:rsid w:val="00F63C7A"/>
    <w:rsid w:val="00F6594D"/>
    <w:rsid w:val="00F65C61"/>
    <w:rsid w:val="00F71E81"/>
    <w:rsid w:val="00F7331B"/>
    <w:rsid w:val="00F7569C"/>
    <w:rsid w:val="00F82391"/>
    <w:rsid w:val="00F8269F"/>
    <w:rsid w:val="00F82D72"/>
    <w:rsid w:val="00F843DD"/>
    <w:rsid w:val="00F86492"/>
    <w:rsid w:val="00F93342"/>
    <w:rsid w:val="00F9354F"/>
    <w:rsid w:val="00F9443F"/>
    <w:rsid w:val="00F9528A"/>
    <w:rsid w:val="00FA0670"/>
    <w:rsid w:val="00FA100C"/>
    <w:rsid w:val="00FA21E3"/>
    <w:rsid w:val="00FA38DC"/>
    <w:rsid w:val="00FA7727"/>
    <w:rsid w:val="00FB2393"/>
    <w:rsid w:val="00FB2906"/>
    <w:rsid w:val="00FB3616"/>
    <w:rsid w:val="00FB39CE"/>
    <w:rsid w:val="00FB61E0"/>
    <w:rsid w:val="00FC2B9E"/>
    <w:rsid w:val="00FC4A7B"/>
    <w:rsid w:val="00FC5D5F"/>
    <w:rsid w:val="00FC65D3"/>
    <w:rsid w:val="00FC6F96"/>
    <w:rsid w:val="00FC7EA7"/>
    <w:rsid w:val="00FD07CA"/>
    <w:rsid w:val="00FD09E2"/>
    <w:rsid w:val="00FD4906"/>
    <w:rsid w:val="00FD5034"/>
    <w:rsid w:val="00FD731D"/>
    <w:rsid w:val="00FE067C"/>
    <w:rsid w:val="00FE2333"/>
    <w:rsid w:val="00FE29CC"/>
    <w:rsid w:val="00FE3860"/>
    <w:rsid w:val="00FE43BC"/>
    <w:rsid w:val="00FE686C"/>
    <w:rsid w:val="00FF0405"/>
    <w:rsid w:val="00FF2FD6"/>
    <w:rsid w:val="00FF7D35"/>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pPr>
        <w:spacing w:before="120"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B47"/>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ind w:left="264" w:hanging="264"/>
    </w:pPr>
  </w:style>
  <w:style w:type="paragraph" w:styleId="NormalWeb">
    <w:name w:val="Normal (Web)"/>
    <w:basedOn w:val="Normal"/>
    <w:uiPriority w:val="99"/>
    <w:unhideWhenUsed/>
    <w:rsid w:val="00205A2D"/>
    <w:pPr>
      <w:spacing w:before="100" w:beforeAutospacing="1" w:after="100" w:afterAutospacing="1"/>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 w:type="character" w:styleId="Hipervnculovisitado">
    <w:name w:val="FollowedHyperlink"/>
    <w:basedOn w:val="Fuentedeprrafopredeter"/>
    <w:uiPriority w:val="99"/>
    <w:semiHidden/>
    <w:unhideWhenUsed/>
    <w:rsid w:val="0035665A"/>
    <w:rPr>
      <w:color w:val="954F72" w:themeColor="followedHyperlink"/>
      <w:u w:val="single"/>
    </w:rPr>
  </w:style>
  <w:style w:type="character" w:styleId="CdigoHTML">
    <w:name w:val="HTML Code"/>
    <w:basedOn w:val="Fuentedeprrafopredeter"/>
    <w:uiPriority w:val="99"/>
    <w:semiHidden/>
    <w:unhideWhenUsed/>
    <w:rsid w:val="00641F5E"/>
    <w:rPr>
      <w:rFonts w:ascii="Courier New" w:eastAsia="Times New Roman" w:hAnsi="Courier New" w:cs="Courier New"/>
      <w:sz w:val="20"/>
      <w:szCs w:val="20"/>
    </w:rPr>
  </w:style>
  <w:style w:type="character" w:styleId="Textodelmarcadordeposicin">
    <w:name w:val="Placeholder Text"/>
    <w:basedOn w:val="Fuentedeprrafopredeter"/>
    <w:uiPriority w:val="99"/>
    <w:semiHidden/>
    <w:rsid w:val="00CF63A8"/>
    <w:rPr>
      <w:color w:val="666666"/>
    </w:rPr>
  </w:style>
  <w:style w:type="paragraph" w:styleId="HTMLconformatoprevio">
    <w:name w:val="HTML Preformatted"/>
    <w:basedOn w:val="Normal"/>
    <w:link w:val="HTMLconformatoprevioCar"/>
    <w:uiPriority w:val="99"/>
    <w:semiHidden/>
    <w:unhideWhenUsed/>
    <w:rsid w:val="002B3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2B37EB"/>
    <w:rPr>
      <w:rFonts w:ascii="Courier New" w:eastAsia="Times New Roman" w:hAnsi="Courier New" w:cs="Courier New"/>
    </w:rPr>
  </w:style>
  <w:style w:type="character" w:styleId="Textoennegrita">
    <w:name w:val="Strong"/>
    <w:basedOn w:val="Fuentedeprrafopredeter"/>
    <w:uiPriority w:val="22"/>
    <w:qFormat/>
    <w:rsid w:val="002B37E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4328">
      <w:bodyDiv w:val="1"/>
      <w:marLeft w:val="0"/>
      <w:marRight w:val="0"/>
      <w:marTop w:val="0"/>
      <w:marBottom w:val="0"/>
      <w:divBdr>
        <w:top w:val="none" w:sz="0" w:space="0" w:color="auto"/>
        <w:left w:val="none" w:sz="0" w:space="0" w:color="auto"/>
        <w:bottom w:val="none" w:sz="0" w:space="0" w:color="auto"/>
        <w:right w:val="none" w:sz="0" w:space="0" w:color="auto"/>
      </w:divBdr>
    </w:div>
    <w:div w:id="21974843">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84109602">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283771796">
      <w:bodyDiv w:val="1"/>
      <w:marLeft w:val="0"/>
      <w:marRight w:val="0"/>
      <w:marTop w:val="0"/>
      <w:marBottom w:val="0"/>
      <w:divBdr>
        <w:top w:val="none" w:sz="0" w:space="0" w:color="auto"/>
        <w:left w:val="none" w:sz="0" w:space="0" w:color="auto"/>
        <w:bottom w:val="none" w:sz="0" w:space="0" w:color="auto"/>
        <w:right w:val="none" w:sz="0" w:space="0" w:color="auto"/>
      </w:divBdr>
    </w:div>
    <w:div w:id="366150616">
      <w:bodyDiv w:val="1"/>
      <w:marLeft w:val="0"/>
      <w:marRight w:val="0"/>
      <w:marTop w:val="0"/>
      <w:marBottom w:val="0"/>
      <w:divBdr>
        <w:top w:val="none" w:sz="0" w:space="0" w:color="auto"/>
        <w:left w:val="none" w:sz="0" w:space="0" w:color="auto"/>
        <w:bottom w:val="none" w:sz="0" w:space="0" w:color="auto"/>
        <w:right w:val="none" w:sz="0" w:space="0" w:color="auto"/>
      </w:divBdr>
      <w:divsChild>
        <w:div w:id="57636158">
          <w:marLeft w:val="640"/>
          <w:marRight w:val="0"/>
          <w:marTop w:val="0"/>
          <w:marBottom w:val="0"/>
          <w:divBdr>
            <w:top w:val="none" w:sz="0" w:space="0" w:color="auto"/>
            <w:left w:val="none" w:sz="0" w:space="0" w:color="auto"/>
            <w:bottom w:val="none" w:sz="0" w:space="0" w:color="auto"/>
            <w:right w:val="none" w:sz="0" w:space="0" w:color="auto"/>
          </w:divBdr>
        </w:div>
      </w:divsChild>
    </w:div>
    <w:div w:id="421797515">
      <w:bodyDiv w:val="1"/>
      <w:marLeft w:val="0"/>
      <w:marRight w:val="0"/>
      <w:marTop w:val="0"/>
      <w:marBottom w:val="0"/>
      <w:divBdr>
        <w:top w:val="none" w:sz="0" w:space="0" w:color="auto"/>
        <w:left w:val="none" w:sz="0" w:space="0" w:color="auto"/>
        <w:bottom w:val="none" w:sz="0" w:space="0" w:color="auto"/>
        <w:right w:val="none" w:sz="0" w:space="0" w:color="auto"/>
      </w:divBdr>
      <w:divsChild>
        <w:div w:id="726994986">
          <w:marLeft w:val="0"/>
          <w:marRight w:val="0"/>
          <w:marTop w:val="0"/>
          <w:marBottom w:val="0"/>
          <w:divBdr>
            <w:top w:val="none" w:sz="0" w:space="0" w:color="auto"/>
            <w:left w:val="none" w:sz="0" w:space="0" w:color="auto"/>
            <w:bottom w:val="none" w:sz="0" w:space="0" w:color="auto"/>
            <w:right w:val="none" w:sz="0" w:space="0" w:color="auto"/>
          </w:divBdr>
          <w:divsChild>
            <w:div w:id="680158256">
              <w:marLeft w:val="0"/>
              <w:marRight w:val="0"/>
              <w:marTop w:val="0"/>
              <w:marBottom w:val="0"/>
              <w:divBdr>
                <w:top w:val="none" w:sz="0" w:space="0" w:color="auto"/>
                <w:left w:val="none" w:sz="0" w:space="0" w:color="auto"/>
                <w:bottom w:val="none" w:sz="0" w:space="0" w:color="auto"/>
                <w:right w:val="none" w:sz="0" w:space="0" w:color="auto"/>
              </w:divBdr>
              <w:divsChild>
                <w:div w:id="575942820">
                  <w:marLeft w:val="0"/>
                  <w:marRight w:val="0"/>
                  <w:marTop w:val="0"/>
                  <w:marBottom w:val="0"/>
                  <w:divBdr>
                    <w:top w:val="none" w:sz="0" w:space="0" w:color="auto"/>
                    <w:left w:val="none" w:sz="0" w:space="0" w:color="auto"/>
                    <w:bottom w:val="none" w:sz="0" w:space="0" w:color="auto"/>
                    <w:right w:val="none" w:sz="0" w:space="0" w:color="auto"/>
                  </w:divBdr>
                  <w:divsChild>
                    <w:div w:id="112573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917248">
      <w:bodyDiv w:val="1"/>
      <w:marLeft w:val="0"/>
      <w:marRight w:val="0"/>
      <w:marTop w:val="0"/>
      <w:marBottom w:val="0"/>
      <w:divBdr>
        <w:top w:val="none" w:sz="0" w:space="0" w:color="auto"/>
        <w:left w:val="none" w:sz="0" w:space="0" w:color="auto"/>
        <w:bottom w:val="none" w:sz="0" w:space="0" w:color="auto"/>
        <w:right w:val="none" w:sz="0" w:space="0" w:color="auto"/>
      </w:divBdr>
    </w:div>
    <w:div w:id="442191029">
      <w:bodyDiv w:val="1"/>
      <w:marLeft w:val="0"/>
      <w:marRight w:val="0"/>
      <w:marTop w:val="0"/>
      <w:marBottom w:val="0"/>
      <w:divBdr>
        <w:top w:val="none" w:sz="0" w:space="0" w:color="auto"/>
        <w:left w:val="none" w:sz="0" w:space="0" w:color="auto"/>
        <w:bottom w:val="none" w:sz="0" w:space="0" w:color="auto"/>
        <w:right w:val="none" w:sz="0" w:space="0" w:color="auto"/>
      </w:divBdr>
    </w:div>
    <w:div w:id="450511938">
      <w:bodyDiv w:val="1"/>
      <w:marLeft w:val="0"/>
      <w:marRight w:val="0"/>
      <w:marTop w:val="0"/>
      <w:marBottom w:val="0"/>
      <w:divBdr>
        <w:top w:val="none" w:sz="0" w:space="0" w:color="auto"/>
        <w:left w:val="none" w:sz="0" w:space="0" w:color="auto"/>
        <w:bottom w:val="none" w:sz="0" w:space="0" w:color="auto"/>
        <w:right w:val="none" w:sz="0" w:space="0" w:color="auto"/>
      </w:divBdr>
    </w:div>
    <w:div w:id="590772677">
      <w:bodyDiv w:val="1"/>
      <w:marLeft w:val="0"/>
      <w:marRight w:val="0"/>
      <w:marTop w:val="0"/>
      <w:marBottom w:val="0"/>
      <w:divBdr>
        <w:top w:val="none" w:sz="0" w:space="0" w:color="auto"/>
        <w:left w:val="none" w:sz="0" w:space="0" w:color="auto"/>
        <w:bottom w:val="none" w:sz="0" w:space="0" w:color="auto"/>
        <w:right w:val="none" w:sz="0" w:space="0" w:color="auto"/>
      </w:divBdr>
    </w:div>
    <w:div w:id="658919677">
      <w:bodyDiv w:val="1"/>
      <w:marLeft w:val="0"/>
      <w:marRight w:val="0"/>
      <w:marTop w:val="0"/>
      <w:marBottom w:val="0"/>
      <w:divBdr>
        <w:top w:val="none" w:sz="0" w:space="0" w:color="auto"/>
        <w:left w:val="none" w:sz="0" w:space="0" w:color="auto"/>
        <w:bottom w:val="none" w:sz="0" w:space="0" w:color="auto"/>
        <w:right w:val="none" w:sz="0" w:space="0" w:color="auto"/>
      </w:divBdr>
    </w:div>
    <w:div w:id="674920151">
      <w:bodyDiv w:val="1"/>
      <w:marLeft w:val="0"/>
      <w:marRight w:val="0"/>
      <w:marTop w:val="0"/>
      <w:marBottom w:val="0"/>
      <w:divBdr>
        <w:top w:val="none" w:sz="0" w:space="0" w:color="auto"/>
        <w:left w:val="none" w:sz="0" w:space="0" w:color="auto"/>
        <w:bottom w:val="none" w:sz="0" w:space="0" w:color="auto"/>
        <w:right w:val="none" w:sz="0" w:space="0" w:color="auto"/>
      </w:divBdr>
      <w:divsChild>
        <w:div w:id="2115436900">
          <w:marLeft w:val="480"/>
          <w:marRight w:val="0"/>
          <w:marTop w:val="0"/>
          <w:marBottom w:val="0"/>
          <w:divBdr>
            <w:top w:val="none" w:sz="0" w:space="0" w:color="auto"/>
            <w:left w:val="none" w:sz="0" w:space="0" w:color="auto"/>
            <w:bottom w:val="none" w:sz="0" w:space="0" w:color="auto"/>
            <w:right w:val="none" w:sz="0" w:space="0" w:color="auto"/>
          </w:divBdr>
        </w:div>
      </w:divsChild>
    </w:div>
    <w:div w:id="694963053">
      <w:bodyDiv w:val="1"/>
      <w:marLeft w:val="0"/>
      <w:marRight w:val="0"/>
      <w:marTop w:val="0"/>
      <w:marBottom w:val="0"/>
      <w:divBdr>
        <w:top w:val="none" w:sz="0" w:space="0" w:color="auto"/>
        <w:left w:val="none" w:sz="0" w:space="0" w:color="auto"/>
        <w:bottom w:val="none" w:sz="0" w:space="0" w:color="auto"/>
        <w:right w:val="none" w:sz="0" w:space="0" w:color="auto"/>
      </w:divBdr>
    </w:div>
    <w:div w:id="765926209">
      <w:bodyDiv w:val="1"/>
      <w:marLeft w:val="0"/>
      <w:marRight w:val="0"/>
      <w:marTop w:val="0"/>
      <w:marBottom w:val="0"/>
      <w:divBdr>
        <w:top w:val="none" w:sz="0" w:space="0" w:color="auto"/>
        <w:left w:val="none" w:sz="0" w:space="0" w:color="auto"/>
        <w:bottom w:val="none" w:sz="0" w:space="0" w:color="auto"/>
        <w:right w:val="none" w:sz="0" w:space="0" w:color="auto"/>
      </w:divBdr>
    </w:div>
    <w:div w:id="777066737">
      <w:bodyDiv w:val="1"/>
      <w:marLeft w:val="0"/>
      <w:marRight w:val="0"/>
      <w:marTop w:val="0"/>
      <w:marBottom w:val="0"/>
      <w:divBdr>
        <w:top w:val="none" w:sz="0" w:space="0" w:color="auto"/>
        <w:left w:val="none" w:sz="0" w:space="0" w:color="auto"/>
        <w:bottom w:val="none" w:sz="0" w:space="0" w:color="auto"/>
        <w:right w:val="none" w:sz="0" w:space="0" w:color="auto"/>
      </w:divBdr>
    </w:div>
    <w:div w:id="858465854">
      <w:bodyDiv w:val="1"/>
      <w:marLeft w:val="0"/>
      <w:marRight w:val="0"/>
      <w:marTop w:val="0"/>
      <w:marBottom w:val="0"/>
      <w:divBdr>
        <w:top w:val="none" w:sz="0" w:space="0" w:color="auto"/>
        <w:left w:val="none" w:sz="0" w:space="0" w:color="auto"/>
        <w:bottom w:val="none" w:sz="0" w:space="0" w:color="auto"/>
        <w:right w:val="none" w:sz="0" w:space="0" w:color="auto"/>
      </w:divBdr>
      <w:divsChild>
        <w:div w:id="46880284">
          <w:marLeft w:val="640"/>
          <w:marRight w:val="0"/>
          <w:marTop w:val="0"/>
          <w:marBottom w:val="0"/>
          <w:divBdr>
            <w:top w:val="none" w:sz="0" w:space="0" w:color="auto"/>
            <w:left w:val="none" w:sz="0" w:space="0" w:color="auto"/>
            <w:bottom w:val="none" w:sz="0" w:space="0" w:color="auto"/>
            <w:right w:val="none" w:sz="0" w:space="0" w:color="auto"/>
          </w:divBdr>
        </w:div>
      </w:divsChild>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56510911">
      <w:bodyDiv w:val="1"/>
      <w:marLeft w:val="0"/>
      <w:marRight w:val="0"/>
      <w:marTop w:val="0"/>
      <w:marBottom w:val="0"/>
      <w:divBdr>
        <w:top w:val="none" w:sz="0" w:space="0" w:color="auto"/>
        <w:left w:val="none" w:sz="0" w:space="0" w:color="auto"/>
        <w:bottom w:val="none" w:sz="0" w:space="0" w:color="auto"/>
        <w:right w:val="none" w:sz="0" w:space="0" w:color="auto"/>
      </w:divBdr>
    </w:div>
    <w:div w:id="1074206406">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143816071">
      <w:bodyDiv w:val="1"/>
      <w:marLeft w:val="0"/>
      <w:marRight w:val="0"/>
      <w:marTop w:val="0"/>
      <w:marBottom w:val="0"/>
      <w:divBdr>
        <w:top w:val="none" w:sz="0" w:space="0" w:color="auto"/>
        <w:left w:val="none" w:sz="0" w:space="0" w:color="auto"/>
        <w:bottom w:val="none" w:sz="0" w:space="0" w:color="auto"/>
        <w:right w:val="none" w:sz="0" w:space="0" w:color="auto"/>
      </w:divBdr>
    </w:div>
    <w:div w:id="1217157936">
      <w:bodyDiv w:val="1"/>
      <w:marLeft w:val="0"/>
      <w:marRight w:val="0"/>
      <w:marTop w:val="0"/>
      <w:marBottom w:val="0"/>
      <w:divBdr>
        <w:top w:val="none" w:sz="0" w:space="0" w:color="auto"/>
        <w:left w:val="none" w:sz="0" w:space="0" w:color="auto"/>
        <w:bottom w:val="none" w:sz="0" w:space="0" w:color="auto"/>
        <w:right w:val="none" w:sz="0" w:space="0" w:color="auto"/>
      </w:divBdr>
      <w:divsChild>
        <w:div w:id="409959965">
          <w:marLeft w:val="0"/>
          <w:marRight w:val="0"/>
          <w:marTop w:val="0"/>
          <w:marBottom w:val="0"/>
          <w:divBdr>
            <w:top w:val="none" w:sz="0" w:space="0" w:color="auto"/>
            <w:left w:val="none" w:sz="0" w:space="0" w:color="auto"/>
            <w:bottom w:val="none" w:sz="0" w:space="0" w:color="auto"/>
            <w:right w:val="none" w:sz="0" w:space="0" w:color="auto"/>
          </w:divBdr>
        </w:div>
      </w:divsChild>
    </w:div>
    <w:div w:id="1267690074">
      <w:bodyDiv w:val="1"/>
      <w:marLeft w:val="0"/>
      <w:marRight w:val="0"/>
      <w:marTop w:val="0"/>
      <w:marBottom w:val="0"/>
      <w:divBdr>
        <w:top w:val="none" w:sz="0" w:space="0" w:color="auto"/>
        <w:left w:val="none" w:sz="0" w:space="0" w:color="auto"/>
        <w:bottom w:val="none" w:sz="0" w:space="0" w:color="auto"/>
        <w:right w:val="none" w:sz="0" w:space="0" w:color="auto"/>
      </w:divBdr>
      <w:divsChild>
        <w:div w:id="1481920221">
          <w:marLeft w:val="480"/>
          <w:marRight w:val="0"/>
          <w:marTop w:val="0"/>
          <w:marBottom w:val="0"/>
          <w:divBdr>
            <w:top w:val="none" w:sz="0" w:space="0" w:color="auto"/>
            <w:left w:val="none" w:sz="0" w:space="0" w:color="auto"/>
            <w:bottom w:val="none" w:sz="0" w:space="0" w:color="auto"/>
            <w:right w:val="none" w:sz="0" w:space="0" w:color="auto"/>
          </w:divBdr>
        </w:div>
      </w:divsChild>
    </w:div>
    <w:div w:id="1313026911">
      <w:bodyDiv w:val="1"/>
      <w:marLeft w:val="0"/>
      <w:marRight w:val="0"/>
      <w:marTop w:val="0"/>
      <w:marBottom w:val="0"/>
      <w:divBdr>
        <w:top w:val="none" w:sz="0" w:space="0" w:color="auto"/>
        <w:left w:val="none" w:sz="0" w:space="0" w:color="auto"/>
        <w:bottom w:val="none" w:sz="0" w:space="0" w:color="auto"/>
        <w:right w:val="none" w:sz="0" w:space="0" w:color="auto"/>
      </w:divBdr>
      <w:divsChild>
        <w:div w:id="641423991">
          <w:marLeft w:val="0"/>
          <w:marRight w:val="0"/>
          <w:marTop w:val="0"/>
          <w:marBottom w:val="0"/>
          <w:divBdr>
            <w:top w:val="none" w:sz="0" w:space="0" w:color="auto"/>
            <w:left w:val="none" w:sz="0" w:space="0" w:color="auto"/>
            <w:bottom w:val="none" w:sz="0" w:space="0" w:color="auto"/>
            <w:right w:val="none" w:sz="0" w:space="0" w:color="auto"/>
          </w:divBdr>
        </w:div>
        <w:div w:id="1437560107">
          <w:marLeft w:val="0"/>
          <w:marRight w:val="0"/>
          <w:marTop w:val="0"/>
          <w:marBottom w:val="0"/>
          <w:divBdr>
            <w:top w:val="none" w:sz="0" w:space="0" w:color="auto"/>
            <w:left w:val="none" w:sz="0" w:space="0" w:color="auto"/>
            <w:bottom w:val="none" w:sz="0" w:space="0" w:color="auto"/>
            <w:right w:val="none" w:sz="0" w:space="0" w:color="auto"/>
          </w:divBdr>
        </w:div>
        <w:div w:id="1770616739">
          <w:marLeft w:val="0"/>
          <w:marRight w:val="0"/>
          <w:marTop w:val="0"/>
          <w:marBottom w:val="0"/>
          <w:divBdr>
            <w:top w:val="none" w:sz="0" w:space="0" w:color="auto"/>
            <w:left w:val="none" w:sz="0" w:space="0" w:color="auto"/>
            <w:bottom w:val="none" w:sz="0" w:space="0" w:color="auto"/>
            <w:right w:val="none" w:sz="0" w:space="0" w:color="auto"/>
          </w:divBdr>
        </w:div>
      </w:divsChild>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66197743">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608344841">
      <w:bodyDiv w:val="1"/>
      <w:marLeft w:val="0"/>
      <w:marRight w:val="0"/>
      <w:marTop w:val="0"/>
      <w:marBottom w:val="0"/>
      <w:divBdr>
        <w:top w:val="none" w:sz="0" w:space="0" w:color="auto"/>
        <w:left w:val="none" w:sz="0" w:space="0" w:color="auto"/>
        <w:bottom w:val="none" w:sz="0" w:space="0" w:color="auto"/>
        <w:right w:val="none" w:sz="0" w:space="0" w:color="auto"/>
      </w:divBdr>
    </w:div>
    <w:div w:id="1617446907">
      <w:bodyDiv w:val="1"/>
      <w:marLeft w:val="0"/>
      <w:marRight w:val="0"/>
      <w:marTop w:val="0"/>
      <w:marBottom w:val="0"/>
      <w:divBdr>
        <w:top w:val="none" w:sz="0" w:space="0" w:color="auto"/>
        <w:left w:val="none" w:sz="0" w:space="0" w:color="auto"/>
        <w:bottom w:val="none" w:sz="0" w:space="0" w:color="auto"/>
        <w:right w:val="none" w:sz="0" w:space="0" w:color="auto"/>
      </w:divBdr>
    </w:div>
    <w:div w:id="1668828040">
      <w:bodyDiv w:val="1"/>
      <w:marLeft w:val="0"/>
      <w:marRight w:val="0"/>
      <w:marTop w:val="0"/>
      <w:marBottom w:val="0"/>
      <w:divBdr>
        <w:top w:val="none" w:sz="0" w:space="0" w:color="auto"/>
        <w:left w:val="none" w:sz="0" w:space="0" w:color="auto"/>
        <w:bottom w:val="none" w:sz="0" w:space="0" w:color="auto"/>
        <w:right w:val="none" w:sz="0" w:space="0" w:color="auto"/>
      </w:divBdr>
      <w:divsChild>
        <w:div w:id="1911379573">
          <w:marLeft w:val="0"/>
          <w:marRight w:val="0"/>
          <w:marTop w:val="0"/>
          <w:marBottom w:val="0"/>
          <w:divBdr>
            <w:top w:val="none" w:sz="0" w:space="0" w:color="auto"/>
            <w:left w:val="none" w:sz="0" w:space="0" w:color="auto"/>
            <w:bottom w:val="none" w:sz="0" w:space="0" w:color="auto"/>
            <w:right w:val="none" w:sz="0" w:space="0" w:color="auto"/>
          </w:divBdr>
        </w:div>
        <w:div w:id="2028940226">
          <w:marLeft w:val="0"/>
          <w:marRight w:val="0"/>
          <w:marTop w:val="0"/>
          <w:marBottom w:val="0"/>
          <w:divBdr>
            <w:top w:val="none" w:sz="0" w:space="0" w:color="auto"/>
            <w:left w:val="none" w:sz="0" w:space="0" w:color="auto"/>
            <w:bottom w:val="none" w:sz="0" w:space="0" w:color="auto"/>
            <w:right w:val="none" w:sz="0" w:space="0" w:color="auto"/>
          </w:divBdr>
        </w:div>
        <w:div w:id="1469275459">
          <w:marLeft w:val="0"/>
          <w:marRight w:val="0"/>
          <w:marTop w:val="0"/>
          <w:marBottom w:val="0"/>
          <w:divBdr>
            <w:top w:val="none" w:sz="0" w:space="0" w:color="auto"/>
            <w:left w:val="none" w:sz="0" w:space="0" w:color="auto"/>
            <w:bottom w:val="none" w:sz="0" w:space="0" w:color="auto"/>
            <w:right w:val="none" w:sz="0" w:space="0" w:color="auto"/>
          </w:divBdr>
        </w:div>
        <w:div w:id="1895118221">
          <w:marLeft w:val="0"/>
          <w:marRight w:val="0"/>
          <w:marTop w:val="0"/>
          <w:marBottom w:val="0"/>
          <w:divBdr>
            <w:top w:val="none" w:sz="0" w:space="0" w:color="auto"/>
            <w:left w:val="none" w:sz="0" w:space="0" w:color="auto"/>
            <w:bottom w:val="none" w:sz="0" w:space="0" w:color="auto"/>
            <w:right w:val="none" w:sz="0" w:space="0" w:color="auto"/>
          </w:divBdr>
        </w:div>
        <w:div w:id="2144880075">
          <w:marLeft w:val="0"/>
          <w:marRight w:val="0"/>
          <w:marTop w:val="0"/>
          <w:marBottom w:val="0"/>
          <w:divBdr>
            <w:top w:val="none" w:sz="0" w:space="0" w:color="auto"/>
            <w:left w:val="none" w:sz="0" w:space="0" w:color="auto"/>
            <w:bottom w:val="none" w:sz="0" w:space="0" w:color="auto"/>
            <w:right w:val="none" w:sz="0" w:space="0" w:color="auto"/>
          </w:divBdr>
        </w:div>
        <w:div w:id="110324035">
          <w:marLeft w:val="0"/>
          <w:marRight w:val="0"/>
          <w:marTop w:val="0"/>
          <w:marBottom w:val="0"/>
          <w:divBdr>
            <w:top w:val="none" w:sz="0" w:space="0" w:color="auto"/>
            <w:left w:val="none" w:sz="0" w:space="0" w:color="auto"/>
            <w:bottom w:val="none" w:sz="0" w:space="0" w:color="auto"/>
            <w:right w:val="none" w:sz="0" w:space="0" w:color="auto"/>
          </w:divBdr>
        </w:div>
        <w:div w:id="1511942171">
          <w:marLeft w:val="0"/>
          <w:marRight w:val="0"/>
          <w:marTop w:val="0"/>
          <w:marBottom w:val="0"/>
          <w:divBdr>
            <w:top w:val="none" w:sz="0" w:space="0" w:color="auto"/>
            <w:left w:val="none" w:sz="0" w:space="0" w:color="auto"/>
            <w:bottom w:val="none" w:sz="0" w:space="0" w:color="auto"/>
            <w:right w:val="none" w:sz="0" w:space="0" w:color="auto"/>
          </w:divBdr>
        </w:div>
        <w:div w:id="2013605964">
          <w:marLeft w:val="0"/>
          <w:marRight w:val="0"/>
          <w:marTop w:val="0"/>
          <w:marBottom w:val="0"/>
          <w:divBdr>
            <w:top w:val="none" w:sz="0" w:space="0" w:color="auto"/>
            <w:left w:val="none" w:sz="0" w:space="0" w:color="auto"/>
            <w:bottom w:val="none" w:sz="0" w:space="0" w:color="auto"/>
            <w:right w:val="none" w:sz="0" w:space="0" w:color="auto"/>
          </w:divBdr>
        </w:div>
        <w:div w:id="1785802654">
          <w:marLeft w:val="0"/>
          <w:marRight w:val="0"/>
          <w:marTop w:val="0"/>
          <w:marBottom w:val="0"/>
          <w:divBdr>
            <w:top w:val="none" w:sz="0" w:space="0" w:color="auto"/>
            <w:left w:val="none" w:sz="0" w:space="0" w:color="auto"/>
            <w:bottom w:val="none" w:sz="0" w:space="0" w:color="auto"/>
            <w:right w:val="none" w:sz="0" w:space="0" w:color="auto"/>
          </w:divBdr>
        </w:div>
        <w:div w:id="1592083812">
          <w:marLeft w:val="0"/>
          <w:marRight w:val="0"/>
          <w:marTop w:val="0"/>
          <w:marBottom w:val="0"/>
          <w:divBdr>
            <w:top w:val="none" w:sz="0" w:space="0" w:color="auto"/>
            <w:left w:val="none" w:sz="0" w:space="0" w:color="auto"/>
            <w:bottom w:val="none" w:sz="0" w:space="0" w:color="auto"/>
            <w:right w:val="none" w:sz="0" w:space="0" w:color="auto"/>
          </w:divBdr>
        </w:div>
        <w:div w:id="1357459227">
          <w:marLeft w:val="0"/>
          <w:marRight w:val="0"/>
          <w:marTop w:val="0"/>
          <w:marBottom w:val="0"/>
          <w:divBdr>
            <w:top w:val="none" w:sz="0" w:space="0" w:color="auto"/>
            <w:left w:val="none" w:sz="0" w:space="0" w:color="auto"/>
            <w:bottom w:val="none" w:sz="0" w:space="0" w:color="auto"/>
            <w:right w:val="none" w:sz="0" w:space="0" w:color="auto"/>
          </w:divBdr>
        </w:div>
        <w:div w:id="784546438">
          <w:marLeft w:val="0"/>
          <w:marRight w:val="0"/>
          <w:marTop w:val="0"/>
          <w:marBottom w:val="0"/>
          <w:divBdr>
            <w:top w:val="none" w:sz="0" w:space="0" w:color="auto"/>
            <w:left w:val="none" w:sz="0" w:space="0" w:color="auto"/>
            <w:bottom w:val="none" w:sz="0" w:space="0" w:color="auto"/>
            <w:right w:val="none" w:sz="0" w:space="0" w:color="auto"/>
          </w:divBdr>
        </w:div>
        <w:div w:id="939996567">
          <w:marLeft w:val="0"/>
          <w:marRight w:val="0"/>
          <w:marTop w:val="0"/>
          <w:marBottom w:val="0"/>
          <w:divBdr>
            <w:top w:val="none" w:sz="0" w:space="0" w:color="auto"/>
            <w:left w:val="none" w:sz="0" w:space="0" w:color="auto"/>
            <w:bottom w:val="none" w:sz="0" w:space="0" w:color="auto"/>
            <w:right w:val="none" w:sz="0" w:space="0" w:color="auto"/>
          </w:divBdr>
        </w:div>
        <w:div w:id="64497717">
          <w:marLeft w:val="0"/>
          <w:marRight w:val="0"/>
          <w:marTop w:val="0"/>
          <w:marBottom w:val="0"/>
          <w:divBdr>
            <w:top w:val="none" w:sz="0" w:space="0" w:color="auto"/>
            <w:left w:val="none" w:sz="0" w:space="0" w:color="auto"/>
            <w:bottom w:val="none" w:sz="0" w:space="0" w:color="auto"/>
            <w:right w:val="none" w:sz="0" w:space="0" w:color="auto"/>
          </w:divBdr>
        </w:div>
        <w:div w:id="53936422">
          <w:marLeft w:val="0"/>
          <w:marRight w:val="0"/>
          <w:marTop w:val="0"/>
          <w:marBottom w:val="0"/>
          <w:divBdr>
            <w:top w:val="none" w:sz="0" w:space="0" w:color="auto"/>
            <w:left w:val="none" w:sz="0" w:space="0" w:color="auto"/>
            <w:bottom w:val="none" w:sz="0" w:space="0" w:color="auto"/>
            <w:right w:val="none" w:sz="0" w:space="0" w:color="auto"/>
          </w:divBdr>
        </w:div>
        <w:div w:id="185607116">
          <w:marLeft w:val="0"/>
          <w:marRight w:val="0"/>
          <w:marTop w:val="0"/>
          <w:marBottom w:val="0"/>
          <w:divBdr>
            <w:top w:val="none" w:sz="0" w:space="0" w:color="auto"/>
            <w:left w:val="none" w:sz="0" w:space="0" w:color="auto"/>
            <w:bottom w:val="none" w:sz="0" w:space="0" w:color="auto"/>
            <w:right w:val="none" w:sz="0" w:space="0" w:color="auto"/>
          </w:divBdr>
        </w:div>
      </w:divsChild>
    </w:div>
    <w:div w:id="170239500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58020146">
      <w:bodyDiv w:val="1"/>
      <w:marLeft w:val="0"/>
      <w:marRight w:val="0"/>
      <w:marTop w:val="0"/>
      <w:marBottom w:val="0"/>
      <w:divBdr>
        <w:top w:val="none" w:sz="0" w:space="0" w:color="auto"/>
        <w:left w:val="none" w:sz="0" w:space="0" w:color="auto"/>
        <w:bottom w:val="none" w:sz="0" w:space="0" w:color="auto"/>
        <w:right w:val="none" w:sz="0" w:space="0" w:color="auto"/>
      </w:divBdr>
    </w:div>
    <w:div w:id="1885289105">
      <w:bodyDiv w:val="1"/>
      <w:marLeft w:val="0"/>
      <w:marRight w:val="0"/>
      <w:marTop w:val="0"/>
      <w:marBottom w:val="0"/>
      <w:divBdr>
        <w:top w:val="none" w:sz="0" w:space="0" w:color="auto"/>
        <w:left w:val="none" w:sz="0" w:space="0" w:color="auto"/>
        <w:bottom w:val="none" w:sz="0" w:space="0" w:color="auto"/>
        <w:right w:val="none" w:sz="0" w:space="0" w:color="auto"/>
      </w:divBdr>
    </w:div>
    <w:div w:id="1893272300">
      <w:bodyDiv w:val="1"/>
      <w:marLeft w:val="0"/>
      <w:marRight w:val="0"/>
      <w:marTop w:val="0"/>
      <w:marBottom w:val="0"/>
      <w:divBdr>
        <w:top w:val="none" w:sz="0" w:space="0" w:color="auto"/>
        <w:left w:val="none" w:sz="0" w:space="0" w:color="auto"/>
        <w:bottom w:val="none" w:sz="0" w:space="0" w:color="auto"/>
        <w:right w:val="none" w:sz="0" w:space="0" w:color="auto"/>
      </w:divBdr>
      <w:divsChild>
        <w:div w:id="155540139">
          <w:marLeft w:val="0"/>
          <w:marRight w:val="0"/>
          <w:marTop w:val="0"/>
          <w:marBottom w:val="0"/>
          <w:divBdr>
            <w:top w:val="none" w:sz="0" w:space="0" w:color="auto"/>
            <w:left w:val="none" w:sz="0" w:space="0" w:color="auto"/>
            <w:bottom w:val="none" w:sz="0" w:space="0" w:color="auto"/>
            <w:right w:val="none" w:sz="0" w:space="0" w:color="auto"/>
          </w:divBdr>
        </w:div>
      </w:divsChild>
    </w:div>
    <w:div w:id="1905527121">
      <w:bodyDiv w:val="1"/>
      <w:marLeft w:val="0"/>
      <w:marRight w:val="0"/>
      <w:marTop w:val="0"/>
      <w:marBottom w:val="0"/>
      <w:divBdr>
        <w:top w:val="none" w:sz="0" w:space="0" w:color="auto"/>
        <w:left w:val="none" w:sz="0" w:space="0" w:color="auto"/>
        <w:bottom w:val="none" w:sz="0" w:space="0" w:color="auto"/>
        <w:right w:val="none" w:sz="0" w:space="0" w:color="auto"/>
      </w:divBdr>
    </w:div>
    <w:div w:id="1920753875">
      <w:bodyDiv w:val="1"/>
      <w:marLeft w:val="0"/>
      <w:marRight w:val="0"/>
      <w:marTop w:val="0"/>
      <w:marBottom w:val="0"/>
      <w:divBdr>
        <w:top w:val="none" w:sz="0" w:space="0" w:color="auto"/>
        <w:left w:val="none" w:sz="0" w:space="0" w:color="auto"/>
        <w:bottom w:val="none" w:sz="0" w:space="0" w:color="auto"/>
        <w:right w:val="none" w:sz="0" w:space="0" w:color="auto"/>
      </w:divBdr>
    </w:div>
    <w:div w:id="1934389388">
      <w:bodyDiv w:val="1"/>
      <w:marLeft w:val="0"/>
      <w:marRight w:val="0"/>
      <w:marTop w:val="0"/>
      <w:marBottom w:val="0"/>
      <w:divBdr>
        <w:top w:val="none" w:sz="0" w:space="0" w:color="auto"/>
        <w:left w:val="none" w:sz="0" w:space="0" w:color="auto"/>
        <w:bottom w:val="none" w:sz="0" w:space="0" w:color="auto"/>
        <w:right w:val="none" w:sz="0" w:space="0" w:color="auto"/>
      </w:divBdr>
    </w:div>
    <w:div w:id="1968275091">
      <w:bodyDiv w:val="1"/>
      <w:marLeft w:val="0"/>
      <w:marRight w:val="0"/>
      <w:marTop w:val="0"/>
      <w:marBottom w:val="0"/>
      <w:divBdr>
        <w:top w:val="none" w:sz="0" w:space="0" w:color="auto"/>
        <w:left w:val="none" w:sz="0" w:space="0" w:color="auto"/>
        <w:bottom w:val="none" w:sz="0" w:space="0" w:color="auto"/>
        <w:right w:val="none" w:sz="0" w:space="0" w:color="auto"/>
      </w:divBdr>
    </w:div>
    <w:div w:id="2117404418">
      <w:bodyDiv w:val="1"/>
      <w:marLeft w:val="0"/>
      <w:marRight w:val="0"/>
      <w:marTop w:val="0"/>
      <w:marBottom w:val="0"/>
      <w:divBdr>
        <w:top w:val="none" w:sz="0" w:space="0" w:color="auto"/>
        <w:left w:val="none" w:sz="0" w:space="0" w:color="auto"/>
        <w:bottom w:val="none" w:sz="0" w:space="0" w:color="auto"/>
        <w:right w:val="none" w:sz="0" w:space="0" w:color="auto"/>
      </w:divBdr>
      <w:divsChild>
        <w:div w:id="820734622">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jp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hyperlink" Target="https://github.com/davidfdezmartin/Chatbot-con-FastAPI-Streamlit-y-LangChain/tree/main" TargetMode="External"/><Relationship Id="rId20" Type="http://schemas.openxmlformats.org/officeDocument/2006/relationships/image" Target="media/image6.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5.jpg"/><Relationship Id="rId31"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header" Target="header1.xml"/><Relationship Id="rId30"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A2201-A72D-4180-AFB2-934AF8CA89F7}">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7</TotalTime>
  <Pages>60</Pages>
  <Words>19714</Words>
  <Characters>108430</Characters>
  <Application>Microsoft Office Word</Application>
  <DocSecurity>0</DocSecurity>
  <Lines>903</Lines>
  <Paragraphs>255</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27889</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117</cp:revision>
  <cp:lastPrinted>2019-08-05T13:11:00Z</cp:lastPrinted>
  <dcterms:created xsi:type="dcterms:W3CDTF">2024-06-02T07:56:00Z</dcterms:created>
  <dcterms:modified xsi:type="dcterms:W3CDTF">2024-06-0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Qa3r9b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